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52C993" w14:textId="695C3B0B" w:rsidR="00D35B6E" w:rsidRDefault="005521DD" w:rsidP="00F12156">
      <w:pPr>
        <w:pStyle w:val="a3"/>
        <w:ind w:left="200" w:firstLine="275"/>
        <w:rPr>
          <w:sz w:val="28"/>
        </w:rPr>
      </w:pPr>
      <w:r>
        <w:rPr>
          <w:sz w:val="28"/>
        </w:rPr>
        <w:t xml:space="preserve">Fast </w:t>
      </w:r>
      <w:r w:rsidR="00EA0C3A">
        <w:rPr>
          <w:sz w:val="28"/>
        </w:rPr>
        <w:t xml:space="preserve">Prediction </w:t>
      </w:r>
      <w:r w:rsidR="00A3584D">
        <w:rPr>
          <w:sz w:val="28"/>
        </w:rPr>
        <w:t xml:space="preserve">of </w:t>
      </w:r>
      <w:r w:rsidR="00915763">
        <w:rPr>
          <w:sz w:val="28"/>
        </w:rPr>
        <w:t xml:space="preserve">3D Printing </w:t>
      </w:r>
      <w:r w:rsidR="00AE7B54">
        <w:rPr>
          <w:sz w:val="28"/>
        </w:rPr>
        <w:t>Optimal Orientation</w:t>
      </w:r>
      <w:r w:rsidR="00D35B6E">
        <w:rPr>
          <w:sz w:val="28"/>
        </w:rPr>
        <w:br/>
      </w:r>
      <w:r w:rsidR="00337260">
        <w:rPr>
          <w:sz w:val="28"/>
        </w:rPr>
        <w:t xml:space="preserve">using </w:t>
      </w:r>
      <w:r w:rsidR="00EA0C3A">
        <w:rPr>
          <w:sz w:val="28"/>
        </w:rPr>
        <w:t xml:space="preserve">Generation Purpose </w:t>
      </w:r>
      <w:r w:rsidR="00915763">
        <w:rPr>
          <w:sz w:val="28"/>
        </w:rPr>
        <w:t>Graphic Card Unit</w:t>
      </w:r>
      <w:r w:rsidR="00EA0C3A">
        <w:rPr>
          <w:sz w:val="28"/>
        </w:rPr>
        <w:t xml:space="preserve"> Calculation</w:t>
      </w:r>
    </w:p>
    <w:p w14:paraId="2E9A2E6C" w14:textId="7FA00F25" w:rsidR="00073722" w:rsidRPr="00555508" w:rsidRDefault="009476E4" w:rsidP="00F12156">
      <w:pPr>
        <w:ind w:left="200" w:firstLine="200"/>
        <w:jc w:val="center"/>
      </w:pPr>
      <w:r w:rsidRPr="009476E4">
        <w:t xml:space="preserve">Jae </w:t>
      </w:r>
      <w:proofErr w:type="spellStart"/>
      <w:r w:rsidRPr="009476E4">
        <w:t>Ryoung</w:t>
      </w:r>
      <w:proofErr w:type="spellEnd"/>
      <w:r w:rsidRPr="009476E4">
        <w:t xml:space="preserve"> Kim</w:t>
      </w:r>
      <w:r>
        <w:t xml:space="preserve">, </w:t>
      </w:r>
      <w:proofErr w:type="spellStart"/>
      <w:r w:rsidR="00750F8D" w:rsidRPr="00750F8D">
        <w:t>Heeran</w:t>
      </w:r>
      <w:proofErr w:type="spellEnd"/>
      <w:r w:rsidR="00750F8D" w:rsidRPr="00750F8D">
        <w:t xml:space="preserve"> Lee</w:t>
      </w:r>
      <w:r w:rsidR="00750F8D">
        <w:t xml:space="preserve">, </w:t>
      </w:r>
      <w:r w:rsidR="00750F8D">
        <w:rPr>
          <w:rFonts w:hint="eastAsia"/>
        </w:rPr>
        <w:t>a</w:t>
      </w:r>
      <w:r w:rsidR="005275D1">
        <w:rPr>
          <w:rFonts w:hint="eastAsia"/>
        </w:rPr>
        <w:t>n</w:t>
      </w:r>
      <w:r w:rsidR="00750F8D">
        <w:rPr>
          <w:rFonts w:hint="eastAsia"/>
        </w:rPr>
        <w:t>d I</w:t>
      </w:r>
      <w:r w:rsidR="00073722" w:rsidRPr="00555508">
        <w:t>n Hwan Sul</w:t>
      </w:r>
      <w:r w:rsidR="00750F8D" w:rsidRPr="00555508">
        <w:rPr>
          <w:sz w:val="26"/>
          <w:szCs w:val="26"/>
          <w:vertAlign w:val="superscript"/>
        </w:rPr>
        <w:t>†</w:t>
      </w:r>
    </w:p>
    <w:p w14:paraId="6BF39F4D" w14:textId="77777777" w:rsidR="002D5A44" w:rsidRPr="00555508" w:rsidRDefault="002D5A44" w:rsidP="00F12156">
      <w:pPr>
        <w:pStyle w:val="MS"/>
        <w:wordWrap/>
        <w:spacing w:line="480" w:lineRule="auto"/>
        <w:ind w:left="200" w:firstLine="220"/>
        <w:jc w:val="center"/>
        <w:rPr>
          <w:rFonts w:ascii="Times New Roman" w:hAnsi="Times New Roman" w:cs="Times New Roman"/>
        </w:rPr>
      </w:pPr>
      <w:r w:rsidRPr="00555508">
        <w:rPr>
          <w:rFonts w:ascii="Times New Roman" w:eastAsia="맑은 고딕" w:hAnsi="Times New Roman" w:cs="Times New Roman"/>
        </w:rPr>
        <w:t xml:space="preserve"> Department of Materials Design Engineering, Kumoh National Institute of Technology, Gumi 39177, Republic of Korea</w:t>
      </w:r>
    </w:p>
    <w:p w14:paraId="55D4384D" w14:textId="7639E6CC" w:rsidR="002D5A44" w:rsidRDefault="002D5A44" w:rsidP="00F12156">
      <w:pPr>
        <w:pStyle w:val="MS"/>
        <w:wordWrap/>
        <w:spacing w:line="480" w:lineRule="auto"/>
        <w:ind w:left="200" w:firstLine="260"/>
        <w:jc w:val="center"/>
        <w:rPr>
          <w:rFonts w:ascii="Times New Roman" w:eastAsia="맑은 고딕" w:hAnsi="Times New Roman" w:cs="Times New Roman"/>
        </w:rPr>
      </w:pPr>
      <w:r w:rsidRPr="00555508">
        <w:rPr>
          <w:rFonts w:ascii="Times New Roman" w:eastAsia="맑은 고딕" w:hAnsi="Times New Roman" w:cs="Times New Roman"/>
          <w:sz w:val="26"/>
          <w:szCs w:val="26"/>
          <w:vertAlign w:val="superscript"/>
        </w:rPr>
        <w:t xml:space="preserve">†: </w:t>
      </w:r>
      <w:r w:rsidRPr="00555508">
        <w:rPr>
          <w:rFonts w:ascii="Times New Roman" w:eastAsia="맑은 고딕" w:hAnsi="Times New Roman" w:cs="Times New Roman"/>
        </w:rPr>
        <w:t>All correspondences to In Hwan Sul (</w:t>
      </w:r>
      <w:hyperlink r:id="rId8" w:history="1">
        <w:r w:rsidRPr="00555508">
          <w:rPr>
            <w:rStyle w:val="a7"/>
            <w:rFonts w:ascii="Times New Roman" w:eastAsia="맑은 고딕" w:hAnsi="Times New Roman" w:cs="Times New Roman"/>
            <w:u w:color="0000FF"/>
          </w:rPr>
          <w:t>snowman0@kumoh.ac.kr</w:t>
        </w:r>
      </w:hyperlink>
      <w:r w:rsidRPr="00555508">
        <w:rPr>
          <w:rFonts w:ascii="Times New Roman" w:eastAsia="맑은 고딕" w:hAnsi="Times New Roman" w:cs="Times New Roman"/>
        </w:rPr>
        <w:t>)</w:t>
      </w:r>
    </w:p>
    <w:p w14:paraId="708C81C0" w14:textId="77777777" w:rsidR="00D42A54" w:rsidRPr="00DD3142" w:rsidRDefault="00D42A54" w:rsidP="00F12156">
      <w:pPr>
        <w:ind w:firstLine="200"/>
      </w:pPr>
    </w:p>
    <w:p w14:paraId="6722120B" w14:textId="0F7E356B" w:rsidR="00446C8A" w:rsidRPr="00E05113" w:rsidRDefault="00446C8A" w:rsidP="00F12156">
      <w:pPr>
        <w:pStyle w:val="1"/>
        <w:numPr>
          <w:ilvl w:val="0"/>
          <w:numId w:val="0"/>
        </w:numPr>
        <w:ind w:left="280"/>
      </w:pPr>
      <w:r>
        <w:rPr>
          <w:rFonts w:hint="eastAsia"/>
        </w:rPr>
        <w:t>A</w:t>
      </w:r>
      <w:r>
        <w:t>bstract</w:t>
      </w:r>
    </w:p>
    <w:p w14:paraId="527180ED" w14:textId="71EC0C99" w:rsidR="00113F90" w:rsidRDefault="00151B33" w:rsidP="00F12156">
      <w:pPr>
        <w:ind w:leftChars="100" w:left="200" w:firstLineChars="0" w:firstLine="0"/>
      </w:pPr>
      <w:r w:rsidRPr="00151B33">
        <w:t xml:space="preserve">This paper proposes a </w:t>
      </w:r>
      <w:proofErr w:type="gramStart"/>
      <w:r w:rsidRPr="00151B33">
        <w:t>fast parallel</w:t>
      </w:r>
      <w:proofErr w:type="gramEnd"/>
      <w:r w:rsidRPr="00151B33">
        <w:t xml:space="preserve"> computation that can predict the optimal orientation of 3D printing with the aid of general-purpose graphic card unit (GPGPU) calculation. Previously, we proposed the support structure tomography that approximates the amount of support structure as the shadow volume from virtual sunlight, and it showed that the calculation speed was about 1 second per orientation for 65k triangular mesh data. The previous algorithm was converted to a GPU-friendly form using high-and low-priced </w:t>
      </w:r>
      <w:r w:rsidR="0001560A">
        <w:t>NVIDIA</w:t>
      </w:r>
      <w:r w:rsidRPr="00151B33">
        <w:t xml:space="preserve"> graphic card and CUDA toolkit. Despite several bottlenecks, calculation speed was improved by two to forty times. </w:t>
      </w:r>
    </w:p>
    <w:p w14:paraId="6439B8DD" w14:textId="08979228" w:rsidR="00DC43C4" w:rsidRPr="00D408D3" w:rsidRDefault="00DC43C4" w:rsidP="00F12156">
      <w:pPr>
        <w:pStyle w:val="MS"/>
        <w:wordWrap/>
        <w:spacing w:line="480" w:lineRule="auto"/>
        <w:ind w:left="200" w:firstLine="260"/>
        <w:jc w:val="center"/>
        <w:rPr>
          <w:rFonts w:ascii="Times New Roman" w:hAnsi="Times New Roman" w:cs="Times New Roman"/>
        </w:rPr>
      </w:pPr>
    </w:p>
    <w:p w14:paraId="39CEB916" w14:textId="2197AF37" w:rsidR="006A663A" w:rsidRPr="007F016E" w:rsidRDefault="006A663A" w:rsidP="00F12156">
      <w:pPr>
        <w:pStyle w:val="1"/>
        <w:numPr>
          <w:ilvl w:val="0"/>
          <w:numId w:val="0"/>
        </w:numPr>
        <w:ind w:left="280"/>
      </w:pPr>
      <w:r>
        <w:t>Keywords</w:t>
      </w:r>
    </w:p>
    <w:p w14:paraId="73447A52" w14:textId="764724F8" w:rsidR="005A7925" w:rsidRDefault="000B65F2" w:rsidP="00F12156">
      <w:pPr>
        <w:ind w:left="200" w:firstLine="200"/>
      </w:pPr>
      <w:r>
        <w:rPr>
          <w:rFonts w:hint="eastAsia"/>
        </w:rPr>
        <w:t>3</w:t>
      </w:r>
      <w:r>
        <w:t>D print</w:t>
      </w:r>
      <w:r w:rsidR="00A222EE">
        <w:t>ing</w:t>
      </w:r>
      <w:r>
        <w:t xml:space="preserve">; </w:t>
      </w:r>
      <w:r w:rsidR="000A7CC8">
        <w:t xml:space="preserve">optimal orientation; </w:t>
      </w:r>
      <w:r w:rsidR="006E04E8">
        <w:t xml:space="preserve">modified </w:t>
      </w:r>
      <w:r w:rsidR="00E11C66">
        <w:t xml:space="preserve">support structure tomography; </w:t>
      </w:r>
      <w:r w:rsidR="00B81E6D">
        <w:t>GPGPU</w:t>
      </w:r>
      <w:r w:rsidR="00A222EE">
        <w:t>;</w:t>
      </w:r>
      <w:r w:rsidR="00A97742">
        <w:t xml:space="preserve"> </w:t>
      </w:r>
      <w:r w:rsidR="0001560A">
        <w:t>NVIDIA</w:t>
      </w:r>
      <w:r w:rsidR="00691E59">
        <w:t xml:space="preserve"> </w:t>
      </w:r>
      <w:r w:rsidR="003A2036">
        <w:t>CUDA</w:t>
      </w:r>
    </w:p>
    <w:p w14:paraId="41D5E9F5" w14:textId="77777777" w:rsidR="00E058CF" w:rsidRDefault="00E058CF" w:rsidP="00F12156">
      <w:pPr>
        <w:ind w:left="200" w:firstLine="200"/>
      </w:pPr>
    </w:p>
    <w:p w14:paraId="761D13E9" w14:textId="337EC46C" w:rsidR="009E1EDF" w:rsidRDefault="00AC572B" w:rsidP="00F12156">
      <w:pPr>
        <w:pStyle w:val="1"/>
      </w:pPr>
      <w:r>
        <w:rPr>
          <w:rFonts w:hint="eastAsia"/>
        </w:rPr>
        <w:t>I</w:t>
      </w:r>
      <w:r>
        <w:t>ntroduction</w:t>
      </w:r>
    </w:p>
    <w:p w14:paraId="4A1C116E" w14:textId="5D196694" w:rsidR="0038514F" w:rsidRDefault="00953932" w:rsidP="00F12156">
      <w:pPr>
        <w:ind w:firstLine="200"/>
      </w:pPr>
      <w:r>
        <w:t>Three-dimensional printing</w:t>
      </w:r>
      <w:r w:rsidR="00700F77">
        <w:t xml:space="preserve"> (</w:t>
      </w:r>
      <w:r w:rsidR="00700F77" w:rsidRPr="00FB4F02">
        <w:rPr>
          <w:i/>
        </w:rPr>
        <w:t>3DP</w:t>
      </w:r>
      <w:r w:rsidR="00700F77">
        <w:t>)</w:t>
      </w:r>
      <w:r>
        <w:t>, which is also known as rapid prototyping</w:t>
      </w:r>
      <w:r w:rsidR="00700F77">
        <w:t xml:space="preserve"> (</w:t>
      </w:r>
      <w:r w:rsidR="00700F77" w:rsidRPr="00FB4F02">
        <w:rPr>
          <w:i/>
        </w:rPr>
        <w:t>RP</w:t>
      </w:r>
      <w:r w:rsidR="00700F77">
        <w:t>)</w:t>
      </w:r>
      <w:r>
        <w:t xml:space="preserve"> or additive manufacturing</w:t>
      </w:r>
      <w:r w:rsidR="00700F77">
        <w:t xml:space="preserve"> (</w:t>
      </w:r>
      <w:r w:rsidR="00700F77" w:rsidRPr="00FB4F02">
        <w:rPr>
          <w:i/>
        </w:rPr>
        <w:t>AM</w:t>
      </w:r>
      <w:r w:rsidR="00700F77">
        <w:t>)</w:t>
      </w:r>
      <w:r>
        <w:t xml:space="preserve"> </w:t>
      </w:r>
      <w:r>
        <w:fldChar w:fldCharType="begin"/>
      </w:r>
      <w:r>
        <w:instrText xml:space="preserve"> ADDIN EN.CITE &lt;EndNote&gt;&lt;Cite&gt;&lt;Author&gt;ISO&lt;/Author&gt;&lt;Year&gt;2015&lt;/Year&gt;&lt;RecNum&gt;541&lt;/RecNum&gt;&lt;DisplayText&gt;[1]&lt;/DisplayText&gt;&lt;record&gt;&lt;rec-number&gt;541&lt;/rec-number&gt;&lt;foreign-keys&gt;&lt;key app="EN" db-id="dz5ewtwrqv2aeoeztw5x0tdivwta2rrztde5" timestamp="1562394285"&gt;541&lt;/key&gt;&lt;/foreign-keys&gt;&lt;ref-type name="Standard"&gt;58&lt;/ref-type&gt;&lt;contributors&gt;&lt;authors&gt;&lt;author&gt;ISO, A&lt;/author&gt;&lt;/authors&gt;&lt;/contributors&gt;&lt;titles&gt;&lt;title&gt;ISO/ASTM 52900: 2015 Additive Manufacturing–General Principles–Terminology&lt;/title&gt;&lt;secondary-title&gt;ASTM F2792-10</w:instrText>
      </w:r>
      <w:r>
        <w:rPr>
          <w:rFonts w:hint="eastAsia"/>
        </w:rPr>
        <w:instrText>e1&lt;/secondary-title&gt;&lt;short-title&gt;&lt;style face="normal" font="default" size="100%"&gt;AM&lt;/style&gt;&lt;style face="normal" font="default" charset="129" size="100%"&gt;</w:instrText>
      </w:r>
      <w:r>
        <w:rPr>
          <w:rFonts w:hint="eastAsia"/>
        </w:rPr>
        <w:instrText>의</w:instrText>
      </w:r>
      <w:r>
        <w:rPr>
          <w:rFonts w:hint="eastAsia"/>
        </w:rPr>
        <w:instrText xml:space="preserve"> </w:instrText>
      </w:r>
      <w:r>
        <w:rPr>
          <w:rFonts w:hint="eastAsia"/>
        </w:rPr>
        <w:instrText>정의</w:instrText>
      </w:r>
      <w:r>
        <w:rPr>
          <w:rFonts w:hint="eastAsia"/>
        </w:rPr>
        <w:instrText>;&lt;/style&gt;&lt;/short-title&gt;&lt;/titles&gt;&lt;periodical&gt;&lt;full-title&gt;ASTM F2792-10e1&lt;/full-title&gt;&lt;/periodical&gt;&lt;</w:instrText>
      </w:r>
      <w:r>
        <w:instrText>dates&gt;&lt;year&gt;2015&lt;/year&gt;&lt;/dates&gt;&lt;urls&gt;&lt;/urls&gt;&lt;/record&gt;&lt;/Cite&gt;&lt;/EndNote&gt;</w:instrText>
      </w:r>
      <w:r>
        <w:fldChar w:fldCharType="separate"/>
      </w:r>
      <w:r>
        <w:rPr>
          <w:noProof/>
        </w:rPr>
        <w:t>[1]</w:t>
      </w:r>
      <w:r>
        <w:fldChar w:fldCharType="end"/>
      </w:r>
      <w:r>
        <w:t>, is a typical example of the fourth</w:t>
      </w:r>
      <w:r>
        <w:rPr>
          <w:rFonts w:hint="eastAsia"/>
          <w:vertAlign w:val="superscript"/>
        </w:rPr>
        <w:t xml:space="preserve"> </w:t>
      </w:r>
      <w:r>
        <w:t xml:space="preserve">industrial revolution and is applied to various areas, including mechanical and aerospace </w:t>
      </w:r>
      <w:r>
        <w:fldChar w:fldCharType="begin"/>
      </w:r>
      <w:r>
        <w:instrText xml:space="preserve"> ADDIN EN.CITE &lt;EndNote&gt;&lt;Cite&gt;&lt;Author&gt;Joshi&lt;/Author&gt;&lt;Year&gt;2015&lt;/Year&gt;&lt;RecNum&gt;823&lt;/RecNum&gt;&lt;DisplayText&gt;[2]&lt;/DisplayText&gt;&lt;record&gt;&lt;rec-number&gt;823&lt;/rec-number&gt;&lt;foreign-keys&gt;&lt;key app="EN" db-id="dz5ewtwrqv2aeoeztw5x0tdivwta2rrztde5" timestamp="1644304282"&gt;823&lt;/key&gt;&lt;/foreign-keys&gt;&lt;ref-type name="Journal Article"&gt;17&lt;/ref-type&gt;&lt;contributors&gt;&lt;authors&gt;&lt;author&gt;Joshi, Sunil C&lt;/author&gt;&lt;author&gt;Sheikh, Abdullah A&lt;/author&gt;&lt;/authors&gt;&lt;/contributors&gt;&lt;titles&gt;&lt;title&gt;3D printing in aerospace and its long-term sustainability&lt;/t</w:instrText>
      </w:r>
      <w:r>
        <w:rPr>
          <w:rFonts w:hint="eastAsia"/>
        </w:rPr>
        <w:instrText>itle&gt;&lt;secondary-title&gt;Virtual and Physical Prototyping&lt;/secondary-title&gt;&lt;short-title&gt;&lt;style face="normal" font="default" charset="129" size="100%"&gt;</w:instrText>
      </w:r>
      <w:r>
        <w:rPr>
          <w:rFonts w:hint="eastAsia"/>
        </w:rPr>
        <w:instrText>인용</w:instrText>
      </w:r>
      <w:r>
        <w:rPr>
          <w:rFonts w:hint="eastAsia"/>
        </w:rPr>
        <w:instrText>305</w:instrText>
      </w:r>
      <w:r>
        <w:rPr>
          <w:rFonts w:hint="eastAsia"/>
        </w:rPr>
        <w:instrText>회</w:instrText>
      </w:r>
      <w:r>
        <w:rPr>
          <w:rFonts w:hint="eastAsia"/>
        </w:rPr>
        <w:instrText>;</w:instrText>
      </w:r>
      <w:r>
        <w:rPr>
          <w:rFonts w:hint="eastAsia"/>
        </w:rPr>
        <w:instrText>항공분야</w:instrText>
      </w:r>
      <w:r>
        <w:rPr>
          <w:rFonts w:hint="eastAsia"/>
        </w:rPr>
        <w:instrText>;&lt;/style&gt;&lt;/short-title&gt;&lt;/titles&gt;&lt;periodical&gt;&lt;full-title&gt;Virtual and Physical Prototyping&lt;/full-ti</w:instrText>
      </w:r>
      <w:r>
        <w:instrText>tle&gt;&lt;/periodical&gt;&lt;pages&gt;175-185&lt;/pages&gt;&lt;volume&gt;10&lt;/volume&gt;&lt;number&gt;4&lt;/number&gt;&lt;dates&gt;&lt;year&gt;2015&lt;/year&gt;&lt;/dates&gt;&lt;isbn&gt;1745-2759&lt;/isbn&gt;&lt;urls&gt;&lt;/urls&gt;&lt;electronic-resource-num&gt;https://doi.org/10.1080/17452759.2015.1111519&lt;/electronic-resource-num&gt;&lt;/record&gt;&lt;/Cite&gt;&lt;/EndNote&gt;</w:instrText>
      </w:r>
      <w:r>
        <w:fldChar w:fldCharType="separate"/>
      </w:r>
      <w:r>
        <w:rPr>
          <w:noProof/>
        </w:rPr>
        <w:t>[2]</w:t>
      </w:r>
      <w:r>
        <w:fldChar w:fldCharType="end"/>
      </w:r>
      <w:r>
        <w:t xml:space="preserve"> engineering</w:t>
      </w:r>
      <w:r>
        <w:rPr>
          <w:rFonts w:hint="eastAsia"/>
        </w:rPr>
        <w:t>,</w:t>
      </w:r>
      <w:r>
        <w:t xml:space="preserve"> architecture </w:t>
      </w:r>
      <w:r>
        <w:fldChar w:fldCharType="begin"/>
      </w:r>
      <w:r>
        <w:instrText xml:space="preserve"> ADDIN EN.CITE &lt;EndNote&gt;&lt;Cite&gt;&lt;Author&gt;Bos&lt;/Author&gt;&lt;Year&gt;2016&lt;/Year&gt;&lt;RecNum&gt;658&lt;/RecNum&gt;&lt;DisplayText&gt;[3, 4]&lt;/DisplayText&gt;&lt;record&gt;&lt;rec-number&gt;658&lt;/rec-number&gt;&lt;foreign-keys&gt;&lt;key app="EN" db-id="dz5ewtwrqv2aeoeztw5x0tdivwta2rrztde5" timestamp="1603606063"&gt;658&lt;/key&gt;&lt;/foreign-keys&gt;&lt;ref-type name="Journal Article"&gt;17&lt;/ref-type&gt;&lt;contributors&gt;&lt;authors&gt;&lt;author&gt;Bos, Freek&lt;/author&gt;&lt;author&gt;Wolfs, Rob&lt;/author&gt;&lt;author&gt;Ahmed, Zeeshan&lt;/author&gt;&lt;author&gt;Salet, Theo&lt;/author&gt;&lt;/authors&gt;&lt;/contributors&gt;&lt;titles&gt;&lt;title&gt;Additive manufacturing of concrete in construction: potentials and challenges of 3D concrete printing&lt;/title&gt;&lt;secondary-title&gt;Virtual and Physical Prototyping&lt;/secondary-title&gt;&lt;/titles&gt;&lt;periodical&gt;&lt;full-title&gt;Virtual and Physical Prototyping&lt;/full-title&gt;&lt;/periodical&gt;&lt;pages&gt;209-225&lt;/pages&gt;&lt;volume&gt;11&lt;/volume&gt;&lt;number&gt;3&lt;/number&gt;&lt;dates&gt;&lt;year&gt;2016&lt;/year&gt;&lt;/dates&gt;&lt;isbn&gt;1745-2759&lt;/isbn&gt;&lt;urls&gt;&lt;/urls&gt;&lt;electronic-resource-num&gt;https://doi.org/10.1080/17452759.2016.1209867&lt;/electronic-resource-num&gt;&lt;/record&gt;&lt;/Cite&gt;&lt;Cite&gt;&lt;Author&gt;Perrot&lt;/Author&gt;&lt;Year&gt;2016&lt;/Year&gt;&lt;RecNum&gt;654&lt;/RecNum&gt;&lt;record&gt;&lt;rec-number&gt;654&lt;/rec-number&gt;&lt;foreign-keys&gt;&lt;key app="EN" db-id="dz5ewtwrqv2aeoeztw5x0tdivwta2rrztde5" timestamp="1603603951"&gt;654&lt;/key&gt;&lt;/foreign-keys&gt;&lt;ref-type name="Journal Article"&gt;17&lt;/ref-type&gt;&lt;contributors&gt;&lt;authors&gt;&lt;author&gt;Perrot, Arnaud&lt;/author&gt;&lt;author&gt;Rangeard, Damien&lt;/author&gt;&lt;author&gt;Pierre, Alexandre&lt;/author&gt;&lt;/authors&gt;&lt;/contributors&gt;&lt;titles&gt;&lt;title&gt;Structural built-up of cement-based materials used for 3D-printing extrusion techniques&lt;/title&gt;&lt;secondary-title&gt;Materials and Structures&lt;/secondary-title&gt;&lt;/titles&gt;&lt;periodical&gt;&lt;full-title&gt;Materials and Structures&lt;/full-title&gt;&lt;abbr-1&gt;Mater. Struct.&lt;/abbr-1&gt;&lt;abbr-2&gt;Mater Struct&lt;/abbr-2&gt;&lt;/periodical&gt;&lt;pages&gt;1213-1220&lt;/pages&gt;&lt;volume&gt;49&lt;/volume&gt;&lt;number&gt;4&lt;/number&gt;&lt;dates&gt;&lt;year&gt;2016&lt;/year&gt;&lt;/dates&gt;&lt;isbn&gt;1359-5997&lt;/isbn&gt;&lt;urls&gt;&lt;/urls&gt;&lt;electronic-resource-num&gt;https://doi.org/10.1617/s11527-015-0571-0&lt;/electronic-resource-num&gt;&lt;/record&gt;&lt;/Cite&gt;&lt;/EndNote&gt;</w:instrText>
      </w:r>
      <w:r>
        <w:fldChar w:fldCharType="separate"/>
      </w:r>
      <w:r>
        <w:rPr>
          <w:noProof/>
        </w:rPr>
        <w:t>[3, 4]</w:t>
      </w:r>
      <w:r>
        <w:fldChar w:fldCharType="end"/>
      </w:r>
      <w:r>
        <w:t xml:space="preserve">, agriculture </w:t>
      </w:r>
      <w:r>
        <w:fldChar w:fldCharType="begin"/>
      </w:r>
      <w:r>
        <w:instrText xml:space="preserve"> ADDIN EN.CITE &lt;EndNote&gt;&lt;Cite&gt;&lt;Author&gt;Pearce&lt;/Author&gt;&lt;Year&gt;2013&lt;/Year&gt;&lt;RecNum&gt;824&lt;/RecNum&gt;&lt;DisplayText&gt;[5]&lt;/DisplayText&gt;&lt;record&gt;&lt;rec-number&gt;824&lt;/rec-number&gt;&lt;foreign-keys&gt;&lt;key app="EN" db-id="dz5ewtwrqv2aeoeztw5x0tdivwta2rrztde5" timestamp="1644304473"&gt;824&lt;/key&gt;&lt;/foreign-keys&gt;&lt;ref-type name="Journal Article"&gt;17&lt;/ref-type&gt;&lt;contributors&gt;&lt;authors&gt;&lt;author&gt;Pearce, Joshua&lt;/author&gt;&lt;/authors&gt;&lt;/contributors&gt;&lt;titles&gt;&lt;title&gt;Applications of open source 3-D printing on small farms&lt;/title&gt;&lt;secondary-title&gt;Organic Farmin</w:instrText>
      </w:r>
      <w:r>
        <w:rPr>
          <w:rFonts w:hint="eastAsia"/>
        </w:rPr>
        <w:instrText>g&lt;/secondary-title&gt;&lt;short-title&gt;&lt;style face="normal" font="default" charset="129" size="100%"&gt;</w:instrText>
      </w:r>
      <w:r>
        <w:rPr>
          <w:rFonts w:hint="eastAsia"/>
        </w:rPr>
        <w:instrText>인용</w:instrText>
      </w:r>
      <w:r>
        <w:rPr>
          <w:rFonts w:hint="eastAsia"/>
        </w:rPr>
        <w:instrText>60</w:instrText>
      </w:r>
      <w:r>
        <w:rPr>
          <w:rFonts w:hint="eastAsia"/>
        </w:rPr>
        <w:instrText>회</w:instrText>
      </w:r>
      <w:r>
        <w:rPr>
          <w:rFonts w:hint="eastAsia"/>
        </w:rPr>
        <w:instrText>;</w:instrText>
      </w:r>
      <w:r>
        <w:rPr>
          <w:rFonts w:hint="eastAsia"/>
        </w:rPr>
        <w:instrText>농업응용</w:instrText>
      </w:r>
      <w:r>
        <w:rPr>
          <w:rFonts w:hint="eastAsia"/>
        </w:rPr>
        <w:instrText>;&lt;/style&gt;&lt;/short-title&gt;&lt;/titles&gt;&lt;periodical&gt;&lt;full-title&gt;Organic Farming&lt;/full-title&gt;&lt;/periodical&gt;&lt;pages&gt;19-35&lt;/pages&gt;&lt;volume&gt;1&lt;/volume&gt;&lt;number&gt;1&lt;/numbe</w:instrText>
      </w:r>
      <w:r>
        <w:instrText>r&gt;&lt;dates&gt;&lt;year&gt;2013&lt;/year&gt;&lt;/dates&gt;&lt;urls&gt;&lt;/urls&gt;&lt;electronic-resource-num&gt;https://dx.doi.org/10.12924/of2015.01010019&lt;/electronic-resource-num&gt;&lt;/record&gt;&lt;/Cite&gt;&lt;/EndNote&gt;</w:instrText>
      </w:r>
      <w:r>
        <w:fldChar w:fldCharType="separate"/>
      </w:r>
      <w:r>
        <w:rPr>
          <w:noProof/>
        </w:rPr>
        <w:t>[5]</w:t>
      </w:r>
      <w:r>
        <w:fldChar w:fldCharType="end"/>
      </w:r>
      <w:r>
        <w:rPr>
          <w:rFonts w:hint="eastAsia"/>
        </w:rPr>
        <w:t>,</w:t>
      </w:r>
      <w:r>
        <w:t xml:space="preserve"> food industry </w:t>
      </w:r>
      <w:r>
        <w:fldChar w:fldCharType="begin"/>
      </w:r>
      <w:r>
        <w:instrText xml:space="preserve"> ADDIN EN.CITE &lt;EndNote&gt;&lt;Cite&gt;&lt;Author&gt;Guo&lt;/Author&gt;&lt;Year&gt;2019&lt;/Year&gt;&lt;RecNum&gt;819&lt;/RecNum&gt;&lt;DisplayText&gt;[6]&lt;/DisplayText&gt;&lt;record&gt;&lt;rec-number&gt;819&lt;/rec-number&gt;&lt;foreign-keys&gt;&lt;key app="EN" db-id="dz5ewtwrqv2aeoeztw5x0tdivwta2rrztde5" timestamp="1644303087"&gt;819&lt;/key&gt;&lt;/foreign-keys&gt;&lt;ref-type name="Journal Article"&gt;17&lt;/ref-type&gt;&lt;contributors&gt;&lt;authors&gt;&lt;author&gt;Guo, Chaofan&lt;/author&gt;&lt;author&gt;Zhang, Min&lt;/author&gt;&lt;author&gt;Bhandari, Bhesh&lt;/author&gt;&lt;/authors&gt;&lt;/contributors&gt;&lt;titles&gt;&lt;title&gt;Model building and slicing in food 3D pr</w:instrText>
      </w:r>
      <w:r>
        <w:rPr>
          <w:rFonts w:hint="eastAsia"/>
        </w:rPr>
        <w:instrText>inting processes: a review&lt;/title&gt;&lt;secondary-title&gt;Comprehensive Reviews in Food Science and Food Safety&lt;/secondary-title&gt;&lt;short-title&gt;&lt;style face="normal" font="default" charset="129" size="100%"&gt;</w:instrText>
      </w:r>
      <w:r>
        <w:rPr>
          <w:rFonts w:hint="eastAsia"/>
        </w:rPr>
        <w:instrText>인용</w:instrText>
      </w:r>
      <w:r>
        <w:rPr>
          <w:rFonts w:hint="eastAsia"/>
        </w:rPr>
        <w:instrText>61</w:instrText>
      </w:r>
      <w:r>
        <w:rPr>
          <w:rFonts w:hint="eastAsia"/>
        </w:rPr>
        <w:instrText>회</w:instrText>
      </w:r>
      <w:r>
        <w:rPr>
          <w:rFonts w:hint="eastAsia"/>
        </w:rPr>
        <w:instrText>;</w:instrText>
      </w:r>
      <w:r>
        <w:rPr>
          <w:rFonts w:hint="eastAsia"/>
        </w:rPr>
        <w:instrText>식품</w:instrText>
      </w:r>
      <w:r>
        <w:rPr>
          <w:rFonts w:hint="eastAsia"/>
        </w:rPr>
        <w:instrText>3&lt;/style&gt;&lt;style face="normal" font="Arial" size="100%"&gt;D&lt;/style&gt;&lt;style face="normal" font="default" charset="129" size="100%"&gt;</w:instrText>
      </w:r>
      <w:r>
        <w:rPr>
          <w:rFonts w:hint="eastAsia"/>
        </w:rPr>
        <w:instrText>프린팅</w:instrText>
      </w:r>
      <w:r>
        <w:rPr>
          <w:rFonts w:hint="eastAsia"/>
        </w:rPr>
        <w:instrText>;&lt;/style&gt;&lt;/short-title&gt;&lt;/titles&gt;&lt;periodical&gt;&lt;full-title&gt;Comprehensive reviews in food science and food safety&lt;/full-title&gt;&lt;/periodical&gt;&lt;pages&gt;1052-1069&lt;/pages&gt;&lt;volume&gt;18&lt;/volum</w:instrText>
      </w:r>
      <w:r>
        <w:instrText>e&gt;&lt;number&gt;4&lt;/number&gt;&lt;dates&gt;&lt;year&gt;2019&lt;/year&gt;&lt;/dates&gt;&lt;isbn&gt;1541-4337&lt;/isbn&gt;&lt;urls&gt;&lt;/urls&gt;&lt;electronic-resource-num&gt;https://doi.org/10.1111/1541-4337.12443&lt;/electronic-resource-num&gt;&lt;/record&gt;&lt;/Cite&gt;&lt;/EndNote&gt;</w:instrText>
      </w:r>
      <w:r>
        <w:fldChar w:fldCharType="separate"/>
      </w:r>
      <w:r>
        <w:rPr>
          <w:noProof/>
        </w:rPr>
        <w:t>[6]</w:t>
      </w:r>
      <w:r>
        <w:fldChar w:fldCharType="end"/>
      </w:r>
      <w:r>
        <w:rPr>
          <w:rFonts w:hint="eastAsia"/>
        </w:rPr>
        <w:t>,</w:t>
      </w:r>
      <w:r>
        <w:t xml:space="preserve"> medical </w:t>
      </w:r>
      <w:r>
        <w:fldChar w:fldCharType="begin"/>
      </w:r>
      <w:r>
        <w:instrText xml:space="preserve"> ADDIN EN.CITE &lt;EndNote&gt;&lt;Cite&gt;&lt;Author&gt;Badash&lt;/Author&gt;&lt;Year&gt;2016&lt;/Year&gt;&lt;RecNum&gt;747&lt;/RecNum&gt;&lt;DisplayText&gt;[7]&lt;/DisplayText&gt;&lt;record&gt;&lt;rec-number&gt;747&lt;/rec-number&gt;&lt;foreign-keys&gt;&lt;key app="EN" db-id="dz5ewtwrqv2aeoeztw5x0tdivwta2rrztde5" timestamp="1635138925"&gt;747&lt;/key&gt;&lt;/foreign-keys&gt;&lt;ref-type name="Journal Article"&gt;17&lt;/ref-type&gt;&lt;contributors&gt;&lt;authors&gt;&lt;author&gt;Badash, Ido&lt;/author&gt;&lt;author&gt;Burtt, Karen&lt;/author&gt;&lt;author&gt;Solorzano, Carlos A&lt;/author&gt;&lt;author&gt;Carey, Joseph N&lt;/author&gt;&lt;/authors&gt;&lt;/contributors&gt;&lt;titles&gt;&lt;title&gt;Innovations in surgery simulation: a review of past, current and future techniques&lt;/title&gt;&lt;secondary-title&gt;Ann. Transl. Med.&lt;/secondary-title&gt;&lt;alt-title&gt;Annals of Translational Medicine&lt;/alt-title&gt;&lt;/titles&gt;&lt;periodical&gt;&lt;full-title&gt;Annals of translational medicine&lt;/full-title&gt;&lt;abbr-1&gt;Ann. Transl. Med.&lt;/abbr-1&gt;&lt;/periodical&gt;&lt;alt-periodical&gt;&lt;full-title&gt;Annals of translational medicine&lt;/full-title&gt;&lt;/alt-periodical&gt;&lt;volume&gt;4&lt;/volume&gt;&lt;number&gt;23&lt;/number&gt;&lt;dates&gt;&lt;year&gt;2016&lt;/year&gt;&lt;/dates&gt;&lt;urls&gt;&lt;/urls&gt;&lt;electronic-resource-num&gt;https://doi.org/10.21037/atm.2016.12.24&lt;/electronic-resource-num&gt;&lt;/record&gt;&lt;/Cite&gt;&lt;/EndNote&gt;</w:instrText>
      </w:r>
      <w:r>
        <w:fldChar w:fldCharType="separate"/>
      </w:r>
      <w:r>
        <w:rPr>
          <w:noProof/>
        </w:rPr>
        <w:t>[7]</w:t>
      </w:r>
      <w:r>
        <w:fldChar w:fldCharType="end"/>
      </w:r>
      <w:r>
        <w:rPr>
          <w:rFonts w:hint="eastAsia"/>
        </w:rPr>
        <w:t>,</w:t>
      </w:r>
      <w:r>
        <w:t xml:space="preserve"> and bio</w:t>
      </w:r>
      <w:r w:rsidR="00971180">
        <w:t>-</w:t>
      </w:r>
      <w:r>
        <w:t xml:space="preserve">industry </w: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 </w:instrText>
      </w:r>
      <w:r>
        <w:fldChar w:fldCharType="begin">
          <w:fldData xml:space="preserve">PEVuZE5vdGU+PENpdGU+PEF1dGhvcj5NdXJwaHk8L0F1dGhvcj48WWVhcj4yMDE0PC9ZZWFyPjxS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</w:fldData>
        </w:fldChar>
      </w:r>
      <w:r>
        <w:instrText xml:space="preserve"> ADDIN EN.CITE.DATA </w:instrText>
      </w:r>
      <w:r>
        <w:fldChar w:fldCharType="end"/>
      </w:r>
      <w:r>
        <w:fldChar w:fldCharType="separate"/>
      </w:r>
      <w:r>
        <w:rPr>
          <w:noProof/>
        </w:rPr>
        <w:t>[8, 9]</w:t>
      </w:r>
      <w:r>
        <w:fldChar w:fldCharType="end"/>
      </w:r>
      <w:r>
        <w:t xml:space="preserve">. </w:t>
      </w:r>
      <w:r w:rsidR="00EA5FF5">
        <w:t>It is useful when low production volumes, high design complexity</w:t>
      </w:r>
      <w:r w:rsidR="00ED01D1">
        <w:t>,</w:t>
      </w:r>
      <w:r w:rsidR="00EA5FF5">
        <w:t xml:space="preserve"> and frequent design changes are required. It</w:t>
      </w:r>
      <w:r w:rsidR="0087328E">
        <w:t>s</w:t>
      </w:r>
      <w:r w:rsidR="00EA5FF5">
        <w:t xml:space="preserve"> limitations </w:t>
      </w:r>
      <w:r w:rsidR="00577CA4">
        <w:fldChar w:fldCharType="begin"/>
      </w:r>
      <w:r w:rsidR="00577CA4">
        <w:instrText xml:space="preserve"> ADDIN EN.CITE &lt;EndNote&gt;&lt;Cite&gt;&lt;Author&gt;Ngo&lt;/Author&gt;&lt;Year&gt;2018&lt;/Year&gt;&lt;RecNum&gt;905&lt;/RecNum&gt;&lt;DisplayText&gt;[10]&lt;/DisplayText&gt;&lt;record&gt;&lt;rec-number&gt;905&lt;/rec-number&gt;&lt;foreign-keys&gt;&lt;key app="EN" db-id="dz5ewtwrqv2aeoeztw5x0tdivwta2rrztde5" timestamp="1718085757"&gt;905&lt;/key&gt;&lt;/foreign-keys&gt;&lt;ref-type name="Journal Article"&gt;17&lt;/ref-type&gt;&lt;contributors&gt;&lt;authors&gt;&lt;author&gt;Ngo, Tuan D&lt;/author&gt;&lt;author&gt;Kashani, Alireza&lt;/author&gt;&lt;author&gt;Imbalzano, Gabriele&lt;/author&gt;&lt;author&gt;Nguyen, Kate TQ&lt;/author&gt;&lt;author&gt;Hui, David&lt;/author&gt;&lt;/authors&gt;&lt;/contributors&gt;&lt;titles&gt;&lt;title&gt;Additive manufacturing (3D printing): A review of materials, methods, applications and challenges&lt;/title&gt;&lt;secondary-title&gt;Composites Part B: Engineering&lt;/secondary-title&gt;&lt;/titles&gt;&lt;periodical&gt;&lt;full-title&gt;Composites Part B: Engineering&lt;/full-title&gt;&lt;/periodical&gt;&lt;pages&gt;172-196&lt;/pages&gt;&lt;volume&gt;143&lt;/volume&gt;&lt;dates&gt;&lt;year&gt;2018&lt;/year&gt;&lt;/dates&gt;&lt;isbn&gt;1359-8368&lt;/isbn&gt;&lt;urls&gt;&lt;/urls&gt;&lt;/record&gt;&lt;/Cite&gt;&lt;/EndNote&gt;</w:instrText>
      </w:r>
      <w:r w:rsidR="00577CA4">
        <w:fldChar w:fldCharType="separate"/>
      </w:r>
      <w:r w:rsidR="00577CA4">
        <w:rPr>
          <w:noProof/>
        </w:rPr>
        <w:t>[10]</w:t>
      </w:r>
      <w:r w:rsidR="00577CA4">
        <w:fldChar w:fldCharType="end"/>
      </w:r>
      <w:r w:rsidR="00577CA4">
        <w:t xml:space="preserve"> </w:t>
      </w:r>
      <w:r w:rsidR="00DD3142">
        <w:t>include</w:t>
      </w:r>
      <w:r w:rsidR="00EA5FF5">
        <w:t xml:space="preserve"> void formation, anisotropic mechanical propert</w:t>
      </w:r>
      <w:r w:rsidR="001536D2">
        <w:t>ies</w:t>
      </w:r>
      <w:r w:rsidR="00EA5FF5">
        <w:t xml:space="preserve">, </w:t>
      </w:r>
      <w:r w:rsidR="00E07F30">
        <w:t xml:space="preserve">and </w:t>
      </w:r>
      <w:r w:rsidR="00EA5FF5">
        <w:t>relatively small build volume to CNC machines. The biggest obstacle among them is the support structure</w:t>
      </w:r>
      <w:r w:rsidR="00A3520F">
        <w:t xml:space="preserve"> (</w:t>
      </w:r>
      <w:r w:rsidR="00A3520F" w:rsidRPr="004E5A52">
        <w:rPr>
          <w:i/>
        </w:rPr>
        <w:t>SS</w:t>
      </w:r>
      <w:r w:rsidR="00A3520F">
        <w:t>)</w:t>
      </w:r>
      <w:r w:rsidR="00EA5FF5">
        <w:t>. Most 3D printers, except for the selective laser sintering (</w:t>
      </w:r>
      <w:r w:rsidR="00EA5FF5" w:rsidRPr="004E5A52">
        <w:rPr>
          <w:i/>
        </w:rPr>
        <w:t>SLS</w:t>
      </w:r>
      <w:r w:rsidR="00EA5FF5">
        <w:t>) type, require it when the inclination of the polymer stacks is above a certain critical angle. It increases the total printing time and filaments and leads to an unsmooth surface owing to the stair-</w:t>
      </w:r>
      <w:r w:rsidR="005B0560">
        <w:lastRenderedPageBreak/>
        <w:t>cas</w:t>
      </w:r>
      <w:r w:rsidR="00F94404">
        <w:t xml:space="preserve">ing </w:t>
      </w:r>
      <w:r w:rsidR="00EA5FF5">
        <w:t>effect</w:t>
      </w:r>
      <w:r w:rsidR="001A47C3">
        <w:t xml:space="preserve"> </w:t>
      </w:r>
      <w:r w:rsidR="00C72C3B">
        <w:fldChar w:fldCharType="begin"/>
      </w:r>
      <w:r w:rsidR="00E07F30">
        <w:instrText xml:space="preserve"> ADDIN EN.CITE &lt;EndNote&gt;&lt;Cite&gt;&lt;Author&gt;Delfs&lt;/Author&gt;&lt;Year&gt;2016&lt;/Year&gt;&lt;RecNum&gt;904&lt;/RecNum&gt;&lt;DisplayText&gt;[11]&lt;/DisplayText&gt;&lt;record&gt;&lt;rec-number&gt;904&lt;/rec-number&gt;&lt;foreign-keys&gt;&lt;key app="EN" db-id="dz5ewtwrqv2aeoeztw5x0tdivwta2rrztde5" timestamp="1718085517"&gt;904&lt;/key&gt;&lt;/foreign-keys&gt;&lt;ref-type name="Journal Article"&gt;17&lt;/ref-type&gt;&lt;contributors&gt;&lt;authors&gt;&lt;author&gt;Delfs, Patrick&lt;/author&gt;&lt;author&gt;Tows, Marcel&lt;/author&gt;&lt;author&gt;Schmid, H-J&lt;/author&gt;&lt;/authors&gt;&lt;/contributors&gt;&lt;titles&gt;&lt;title&gt;Optimized build orientation of additi</w:instrText>
      </w:r>
      <w:r w:rsidR="00E07F30">
        <w:rPr>
          <w:rFonts w:hint="eastAsia"/>
        </w:rPr>
        <w:instrText>ve manufactured parts for improved surface quality and build time&lt;/title&gt;&lt;secondary-title&gt;Additive Manufacturing&lt;/secondary-title&gt;&lt;short-title&gt;&lt;style face="normal" font="default" charset="129" size="100%"&gt;</w:instrText>
      </w:r>
      <w:r w:rsidR="00E07F30">
        <w:rPr>
          <w:rFonts w:hint="eastAsia"/>
        </w:rPr>
        <w:instrText>계단효과</w:instrText>
      </w:r>
      <w:r w:rsidR="00E07F30">
        <w:rPr>
          <w:rFonts w:hint="eastAsia"/>
        </w:rPr>
        <w:instrText>;&lt;/style&gt;&lt;/short-title&gt;&lt;/titles&gt;&lt;periodical&gt;&lt;f</w:instrText>
      </w:r>
      <w:r w:rsidR="00E07F30">
        <w:instrText>ull-title&gt;Additive Manufacturing&lt;/full-title&gt;&lt;/periodical&gt;&lt;pages&gt;314-320&lt;/pages&gt;&lt;volume&gt;12&lt;/volume&gt;&lt;dates&gt;&lt;year&gt;2016&lt;/year&gt;&lt;/dates&gt;&lt;isbn&gt;2214-8604&lt;/isbn&gt;&lt;urls&gt;&lt;/urls&gt;&lt;/record&gt;&lt;/Cite&gt;&lt;/EndNote&gt;</w:instrText>
      </w:r>
      <w:r w:rsidR="00C72C3B">
        <w:fldChar w:fldCharType="separate"/>
      </w:r>
      <w:r w:rsidR="00E07F30">
        <w:rPr>
          <w:noProof/>
        </w:rPr>
        <w:t>[11]</w:t>
      </w:r>
      <w:r w:rsidR="00C72C3B">
        <w:fldChar w:fldCharType="end"/>
      </w:r>
      <w:r w:rsidR="00E47393">
        <w:t>.</w:t>
      </w:r>
      <w:r w:rsidR="00EA5FF5">
        <w:t xml:space="preserve"> </w:t>
      </w:r>
    </w:p>
    <w:p w14:paraId="17BA9C14" w14:textId="626E2ADA" w:rsidR="0038514F" w:rsidRDefault="00B342FF" w:rsidP="00F12156">
      <w:pPr>
        <w:ind w:firstLine="200"/>
      </w:pPr>
      <w:r w:rsidRPr="00B342FF">
        <w:t>Printer users can use several options to</w:t>
      </w:r>
      <w:r w:rsidR="00EA5FF5">
        <w:t xml:space="preserve"> minimize the total number of filaments and surface artifacts.</w:t>
      </w:r>
      <w:r w:rsidR="004E5B33">
        <w:t xml:space="preserve"> </w:t>
      </w:r>
      <w:r w:rsidR="00B86565">
        <w:t>Dai et al.</w:t>
      </w:r>
      <w:r w:rsidR="00194E77">
        <w:t xml:space="preserve"> </w:t>
      </w:r>
      <w:r w:rsidR="00B86565">
        <w:fldChar w:fldCharType="begin"/>
      </w:r>
      <w:r w:rsidR="00B86565">
        <w:instrText xml:space="preserve"> ADDIN EN.CITE &lt;EndNote&gt;&lt;Cite&gt;&lt;Author&gt;Dai&lt;/Author&gt;&lt;Year&gt;2018&lt;/Year&gt;&lt;RecNum&gt;826&lt;/RecNum&gt;&lt;DisplayText&gt;[12]&lt;/DisplayText&gt;&lt;record&gt;&lt;rec-number&gt;826&lt;/rec-number&gt;&lt;foreign-keys&gt;&lt;key app="EN" db-id="dz5ewtwrqv2aeoeztw5x0tdivwta2rrztde5" timestamp="1644305102"&gt;826&lt;/key&gt;&lt;/foreign-keys&gt;&lt;ref-type name="Journal Article"&gt;17&lt;/ref-type&gt;&lt;contributors&gt;&lt;authors&gt;&lt;author&gt;Dai, Chengkai&lt;/author&gt;&lt;author&gt;Wang, Charlie CL&lt;/author&gt;&lt;author&gt;Wu, Chenming&lt;/author&gt;&lt;author&gt;Lefebvre, Sylvain&lt;/author&gt;&lt;author&gt;Fang, Guoxin&lt;/author&gt;&lt;author&gt;Liu,</w:instrText>
      </w:r>
      <w:r w:rsidR="00B86565">
        <w:rPr>
          <w:rFonts w:hint="eastAsia"/>
        </w:rPr>
        <w:instrText xml:space="preserve"> Yong-Jin&lt;/author&gt;&lt;/authors&gt;&lt;/contributors&gt;&lt;titles&gt;&lt;title&gt;Support-free volume printing by multi-axis motion&lt;/title&gt;&lt;secondary-title&gt;ACM Transactions on Graphics&lt;/secondary-title&gt;&lt;short-title&gt;&lt;style face="normal" font="default" charset="129" size="100%"&gt;</w:instrText>
      </w:r>
      <w:r w:rsidR="00B86565">
        <w:rPr>
          <w:rFonts w:hint="eastAsia"/>
        </w:rPr>
        <w:instrText>인용</w:instrText>
      </w:r>
      <w:r w:rsidR="00B86565">
        <w:rPr>
          <w:rFonts w:hint="eastAsia"/>
        </w:rPr>
        <w:instrText>115</w:instrText>
      </w:r>
      <w:r w:rsidR="00B86565">
        <w:rPr>
          <w:rFonts w:hint="eastAsia"/>
        </w:rPr>
        <w:instrText>회</w:instrText>
      </w:r>
      <w:r w:rsidR="00B86565">
        <w:rPr>
          <w:rFonts w:hint="eastAsia"/>
        </w:rPr>
        <w:instrText>;</w:instrText>
      </w:r>
      <w:r w:rsidR="00B86565">
        <w:rPr>
          <w:rFonts w:hint="eastAsia"/>
        </w:rPr>
        <w:instrText>베드기울이기</w:instrText>
      </w:r>
      <w:r w:rsidR="00B86565">
        <w:rPr>
          <w:rFonts w:hint="eastAsia"/>
        </w:rPr>
        <w:instrText>;&lt;/style&gt;&lt;/short-title&gt;&lt;/titles&gt;&lt;periodical&gt;&lt;full-title&gt;ACM Transactions on Graphics&lt;/full-title&gt;&lt;abbr-1&gt;ACM Trans. Graph.&lt;/abbr-1&gt;&lt;abbr-2&gt;ACM Trans. Graph.&lt;/abbr-2&gt;&lt;abbr-3&gt;ACM Trans. Graph.&lt;/abbr-3&gt;&lt;/periodical&gt;&lt;pages&gt;1-14&lt;/pages&gt;&lt;volume&gt;37&lt;/v</w:instrText>
      </w:r>
      <w:r w:rsidR="00B86565">
        <w:instrText>olume&gt;&lt;number&gt;4&lt;/number&gt;&lt;dates&gt;&lt;year&gt;2018&lt;/year&gt;&lt;/dates&gt;&lt;isbn&gt;0730-0301&lt;/isbn&gt;&lt;urls&gt;&lt;/urls&gt;&lt;electronic-resource-num&gt;https://doi.org/10.1145/3197517.3201342&lt;/electronic-resource-num&gt;&lt;/record&gt;&lt;/Cite&gt;&lt;/EndNote&gt;</w:instrText>
      </w:r>
      <w:r w:rsidR="00B86565">
        <w:fldChar w:fldCharType="separate"/>
      </w:r>
      <w:r w:rsidR="00B86565">
        <w:rPr>
          <w:noProof/>
        </w:rPr>
        <w:t>[12]</w:t>
      </w:r>
      <w:r w:rsidR="00B86565">
        <w:fldChar w:fldCharType="end"/>
      </w:r>
      <w:r w:rsidR="00B86565">
        <w:t xml:space="preserve"> reduced the support structure by rotating the printer bed. However, such a </w:t>
      </w:r>
      <w:r w:rsidR="00C70599">
        <w:t>particular</w:t>
      </w:r>
      <w:r w:rsidR="00B86565">
        <w:t xml:space="preserve"> device is not feasible for ordinary consumers, and this study assumed that the movement of the bottom plate follows that of </w:t>
      </w:r>
      <w:r w:rsidR="00B86565" w:rsidRPr="00C72C76">
        <w:t xml:space="preserve">typical </w:t>
      </w:r>
      <w:r w:rsidR="00B86565">
        <w:t>fused deposition modeling (</w:t>
      </w:r>
      <w:r w:rsidR="00B86565" w:rsidRPr="00C72C76">
        <w:t>FDM</w:t>
      </w:r>
      <w:r w:rsidR="00B86565">
        <w:t>)</w:t>
      </w:r>
      <w:r w:rsidR="00B86565">
        <w:rPr>
          <w:rFonts w:hint="eastAsia"/>
        </w:rPr>
        <w:t xml:space="preserve"> printers.</w:t>
      </w:r>
      <w:r w:rsidR="004E5B33">
        <w:t xml:space="preserve"> </w:t>
      </w:r>
    </w:p>
    <w:p w14:paraId="3AF33EA2" w14:textId="7C00D251" w:rsidR="00B86565" w:rsidRDefault="00901503" w:rsidP="00F12156">
      <w:pPr>
        <w:ind w:firstLine="200"/>
      </w:pPr>
      <w:r>
        <w:t xml:space="preserve">The other approach is to find the optimal orientation in advance theoretically. </w:t>
      </w:r>
      <w:r w:rsidR="00CD4CB5">
        <w:t>It can be done either explicitly or implicit</w:t>
      </w:r>
      <w:r w:rsidR="001C35E0">
        <w:t>l</w:t>
      </w:r>
      <w:r w:rsidR="00CD4CB5">
        <w:t>y.</w:t>
      </w:r>
      <w:r w:rsidR="0038514F">
        <w:t xml:space="preserve"> The explicit method calculate</w:t>
      </w:r>
      <w:r w:rsidR="00096BDB">
        <w:t>s</w:t>
      </w:r>
      <w:r w:rsidR="0038514F">
        <w:t xml:space="preserve"> the amount of support structure via </w:t>
      </w:r>
      <w:r w:rsidR="00BC2F88">
        <w:t xml:space="preserve">direct </w:t>
      </w:r>
      <w:r w:rsidR="0038514F">
        <w:t xml:space="preserve">slicing. </w:t>
      </w:r>
      <w:r w:rsidR="00CE6C0D">
        <w:t xml:space="preserve">To accelerate the calculation, Wang et al. </w:t>
      </w:r>
      <w:r w:rsidR="00CE6C0D">
        <w:fldChar w:fldCharType="begin"/>
      </w:r>
      <w:r w:rsidR="001C35E0">
        <w:instrText xml:space="preserve"> ADDIN EN.CITE &lt;EndNote&gt;&lt;Cite&gt;&lt;Author&gt;Wang&lt;/Author&gt;&lt;Year&gt;2010&lt;/Year&gt;&lt;RecNum&gt;720&lt;/RecNum&gt;&lt;DisplayText&gt;[13]&lt;/DisplayText&gt;&lt;record&gt;&lt;rec-number&gt;720&lt;/rec-number&gt;&lt;foreign-keys&gt;&lt;key app="EN" db-id="dz5ewtwrqv2aeoeztw5x0tdivwta2rrztde5" timestamp="1630898704"&gt;720&lt;/key&gt;&lt;/foreign-keys&gt;&lt;ref-type name="Journal Article"&gt;17&lt;/ref-type&gt;&lt;contributors&gt;&lt;authors&gt;&lt;author&gt;Wang, Charlie CL&lt;/author&gt;&lt;author&gt;Leung, Yuen-Shan&lt;/author&gt;&lt;author&gt;Chen, Yong&lt;/author&gt;&lt;/authors&gt;&lt;/contributors&gt;&lt;titles&gt;&lt;title&gt;Solid modeling of polyhedral obje</w:instrText>
      </w:r>
      <w:r w:rsidR="001C35E0">
        <w:rPr>
          <w:rFonts w:hint="eastAsia"/>
        </w:rPr>
        <w:instrText>cts by layered depth-normal images on the GPU&lt;/title&gt;&lt;secondary-title&gt;Computer-Aided Design&lt;/secondary-title&gt;&lt;short-title&gt;&lt;style face="normal" font="default" charset="129" size="100%"&gt;</w:instrText>
      </w:r>
      <w:r w:rsidR="001C35E0">
        <w:rPr>
          <w:rFonts w:hint="eastAsia"/>
        </w:rPr>
        <w:instrText>인용</w:instrText>
      </w:r>
      <w:r w:rsidR="001C35E0">
        <w:rPr>
          <w:rFonts w:hint="eastAsia"/>
        </w:rPr>
        <w:instrText>85</w:instrText>
      </w:r>
      <w:r w:rsidR="001C35E0">
        <w:rPr>
          <w:rFonts w:hint="eastAsia"/>
        </w:rPr>
        <w:instrText>회</w:instrText>
      </w:r>
      <w:r w:rsidR="001C35E0">
        <w:rPr>
          <w:rFonts w:hint="eastAsia"/>
        </w:rPr>
        <w:instrText>;&lt;/style&gt;&lt;/short-title&gt;&lt;/titles&gt;&lt;periodical&gt;&lt;full-title&gt;Computer-A</w:instrText>
      </w:r>
      <w:r w:rsidR="001C35E0">
        <w:instrText>ided Design&lt;/full-title&gt;&lt;/periodical&gt;&lt;pages&gt;535-544&lt;/pages&gt;&lt;volume&gt;42&lt;/volume&gt;&lt;number&gt;6&lt;/number&gt;&lt;dates&gt;&lt;year&gt;2010&lt;/year&gt;&lt;/dates&gt;&lt;isbn&gt;0010-4485&lt;/isbn&gt;&lt;urls&gt;&lt;/urls&gt;&lt;electronic-resource-num&gt;https://doi.org/10.1016/j.cad.2010.02.001&lt;/electronic-resource-num&gt;&lt;/record&gt;&lt;/Cite&gt;&lt;/EndNote&gt;</w:instrText>
      </w:r>
      <w:r w:rsidR="00CE6C0D">
        <w:fldChar w:fldCharType="separate"/>
      </w:r>
      <w:r w:rsidR="001C35E0">
        <w:rPr>
          <w:noProof/>
        </w:rPr>
        <w:t>[13]</w:t>
      </w:r>
      <w:r w:rsidR="00CE6C0D">
        <w:fldChar w:fldCharType="end"/>
      </w:r>
      <w:r w:rsidR="00CE6C0D">
        <w:t xml:space="preserve"> </w:t>
      </w:r>
      <w:r w:rsidR="00CE6C0D">
        <w:rPr>
          <w:rFonts w:hint="eastAsia"/>
        </w:rPr>
        <w:t>a</w:t>
      </w:r>
      <w:r w:rsidR="00CE6C0D">
        <w:t xml:space="preserve">nd </w:t>
      </w:r>
      <w:r w:rsidR="00CE6C0D">
        <w:rPr>
          <w:rFonts w:hint="eastAsia"/>
        </w:rPr>
        <w:t>Das</w:t>
      </w:r>
      <w:r w:rsidR="00CE6C0D">
        <w:t xml:space="preserve"> </w:t>
      </w:r>
      <w:r w:rsidR="00CE6C0D">
        <w:fldChar w:fldCharType="begin"/>
      </w:r>
      <w:r w:rsidR="001C35E0">
        <w:instrText xml:space="preserve"> ADDIN EN.CITE &lt;EndNote&gt;&lt;Cite&gt;&lt;Author&gt;Das&lt;/Author&gt;&lt;Year&gt;2017&lt;/Year&gt;&lt;RecNum&gt;683&lt;/RecNum&gt;&lt;DisplayText&gt;[14]&lt;/DisplayText&gt;&lt;record&gt;&lt;rec-number&gt;683&lt;/rec-number&gt;&lt;foreign-keys&gt;&lt;key app="EN" db-id="dz5ewtwrqv2aeoeztw5x0tdivwta2rrztde5" timestamp="1612689567"&gt;683&lt;/key&gt;&lt;/foreign-keys&gt;&lt;ref-type name="Journal Article"&gt;17&lt;/ref-type&gt;&lt;contributors&gt;&lt;authors&gt;&lt;author&gt;Das, Paramita&lt;/author&gt;&lt;author&gt;Mhapsekar, Kunal&lt;/author&gt;&lt;author&gt;Chowdhury, Sushmit&lt;/author&gt;&lt;author&gt;Samant, Rutuja&lt;/author&gt;&lt;author&gt;Anand, Sam&lt;/author&gt;&lt;/authors&gt;&lt;/contributors&gt;&lt;titles&gt;&lt;title&gt;Selection of build orientation for optimal support structures and minimum part errors in additive manufacturing&lt;/title&gt;&lt;secondary-title&gt;Computer-Aided Design and Applications&lt;/secondary-title&gt;&lt;short-title&gt;&lt;style face="normal" </w:instrText>
      </w:r>
      <w:r w:rsidR="001C35E0">
        <w:rPr>
          <w:rFonts w:hint="eastAsia"/>
        </w:rPr>
        <w:instrText>font="default" charset="129" size="100%"&gt;</w:instrText>
      </w:r>
      <w:r w:rsidR="001C35E0">
        <w:rPr>
          <w:rFonts w:hint="eastAsia"/>
        </w:rPr>
        <w:instrText>인용</w:instrText>
      </w:r>
      <w:r w:rsidR="001C35E0">
        <w:rPr>
          <w:rFonts w:hint="eastAsia"/>
        </w:rPr>
        <w:instrText>40</w:instrText>
      </w:r>
      <w:r w:rsidR="001C35E0">
        <w:rPr>
          <w:rFonts w:hint="eastAsia"/>
        </w:rPr>
        <w:instrText>회</w:instrText>
      </w:r>
      <w:r w:rsidR="001C35E0">
        <w:rPr>
          <w:rFonts w:hint="eastAsia"/>
        </w:rPr>
        <w:instrText>;</w:instrText>
      </w:r>
      <w:r w:rsidR="001C35E0">
        <w:rPr>
          <w:rFonts w:hint="eastAsia"/>
        </w:rPr>
        <w:instrText>복셀이용</w:instrText>
      </w:r>
      <w:r w:rsidR="001C35E0">
        <w:rPr>
          <w:rFonts w:hint="eastAsia"/>
        </w:rPr>
        <w:instrText>;&lt;/style&gt;&lt;/short-title&gt;&lt;/titles&gt;&lt;periodical&gt;&lt;full-title&gt;Computer-Aided Design and Applications&lt;/full-title&gt;&lt;/periodical&gt;&lt;pages&gt;1-13&lt;/pages&gt;&lt;volume&gt;14&lt;/volume&gt;&lt;number&gt;sup1&lt;/number&gt;&lt;dates&gt;&lt;year&gt;2017&lt;/year&gt;&lt;</w:instrText>
      </w:r>
      <w:r w:rsidR="001C35E0">
        <w:instrText>/dates&gt;&lt;isbn&gt;1686-4360&lt;/isbn&gt;&lt;urls&gt;&lt;/urls&gt;&lt;electronic-resource-num&gt;https://doi.org/10.1080/16864360.2017.1308074&lt;/electronic-resource-num&gt;&lt;/record&gt;&lt;/Cite&gt;&lt;/EndNote&gt;</w:instrText>
      </w:r>
      <w:r w:rsidR="00CE6C0D">
        <w:fldChar w:fldCharType="separate"/>
      </w:r>
      <w:r w:rsidR="001C35E0">
        <w:rPr>
          <w:noProof/>
        </w:rPr>
        <w:t>[14]</w:t>
      </w:r>
      <w:r w:rsidR="00CE6C0D">
        <w:fldChar w:fldCharType="end"/>
      </w:r>
      <w:r w:rsidR="00CE6C0D">
        <w:t xml:space="preserve"> voxelized the target mesh data and reduced the G-code generation time using a graphics processor unit (</w:t>
      </w:r>
      <w:r w:rsidR="00CE6C0D" w:rsidRPr="00FB4F02">
        <w:rPr>
          <w:i/>
        </w:rPr>
        <w:t>GPU</w:t>
      </w:r>
      <w:r w:rsidR="00CE6C0D">
        <w:t xml:space="preserve">). </w:t>
      </w:r>
      <w:r w:rsidR="00A3520F">
        <w:t xml:space="preserve">Their work showed successful g-code and </w:t>
      </w:r>
      <w:r w:rsidR="00C20E37">
        <w:t xml:space="preserve">SS information </w:t>
      </w:r>
      <w:r w:rsidR="00A3520F">
        <w:t xml:space="preserve">for a </w:t>
      </w:r>
      <w:r w:rsidR="00C20E37">
        <w:t>specific orientation but not applied to optimal orientation search</w:t>
      </w:r>
      <w:r w:rsidR="00026D35">
        <w:t>,</w:t>
      </w:r>
      <w:r w:rsidR="00C20E37">
        <w:t xml:space="preserve"> </w:t>
      </w:r>
      <w:r w:rsidR="003C7B59">
        <w:t xml:space="preserve">presumably </w:t>
      </w:r>
      <w:r w:rsidR="00C20E37">
        <w:t>due to computation burden</w:t>
      </w:r>
      <w:r w:rsidR="00CE6C0D">
        <w:t xml:space="preserve"> </w:t>
      </w:r>
      <w:r w:rsidR="00CE6C0D">
        <w:fldChar w:fldCharType="begin"/>
      </w:r>
      <w:r w:rsidR="001C35E0">
        <w:instrText xml:space="preserve"> ADDIN EN.CITE &lt;EndNote&gt;&lt;Cite&gt;&lt;Author&gt;Xu&lt;/Author&gt;&lt;Year&gt;2014&lt;/Year&gt;&lt;RecNum&gt;857&lt;/RecNum&gt;&lt;DisplayText&gt;[15]&lt;/DisplayText&gt;&lt;record&gt;&lt;rec-number&gt;857&lt;/rec-number&gt;&lt;foreign-keys&gt;&lt;key app="EN" db-id="dz5ewtwrqv2aeoeztw5x0tdivwta2rrztde5" timestamp="1654079232"&gt;857&lt;/key&gt;&lt;/foreign-keys&gt;&lt;ref-type name="Conference Proceedings"&gt;10&lt;/ref-type&gt;&lt;contributors&gt;&lt;authors&gt;&lt;author&gt;Xu, Qiumin&lt;/author&gt;&lt;author&gt;Jeon, Hyeran&lt;/author&gt;&lt;author&gt;Annavaram, Murali&lt;/author&gt;&lt;/authors&gt;&lt;/contributors&gt;&lt;titles&gt;&lt;title&gt;Graph processing on GPUs: Where are the bottlenecks?&lt;/title&gt;&lt;secondary-title&gt;2014 IEEE International Symposium on Workload Characterization (IISWC)&lt;/secondary-title&gt;&lt;/titles&gt;&lt;pages&gt;140-149&lt;/pages&gt;&lt;dates&gt;&lt;year&gt;2014&lt;/year&gt;&lt;/dates&gt;&lt;publisher&gt;IEEE&lt;/publisher&gt;&lt;isbn&gt;1479964549&lt;/isbn&gt;&lt;urls&gt;&lt;/urls&gt;&lt;/record&gt;&lt;/Cite&gt;&lt;/EndNote&gt;</w:instrText>
      </w:r>
      <w:r w:rsidR="00CE6C0D">
        <w:fldChar w:fldCharType="separate"/>
      </w:r>
      <w:r w:rsidR="001C35E0">
        <w:rPr>
          <w:noProof/>
        </w:rPr>
        <w:t>[15]</w:t>
      </w:r>
      <w:r w:rsidR="00CE6C0D">
        <w:fldChar w:fldCharType="end"/>
      </w:r>
      <w:r w:rsidR="00CE6C0D">
        <w:t>.</w:t>
      </w:r>
      <w:r w:rsidR="00316BC8">
        <w:t xml:space="preserve"> </w:t>
      </w:r>
      <w:r w:rsidR="007A4761">
        <w:t xml:space="preserve">The implicit method </w:t>
      </w:r>
      <w:r w:rsidR="00AC0B87">
        <w:t xml:space="preserve">indirectly </w:t>
      </w:r>
      <w:r w:rsidR="008149F6">
        <w:t>calculat</w:t>
      </w:r>
      <w:r w:rsidR="00AC0B87">
        <w:t>es</w:t>
      </w:r>
      <w:r w:rsidR="007A4761">
        <w:t xml:space="preserve"> the amount of SS without g-code generation.</w:t>
      </w:r>
      <w:r w:rsidR="008149F6">
        <w:t xml:space="preserve"> </w:t>
      </w:r>
      <w:proofErr w:type="spellStart"/>
      <w:r w:rsidR="008149F6">
        <w:t>Ezair</w:t>
      </w:r>
      <w:proofErr w:type="spellEnd"/>
      <w:r w:rsidR="008149F6">
        <w:t xml:space="preserve"> et al.</w:t>
      </w:r>
      <w:r w:rsidR="00692FAB">
        <w:t xml:space="preserve"> </w:t>
      </w:r>
      <w:r w:rsidR="008149F6">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8149F6">
        <w:fldChar w:fldCharType="separate"/>
      </w:r>
      <w:r w:rsidR="00F105EE">
        <w:rPr>
          <w:noProof/>
        </w:rPr>
        <w:t>[16]</w:t>
      </w:r>
      <w:r w:rsidR="008149F6">
        <w:fldChar w:fldCharType="end"/>
      </w:r>
      <w:r w:rsidR="008149F6">
        <w:t xml:space="preserve"> </w:t>
      </w:r>
      <w:r w:rsidR="008149F6" w:rsidRPr="001734E0">
        <w:t xml:space="preserve">observed that the volume of a support structure is similar to that </w:t>
      </w:r>
      <w:r w:rsidR="008149F6">
        <w:t xml:space="preserve">of an object’s shadow volume from virtual </w:t>
      </w:r>
      <w:r w:rsidR="008149F6" w:rsidRPr="001734E0">
        <w:t>sunlight.</w:t>
      </w:r>
      <w:r w:rsidR="00F105EE">
        <w:t xml:space="preserve"> </w:t>
      </w:r>
      <w:r w:rsidR="0030345F">
        <w:t>Their idea was simple and intuitive</w:t>
      </w:r>
      <w:r w:rsidR="000465FD">
        <w:t xml:space="preserve">. </w:t>
      </w:r>
      <w:r w:rsidR="00322A7D">
        <w:t>However</w:t>
      </w:r>
      <w:r w:rsidR="00450FF9">
        <w:t>,</w:t>
      </w:r>
      <w:r w:rsidR="000465FD">
        <w:t xml:space="preserve"> it </w:t>
      </w:r>
      <w:r w:rsidR="00DB3740">
        <w:t xml:space="preserve">applied </w:t>
      </w:r>
      <w:r w:rsidR="000465FD">
        <w:t xml:space="preserve">only </w:t>
      </w:r>
      <w:r w:rsidR="0030345F">
        <w:t xml:space="preserve">to a case </w:t>
      </w:r>
      <w:r w:rsidR="000465FD">
        <w:t xml:space="preserve">of zero </w:t>
      </w:r>
      <w:r w:rsidR="0030345F">
        <w:t xml:space="preserve">filament critical angle. </w:t>
      </w:r>
      <w:r w:rsidR="008A5C01">
        <w:t xml:space="preserve">Our team </w:t>
      </w:r>
      <w:r w:rsidR="008149F6">
        <w:fldChar w:fldCharType="begin"/>
      </w:r>
      <w:r w:rsidR="00F105EE">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8149F6">
        <w:fldChar w:fldCharType="separate"/>
      </w:r>
      <w:r w:rsidR="00F105EE">
        <w:rPr>
          <w:noProof/>
        </w:rPr>
        <w:t>[17]</w:t>
      </w:r>
      <w:r w:rsidR="008149F6">
        <w:fldChar w:fldCharType="end"/>
      </w:r>
      <w:r w:rsidR="008149F6">
        <w:t xml:space="preserve"> designated this approach as a “shadow-casting analogy”</w:t>
      </w:r>
      <w:r w:rsidR="008A5C01">
        <w:t xml:space="preserve"> and developed it to a more general form so that any critical angle can be used</w:t>
      </w:r>
      <w:r w:rsidR="008149F6">
        <w:t xml:space="preserve">. </w:t>
      </w:r>
      <w:r w:rsidR="00D55527">
        <w:t>We designated the new idea as “modified support structure tomography</w:t>
      </w:r>
      <w:r w:rsidR="0057328C">
        <w:t xml:space="preserve"> (</w:t>
      </w:r>
      <w:r w:rsidR="0057328C" w:rsidRPr="00DB39D1">
        <w:rPr>
          <w:i/>
        </w:rPr>
        <w:t>MSST</w:t>
      </w:r>
      <w:r w:rsidR="0057328C">
        <w:t>)</w:t>
      </w:r>
      <w:r w:rsidR="00D55527">
        <w:t>”</w:t>
      </w:r>
      <w:r w:rsidR="001A5535">
        <w:t xml:space="preserve"> </w: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 </w:instrText>
      </w:r>
      <w:r w:rsidR="001A5535">
        <w:fldChar w:fldCharType="begin">
          <w:fldData xml:space="preserve">PEVuZE5vdGU+PENpdGU+PEF1dGhvcj5KdW5nPC9BdXRob3I+PFllYXI+MjAyMjwvWWVhcj48UmVj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</w:fldData>
        </w:fldChar>
      </w:r>
      <w:r w:rsidR="001A5535">
        <w:instrText xml:space="preserve"> ADDIN EN.CITE.DATA </w:instrText>
      </w:r>
      <w:r w:rsidR="001A5535">
        <w:fldChar w:fldCharType="end"/>
      </w:r>
      <w:r w:rsidR="001A5535">
        <w:fldChar w:fldCharType="separate"/>
      </w:r>
      <w:r w:rsidR="001A5535">
        <w:rPr>
          <w:noProof/>
        </w:rPr>
        <w:t>[17, 18]</w:t>
      </w:r>
      <w:r w:rsidR="001A5535">
        <w:fldChar w:fldCharType="end"/>
      </w:r>
      <w:r w:rsidR="00D55527">
        <w:t xml:space="preserve">, as the resultant distribution of </w:t>
      </w:r>
      <w:r w:rsidR="00D55527" w:rsidRPr="00DB39D1">
        <w:rPr>
          <w:i/>
        </w:rPr>
        <w:t>SS</w:t>
      </w:r>
      <w:r w:rsidR="00D55527">
        <w:t xml:space="preserve"> </w:t>
      </w:r>
      <w:r w:rsidR="009257B9">
        <w:t xml:space="preserve">resembled </w:t>
      </w:r>
      <w:r w:rsidR="00D55527">
        <w:t>medical X-ray figures</w:t>
      </w:r>
      <w:r w:rsidR="009257B9">
        <w:t xml:space="preserve"> somewhat</w:t>
      </w:r>
      <w:r w:rsidR="00D55527">
        <w:t xml:space="preserve">. </w:t>
      </w:r>
      <w:r w:rsidR="00166B37">
        <w:t xml:space="preserve">The MSST was applied to several well-known meshes, such as Stanford Bunny, and it showed almost the same SS results </w:t>
      </w:r>
      <w:r w:rsidR="00B34EF1">
        <w:t>as</w:t>
      </w:r>
      <w:r w:rsidR="00166B37">
        <w:t xml:space="preserve"> conventional slicing software. </w:t>
      </w:r>
      <w:r w:rsidR="005D36D4">
        <w:t xml:space="preserve">The only drawback was calculation speed. </w:t>
      </w:r>
      <w:r w:rsidR="001A5535">
        <w:t xml:space="preserve">Our previous </w:t>
      </w:r>
      <w:r w:rsidR="006F3FED">
        <w:t xml:space="preserve">method </w:t>
      </w:r>
      <w:r w:rsidR="001A5535">
        <w:t xml:space="preserve">took </w:t>
      </w:r>
      <w:r w:rsidR="009F5D11">
        <w:t>about</w:t>
      </w:r>
      <w:r w:rsidR="001A5535">
        <w:t xml:space="preserve"> one second for a single orientation SS calculation </w:t>
      </w:r>
      <w:r w:rsidR="005B587A">
        <w:t xml:space="preserve">of </w:t>
      </w:r>
      <w:r w:rsidR="001A5535">
        <w:t xml:space="preserve">65k </w:t>
      </w:r>
      <w:r w:rsidR="00883FE4">
        <w:t>Bunny. Still</w:t>
      </w:r>
      <w:r w:rsidR="009E3D65">
        <w:t>,</w:t>
      </w:r>
      <w:r w:rsidR="001A5535">
        <w:t xml:space="preserve"> </w:t>
      </w:r>
      <w:r w:rsidR="006F3FED">
        <w:t xml:space="preserve">it should be iterated </w:t>
      </w:r>
      <w:r w:rsidR="00EF37C6">
        <w:t>with respect to the</w:t>
      </w:r>
      <w:r w:rsidR="006543BA">
        <w:t xml:space="preserve"> X-</w:t>
      </w:r>
      <w:r w:rsidR="00EF37C6">
        <w:t>axis</w:t>
      </w:r>
      <w:r w:rsidR="006543BA">
        <w:t xml:space="preserve"> (yaw) and Y-</w:t>
      </w:r>
      <w:r w:rsidR="00EF37C6">
        <w:t>axis</w:t>
      </w:r>
      <w:r w:rsidR="006543BA">
        <w:t xml:space="preserve"> (pitch) direction</w:t>
      </w:r>
      <w:r w:rsidR="006F3FED">
        <w:t xml:space="preserve"> for optimal orientation search</w:t>
      </w:r>
      <w:r w:rsidR="001A5535">
        <w:t xml:space="preserve">. For example, if </w:t>
      </w:r>
      <w:r w:rsidR="00B44CBB">
        <w:t xml:space="preserve">the </w:t>
      </w:r>
      <w:r w:rsidR="003759D4">
        <w:t xml:space="preserve">search step </w:t>
      </w:r>
      <w:r w:rsidR="001A5535">
        <w:t>(</w:t>
      </w:r>
      <w:proofErr w:type="spellStart"/>
      <w:r w:rsidR="001A5535" w:rsidRPr="008A2EC2">
        <w:rPr>
          <w:b/>
          <w:i/>
        </w:rPr>
        <w:t>θ</w:t>
      </w:r>
      <w:r w:rsidR="001A5535">
        <w:rPr>
          <w:i/>
          <w:vertAlign w:val="subscript"/>
        </w:rPr>
        <w:t>yp</w:t>
      </w:r>
      <w:proofErr w:type="spellEnd"/>
      <w:r w:rsidR="001A5535">
        <w:t xml:space="preserve">) </w:t>
      </w:r>
      <w:r w:rsidR="006F3FED">
        <w:t xml:space="preserve">to the yaw and pitch </w:t>
      </w:r>
      <w:r w:rsidR="001A5535">
        <w:t>is 1°</w:t>
      </w:r>
      <w:r w:rsidR="003759D4">
        <w:t xml:space="preserve"> respectively</w:t>
      </w:r>
      <w:r w:rsidR="001A5535">
        <w:t xml:space="preserve">, 360 × 360 = 129,600 iterations </w:t>
      </w:r>
      <w:r w:rsidR="006E3F69">
        <w:t>are needed</w:t>
      </w:r>
      <w:r w:rsidR="00A521B7">
        <w:t>,</w:t>
      </w:r>
      <w:r w:rsidR="002E49D6">
        <w:t xml:space="preserve"> and th</w:t>
      </w:r>
      <w:r w:rsidR="00D47468">
        <w:t xml:space="preserve">e CPU-based MSST </w:t>
      </w:r>
      <w:r w:rsidR="00816AB1">
        <w:t xml:space="preserve">will take </w:t>
      </w:r>
      <w:r w:rsidR="00D47468">
        <w:t>ten</w:t>
      </w:r>
      <w:r w:rsidR="00A10125">
        <w:t>s</w:t>
      </w:r>
      <w:r w:rsidR="00D47468">
        <w:t xml:space="preserve"> </w:t>
      </w:r>
      <w:r w:rsidR="00A10125">
        <w:t xml:space="preserve">of </w:t>
      </w:r>
      <w:r w:rsidR="002E49D6">
        <w:t>minutes for 65k Bunny</w:t>
      </w:r>
      <w:r w:rsidR="006E3F69">
        <w:t xml:space="preserve">. </w:t>
      </w:r>
    </w:p>
    <w:p w14:paraId="25948032" w14:textId="2D86E0BC" w:rsidR="00AF6BE0" w:rsidRDefault="00FE732D" w:rsidP="00F12156">
      <w:pPr>
        <w:ind w:firstLine="200"/>
      </w:pPr>
      <w:r>
        <w:t xml:space="preserve">By the way, </w:t>
      </w:r>
      <w:r w:rsidR="002F3FCB">
        <w:t xml:space="preserve">deep learning technologies such as </w:t>
      </w:r>
      <w:proofErr w:type="spellStart"/>
      <w:r w:rsidR="002F3FCB">
        <w:t>chatGPT</w:t>
      </w:r>
      <w:proofErr w:type="spellEnd"/>
      <w:r w:rsidR="002F3FCB">
        <w:t xml:space="preserve"> </w:t>
      </w:r>
      <w:r w:rsidR="001348CD">
        <w:t>ha</w:t>
      </w:r>
      <w:r w:rsidR="0058761B">
        <w:t>ve</w:t>
      </w:r>
      <w:r w:rsidR="001348CD">
        <w:t xml:space="preserve"> been developed intensively in the </w:t>
      </w:r>
      <w:r w:rsidR="00D15897">
        <w:t xml:space="preserve">last </w:t>
      </w:r>
      <w:r w:rsidR="001348CD">
        <w:t>decade</w:t>
      </w:r>
      <w:r w:rsidR="002F3FCB">
        <w:t xml:space="preserve">. </w:t>
      </w:r>
      <w:r w:rsidR="006613AE">
        <w:t xml:space="preserve">The main reason would be that the internet provided </w:t>
      </w:r>
      <w:r w:rsidR="0058761B">
        <w:t xml:space="preserve">a </w:t>
      </w:r>
      <w:r w:rsidR="006613AE">
        <w:t>massive amount of data</w:t>
      </w:r>
      <w:r w:rsidR="004B6343">
        <w:t>,</w:t>
      </w:r>
      <w:r w:rsidR="006613AE">
        <w:t xml:space="preserve"> and the hardware, such as </w:t>
      </w:r>
      <w:r w:rsidR="0001560A">
        <w:t>NVIDIA</w:t>
      </w:r>
      <w:r w:rsidR="00DD3142">
        <w:t>’s</w:t>
      </w:r>
      <w:r w:rsidR="006613AE">
        <w:t xml:space="preserve"> graphic card unit (</w:t>
      </w:r>
      <w:r w:rsidR="006613AE" w:rsidRPr="00373FBF">
        <w:rPr>
          <w:i/>
        </w:rPr>
        <w:t>GPU</w:t>
      </w:r>
      <w:r w:rsidR="006613AE">
        <w:t>) or Google’s tensor unit (</w:t>
      </w:r>
      <w:r w:rsidR="006613AE" w:rsidRPr="00373FBF">
        <w:rPr>
          <w:i/>
        </w:rPr>
        <w:t>TPU</w:t>
      </w:r>
      <w:r w:rsidR="006613AE">
        <w:t xml:space="preserve">), </w:t>
      </w:r>
      <w:r w:rsidR="00DC64CF">
        <w:t xml:space="preserve">has been able to deal with the big data efficiently </w:t>
      </w:r>
      <w:r w:rsidR="00901B45">
        <w:fldChar w:fldCharType="begin"/>
      </w:r>
      <w:r w:rsidR="00F105EE">
        <w:instrText xml:space="preserve"> ADDIN EN.CITE &lt;EndNote&gt;&lt;Cite&gt;&lt;Author&gt;Wu&lt;/Author&gt;&lt;Year&gt;2023&lt;/Year&gt;&lt;RecNum&gt;893&lt;/RecNum&gt;&lt;DisplayText&gt;[19, 20]&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Cite&gt;&lt;Author&gt;Zhang&lt;/Author&gt;&lt;Year&gt;2023&lt;/Year&gt;&lt;RecNum&gt;892&lt;/RecNum&gt;&lt;record&gt;&lt;rec-number&gt;892&lt;/rec-number&gt;&lt;foreign-keys&gt;&lt;key app="EN" db-id="dz5ewtwrqv2aeoeztw5x0tdivwta2rrztde5" timestamp="1687917810"&gt;892&lt;/key&gt;&lt;/foreign-keys&gt;&lt;ref-type name="Journal Article"&gt;17&lt;/ref-type&gt;&lt;contributors&gt;&lt;authors&gt;&lt;author&gt;Zhang, Chaoning&lt;/author&gt;&lt;author&gt;Zhang, Chenshuang&lt;/author&gt;&lt;author&gt;Zheng, Sheng&lt;/author&gt;&lt;author&gt;Qiao, Yu&lt;/author&gt;&lt;author&gt;Li, Chenghao&lt;/author&gt;&lt;author&gt;Zhang, Mengchun&lt;/author&gt;&lt;author&gt;Dam, Sumit Kumar&lt;/author&gt;&lt;author&gt;Thwal, Chu Myaet&lt;/author&gt;&lt;author&gt;Tun, Ye Lin&lt;/author&gt;&lt;author&gt;Huy, Le Luang&lt;/author&gt;&lt;/authors&gt;&lt;/contributors&gt;&lt;titles&gt;&lt;title&gt;A complete survey on generative ai (aigc): Is chatgpt from gpt-4 to gpt-5 all you need?&lt;/title&gt;&lt;secondary-title&gt;arXiv preprint arXiv:2303.11717&lt;/secondary-title&gt;&lt;/titles&gt;&lt;periodical&gt;&lt;full-title&gt;arXiv preprint arXiv:2303.11717&lt;/full-title&gt;&lt;/periodical&gt;&lt;dates&gt;&lt;year&gt;2023&lt;/year&gt;&lt;/dates&gt;&lt;urls&gt;&lt;/urls&gt;&lt;/record&gt;&lt;/Cite&gt;&lt;/EndNote&gt;</w:instrText>
      </w:r>
      <w:r w:rsidR="00901B45">
        <w:fldChar w:fldCharType="separate"/>
      </w:r>
      <w:r w:rsidR="00F105EE">
        <w:rPr>
          <w:noProof/>
        </w:rPr>
        <w:t>[19, 20]</w:t>
      </w:r>
      <w:r w:rsidR="00901B45">
        <w:fldChar w:fldCharType="end"/>
      </w:r>
      <w:r w:rsidR="00EF28DB">
        <w:rPr>
          <w:rFonts w:hint="eastAsia"/>
        </w:rPr>
        <w:t>.</w:t>
      </w:r>
      <w:r w:rsidR="00901B45">
        <w:t xml:space="preserve"> </w:t>
      </w:r>
      <w:r w:rsidR="00D24221">
        <w:t xml:space="preserve">For example, the </w:t>
      </w:r>
      <w:r w:rsidR="0014063B">
        <w:t xml:space="preserve">learning of </w:t>
      </w:r>
      <w:r w:rsidR="0014063B" w:rsidRPr="00373FBF">
        <w:rPr>
          <w:i/>
        </w:rPr>
        <w:t>GPU</w:t>
      </w:r>
      <w:r w:rsidR="0014063B">
        <w:t xml:space="preserve">-based </w:t>
      </w:r>
      <w:r w:rsidR="00D24221">
        <w:t xml:space="preserve">chatGPT-3.5 </w:t>
      </w:r>
      <w:r w:rsidR="0014063B">
        <w:t xml:space="preserve">was 1,000 times faster </w:t>
      </w:r>
      <w:r w:rsidR="0014063B">
        <w:fldChar w:fldCharType="begin"/>
      </w:r>
      <w:r w:rsidR="0014063B">
        <w:instrText xml:space="preserve"> ADDIN EN.CITE &lt;EndNote&gt;&lt;Cite&gt;&lt;Author&gt;Nurvitadhi&lt;/Author&gt;&lt;Year&gt;2016&lt;/Year&gt;&lt;RecNum&gt;894&lt;/RecNum&gt;&lt;DisplayText&gt;[21]&lt;/DisplayText&gt;&lt;record&gt;&lt;rec-number&gt;894&lt;/rec-number&gt;&lt;foreign-keys&gt;&lt;key app="EN" db-id="dz5ewtwrqv2aeoeztw5x0tdivwta2rrztde5" timestamp="1687918638"&gt;894&lt;/key&gt;&lt;/foreign-keys&gt;&lt;ref-type name="Conference Proceedings"&gt;10&lt;/ref-type&gt;&lt;contributors&gt;&lt;authors&gt;&lt;author&gt;Nurvitadhi, Eriko&lt;/author&gt;&lt;author&gt;Sheffield, David&lt;/author&gt;&lt;author&gt;Sim, Jaewoong&lt;/author&gt;&lt;author&gt;Mishra, Asit&lt;/author&gt;&lt;author&gt;Venkatesh, Ganesh&lt;/author&gt;&lt;author&gt;Marr, Debbie&lt;/author&gt;&lt;/authors&gt;&lt;/contributors&gt;&lt;titles&gt;&lt;title&gt;Accelerating binarized neural networks: Comparison of FPGA, CPU, GPU, and ASIC&lt;/title&gt;&lt;secondary-title&gt;2016 International Conference on Field-Programmable Technology (FPT)&lt;/second</w:instrText>
      </w:r>
      <w:r w:rsidR="0014063B">
        <w:rPr>
          <w:rFonts w:hint="eastAsia"/>
        </w:rPr>
        <w:instrText>ary-title&gt;&lt;short-title&gt;&lt;style face="normal" font="default" charset="129" size="100%"&gt;</w:instrText>
      </w:r>
      <w:r w:rsidR="0014063B">
        <w:rPr>
          <w:rFonts w:hint="eastAsia"/>
        </w:rPr>
        <w:instrText>인용</w:instrText>
      </w:r>
      <w:r w:rsidR="0014063B">
        <w:rPr>
          <w:rFonts w:hint="eastAsia"/>
        </w:rPr>
        <w:instrText>340</w:instrText>
      </w:r>
      <w:r w:rsidR="0014063B">
        <w:rPr>
          <w:rFonts w:hint="eastAsia"/>
        </w:rPr>
        <w:instrText>회</w:instrText>
      </w:r>
      <w:r w:rsidR="0014063B">
        <w:rPr>
          <w:rFonts w:hint="eastAsia"/>
        </w:rPr>
        <w:instrText>;&lt;/style&gt;&lt;/short-title&gt;&lt;/titles&gt;&lt;pages&gt;77-84&lt;/pages&gt;&lt;dates&gt;&lt;year&gt;2016&lt;/year&gt;&lt;/dates&gt;&lt;publisher&gt;IEEE&lt;/publisher&gt;&lt;isbn&gt;1509056025&lt;/isbn&gt;&lt;urls&gt;&lt;/urls&gt;&lt;/record&gt;&lt;/Cite&gt;&lt;</w:instrText>
      </w:r>
      <w:r w:rsidR="0014063B">
        <w:instrText>/EndNote&gt;</w:instrText>
      </w:r>
      <w:r w:rsidR="0014063B">
        <w:fldChar w:fldCharType="separate"/>
      </w:r>
      <w:r w:rsidR="0014063B">
        <w:rPr>
          <w:noProof/>
        </w:rPr>
        <w:t>[21]</w:t>
      </w:r>
      <w:r w:rsidR="0014063B">
        <w:fldChar w:fldCharType="end"/>
      </w:r>
      <w:r w:rsidR="0014063B">
        <w:t xml:space="preserve"> than</w:t>
      </w:r>
      <w:r w:rsidR="00373FBF">
        <w:t xml:space="preserve"> </w:t>
      </w:r>
      <w:r w:rsidR="004B6343">
        <w:t xml:space="preserve">the </w:t>
      </w:r>
      <w:r w:rsidR="00373FBF">
        <w:t>central processing unit (</w:t>
      </w:r>
      <w:r w:rsidR="0014063B" w:rsidRPr="00373FBF">
        <w:rPr>
          <w:i/>
        </w:rPr>
        <w:t>CPU</w:t>
      </w:r>
      <w:r w:rsidR="00373FBF">
        <w:t>)</w:t>
      </w:r>
      <w:r w:rsidR="0014063B">
        <w:t xml:space="preserve">, although it </w:t>
      </w:r>
      <w:r w:rsidR="00D24221">
        <w:t xml:space="preserve">had </w:t>
      </w:r>
      <w:r w:rsidR="00F3342F">
        <w:t xml:space="preserve">96 layers and </w:t>
      </w:r>
      <w:r w:rsidR="00D24221">
        <w:t xml:space="preserve">175 billion parameters </w:t>
      </w:r>
      <w:r w:rsidR="0014063B">
        <w:fldChar w:fldCharType="begin"/>
      </w:r>
      <w:r w:rsidR="0014063B">
        <w:instrText xml:space="preserve"> ADDIN EN.CITE &lt;EndNote&gt;&lt;Cite&gt;&lt;Author&gt;Wu&lt;/Author&gt;&lt;Year&gt;2023&lt;/Year&gt;&lt;RecNum&gt;893&lt;/RecNum&gt;&lt;DisplayText&gt;[19]&lt;/DisplayText&gt;&lt;record&gt;&lt;rec-number&gt;893&lt;/rec-number&gt;&lt;foreign-keys&gt;&lt;key app="EN" db-id="dz5ewtwrqv2aeoeztw5x0tdivwta2rrztde5" timestamp="1687918274"&gt;893&lt;/key&gt;&lt;/foreign-keys&gt;&lt;ref-type name="Journal Article"&gt;17&lt;/ref-type&gt;&lt;contributors&gt;&lt;authors&gt;&lt;author&gt;Wu, Tianyu&lt;/author&gt;&lt;author&gt;He, Shizhu&lt;/author&gt;&lt;author&gt;Liu, Jingping&lt;/author&gt;&lt;author&gt;Sun, Siqi&lt;/author&gt;&lt;author&gt;Liu, Kang&lt;/author&gt;&lt;author&gt;Han, Qing-Long&lt;/author&gt;&lt;author&gt;Tang, Y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66&lt;/isbn&gt;&lt;urls&gt;&lt;/urls&gt;&lt;/record&gt;&lt;/Cite&gt;&lt;/EndNote&gt;</w:instrText>
      </w:r>
      <w:r w:rsidR="0014063B">
        <w:fldChar w:fldCharType="separate"/>
      </w:r>
      <w:r w:rsidR="0014063B">
        <w:rPr>
          <w:noProof/>
        </w:rPr>
        <w:t>[19]</w:t>
      </w:r>
      <w:r w:rsidR="0014063B">
        <w:fldChar w:fldCharType="end"/>
      </w:r>
      <w:r w:rsidR="0014063B">
        <w:t>.</w:t>
      </w:r>
      <w:r w:rsidR="00F3342F">
        <w:t xml:space="preserve"> </w:t>
      </w:r>
      <w:r w:rsidR="005F775D">
        <w:t xml:space="preserve">The original role of GPU started with sending pixel color data to the display device. </w:t>
      </w:r>
      <w:r w:rsidR="007C2EEC">
        <w:t>However,</w:t>
      </w:r>
      <w:r w:rsidR="005F775D">
        <w:t xml:space="preserve"> the advancement of 3D games boosted the performance of GPU</w:t>
      </w:r>
      <w:r w:rsidR="005A1362">
        <w:t>s</w:t>
      </w:r>
      <w:r w:rsidR="005F775D">
        <w:t xml:space="preserve"> </w:t>
      </w:r>
      <w:r w:rsidR="00504F4C">
        <w:t xml:space="preserve">and </w:t>
      </w:r>
      <w:r w:rsidR="005F775D">
        <w:t xml:space="preserve">vice versa. </w:t>
      </w:r>
    </w:p>
    <w:p w14:paraId="5B2D6945" w14:textId="00BBCE8E" w:rsidR="000945B9" w:rsidRDefault="00FB3392" w:rsidP="00F12156">
      <w:pPr>
        <w:ind w:firstLine="200"/>
      </w:pPr>
      <w:r w:rsidRPr="00FB3392">
        <w:t>Meanwhile, some scientists have started to use GPUs' parallel computing power for general-purpose calculations.</w:t>
      </w:r>
      <w:r w:rsidR="003B7A1E">
        <w:t xml:space="preserve"> </w:t>
      </w:r>
      <w:r w:rsidR="0001560A">
        <w:t>NVIDIA</w:t>
      </w:r>
      <w:r w:rsidR="000945B9">
        <w:t xml:space="preserve">, one of the </w:t>
      </w:r>
      <w:r w:rsidR="009F3E9D">
        <w:t>significant</w:t>
      </w:r>
      <w:r w:rsidR="000945B9">
        <w:t xml:space="preserve"> GPU companies, opened </w:t>
      </w:r>
      <w:r w:rsidR="001F371E">
        <w:t xml:space="preserve">a </w:t>
      </w:r>
      <w:r w:rsidR="000945B9">
        <w:t xml:space="preserve">C-language-based software development toolkit (SDK) “CUDA” in 2007 </w:t>
      </w:r>
      <w:r w:rsidR="000945B9">
        <w:fldChar w:fldCharType="begin"/>
      </w:r>
      <w:r w:rsidR="000945B9">
        <w:instrText xml:space="preserve"> ADDIN EN.CITE &lt;EndNote&gt;&lt;Cite&gt;&lt;Author&gt;Buck&lt;/Author&gt;&lt;Year&gt;2007&lt;/Year&gt;&lt;RecNum&gt;895&lt;/RecNum&gt;&lt;DisplayText&gt;[22]&lt;/DisplayText&gt;&lt;record&gt;&lt;rec-number&gt;895&lt;/rec-number&gt;&lt;foreign-keys&gt;&lt;key app="EN" db-id="dz5ewtwrqv2aeoeztw5x0tdivwta2rrztde5" timestamp="1687919102"&gt;895&lt;/key&gt;&lt;/foreign-keys&gt;&lt;ref-type name="Book Section"&gt;5&lt;/ref-type&gt;&lt;contributors&gt;&lt;authors&gt;&lt;author&gt;Buck, Ian&lt;/author&gt;&lt;/authors&gt;&lt;/contributors&gt;&lt;titles&gt;&lt;title&gt;Gpu computing with nvidia cuda&lt;/title&gt;&lt;secondary-title&gt;ACM SIGGRAPH 2007 courses&lt;/secondary-title&gt;&lt;/titles&gt;&lt;pages&gt;6-es&lt;/pages&gt;&lt;dates&gt;&lt;year&gt;2007&lt;/year&gt;&lt;/dates&gt;&lt;urls&gt;&lt;/urls&gt;&lt;/record&gt;&lt;/Cite&gt;&lt;/EndNote&gt;</w:instrText>
      </w:r>
      <w:r w:rsidR="000945B9">
        <w:fldChar w:fldCharType="separate"/>
      </w:r>
      <w:r w:rsidR="000945B9">
        <w:rPr>
          <w:noProof/>
        </w:rPr>
        <w:t>[22]</w:t>
      </w:r>
      <w:r w:rsidR="000945B9">
        <w:fldChar w:fldCharType="end"/>
      </w:r>
      <w:r w:rsidR="00FC4ECA">
        <w:t>,</w:t>
      </w:r>
      <w:r w:rsidR="000945B9">
        <w:t xml:space="preserve"> and its versatility </w:t>
      </w:r>
      <w:r w:rsidR="007E3BBB" w:rsidRPr="007E3BBB">
        <w:t>made it the standard for general-purpose graphic card unit (GPGPU) calculation.</w:t>
      </w:r>
      <w:r w:rsidR="000945B9">
        <w:t xml:space="preserve"> </w:t>
      </w:r>
      <w:r w:rsidR="00356839" w:rsidRPr="00356839">
        <w:t xml:space="preserve">However, the bottleneck of GPUs is that their hardware structure still limits them, </w:t>
      </w:r>
      <w:r w:rsidR="00062644" w:rsidRPr="00062644">
        <w:t>so conventional CPU-friendly algorithms can only partially utilize the GPU's parallel computing power.</w:t>
      </w:r>
    </w:p>
    <w:p w14:paraId="304B30A5" w14:textId="079EF6A7" w:rsidR="003828F8" w:rsidRDefault="007A6D0D" w:rsidP="00F12156">
      <w:pPr>
        <w:ind w:firstLine="200"/>
      </w:pPr>
      <w:r>
        <w:rPr>
          <w:rFonts w:hint="eastAsia"/>
        </w:rPr>
        <w:t>T</w:t>
      </w:r>
      <w:r>
        <w:t xml:space="preserve">his paper converted our previous MSST algorithm </w:t>
      </w:r>
      <w:r>
        <w:fldChar w:fldCharType="begin"/>
      </w:r>
      <w:r>
        <w:instrText xml:space="preserve"> ADDIN EN.CITE &lt;EndNote&gt;&lt;Cite&gt;&lt;Author&gt;Jung&lt;/Author&gt;&lt;Year&gt;2023&lt;/Year&gt;&lt;RecNum&gt;870&lt;/RecNum&gt;&lt;DisplayText&gt;[23]&lt;/DisplayText&gt;&lt;record&gt;&lt;rec-number&gt;870&lt;/rec-number&gt;&lt;foreign-keys&gt;&lt;key app="EN" db-id="dz5ewtwrqv2aeoeztw5x0tdivwta2rrztde5" timestamp="1684122321"&gt;870&lt;/key&gt;&lt;/foreign-keys&gt;&lt;ref-type name="Journal Article"&gt;17&lt;/ref-type&gt;&lt;contributors&gt;&lt;authors&gt;&lt;author&gt;Jung, Jin Young&lt;/author&gt;&lt;author&gt;Chee, Seonkoo&lt;/author&gt;&lt;author&gt;Sul, In Hwan&lt;/author&gt;&lt;/authors&gt;&lt;/contributors&gt;&lt;titles&gt;&lt;title&gt;Prediction of optimal 3D printing orientation using vertically sparse voxelization and modified support structure tomography&lt;/title&gt;&lt;secondary-title&gt;Internationl Journal of Clothing Science and Technology&lt;/secondary-title&gt;&lt;/titles&gt;&lt;periodical&gt;&lt;full-title&gt;Internationl Journal of Clothing Science and Technology&lt;/full-title&gt;&lt;/periodical&gt;&lt;volume&gt;accepted&lt;/volume&gt;&lt;dates&gt;&lt;year&gt;2023&lt;/year&gt;&lt;/dates&gt;&lt;urls&gt;&lt;/urls&gt;&lt;/record&gt;&lt;/Cite&gt;&lt;/EndNote&gt;</w:instrText>
      </w:r>
      <w:r>
        <w:fldChar w:fldCharType="separate"/>
      </w:r>
      <w:r>
        <w:rPr>
          <w:noProof/>
        </w:rPr>
        <w:t>[23]</w:t>
      </w:r>
      <w:r>
        <w:fldChar w:fldCharType="end"/>
      </w:r>
      <w:r>
        <w:t xml:space="preserve"> </w:t>
      </w:r>
      <w:r w:rsidR="00021619" w:rsidRPr="00021619">
        <w:t xml:space="preserve">to a GPU-friendly one to predict the optimal orientation of a complex </w:t>
      </w:r>
      <w:r w:rsidR="00021619" w:rsidRPr="00021619">
        <w:lastRenderedPageBreak/>
        <w:t xml:space="preserve">3D mesh object </w:t>
      </w:r>
      <w:r w:rsidR="00DD3142">
        <w:t>quickly</w:t>
      </w:r>
      <w:r w:rsidR="00021619" w:rsidRPr="00021619">
        <w:t xml:space="preserve"> and in a reasonable time. Chapter 2 briefly reviews our previous MSST algorithm and explains the new GPU version. Chapter 3 introduces the hardware and mesh data used. Chapter 4 compares and discusses the performance between CPUs and GPUs.</w:t>
      </w:r>
    </w:p>
    <w:p w14:paraId="5AC6F2AE" w14:textId="77777777" w:rsidR="008120C1" w:rsidRPr="003828F8" w:rsidRDefault="008120C1" w:rsidP="00F12156">
      <w:pPr>
        <w:ind w:firstLineChars="50"/>
      </w:pPr>
    </w:p>
    <w:p w14:paraId="22671163" w14:textId="69349CAB" w:rsidR="009D0EE5" w:rsidRPr="00064863" w:rsidRDefault="002C697B" w:rsidP="00F12156">
      <w:pPr>
        <w:pStyle w:val="1"/>
      </w:pPr>
      <w:r>
        <w:rPr>
          <w:rFonts w:hint="eastAsia"/>
        </w:rPr>
        <w:t>M</w:t>
      </w:r>
      <w:r>
        <w:t>odeling</w:t>
      </w:r>
    </w:p>
    <w:p w14:paraId="79A8CEC5" w14:textId="7F7436AA" w:rsidR="00BC4228" w:rsidRDefault="000B3EF1" w:rsidP="00F12156">
      <w:pPr>
        <w:pStyle w:val="2"/>
      </w:pPr>
      <w:r>
        <w:rPr>
          <w:rFonts w:hint="eastAsia"/>
        </w:rPr>
        <w:t xml:space="preserve"> </w:t>
      </w:r>
      <w:r w:rsidR="001475BF">
        <w:t>Brief r</w:t>
      </w:r>
      <w:r w:rsidR="008A2A19">
        <w:t xml:space="preserve">eview </w:t>
      </w:r>
      <w:r w:rsidR="00CA3313">
        <w:t>of</w:t>
      </w:r>
      <w:r w:rsidR="008A2A19">
        <w:t xml:space="preserve"> our </w:t>
      </w:r>
      <w:r>
        <w:rPr>
          <w:rFonts w:hint="eastAsia"/>
        </w:rPr>
        <w:t>previous work</w:t>
      </w:r>
      <w:r>
        <w:t xml:space="preserve"> </w:t>
      </w:r>
      <w:r>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 </w:instrText>
      </w:r>
      <w:r w:rsidR="005371DA">
        <w:fldChar w:fldCharType="begin">
          <w:fldData xml:space="preserve">PEVuZE5vdGU+PENpdGU+PEF1dGhvcj5KdW5nPC9BdXRob3I+PFllYXI+MjAyMzwvWWVhcj48UmVj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</w:fldData>
        </w:fldChar>
      </w:r>
      <w:r w:rsidR="005371DA">
        <w:instrText xml:space="preserve"> ADDIN EN.CITE.DATA </w:instrText>
      </w:r>
      <w:r w:rsidR="005371DA">
        <w:fldChar w:fldCharType="end"/>
      </w:r>
      <w:r>
        <w:fldChar w:fldCharType="separate"/>
      </w:r>
      <w:r w:rsidR="005371DA">
        <w:rPr>
          <w:noProof/>
        </w:rPr>
        <w:t>[17, 18, 24]</w:t>
      </w:r>
      <w:r>
        <w:fldChar w:fldCharType="end"/>
      </w:r>
    </w:p>
    <w:p w14:paraId="5035F563" w14:textId="32B3B3AA" w:rsidR="001D5656" w:rsidRDefault="00D72CC6" w:rsidP="00F12156">
      <w:pPr>
        <w:pStyle w:val="3"/>
      </w:pPr>
      <w:r>
        <w:t xml:space="preserve">Modified </w:t>
      </w:r>
      <w:r w:rsidR="008954E5">
        <w:rPr>
          <w:rFonts w:hint="eastAsia"/>
        </w:rPr>
        <w:t>Support Structure Tomography</w:t>
      </w:r>
    </w:p>
    <w:p w14:paraId="00EA704B" w14:textId="2906A000" w:rsidR="00D72CC6" w:rsidRDefault="006D7606" w:rsidP="00F12156">
      <w:pPr>
        <w:ind w:firstLine="200"/>
      </w:pPr>
      <w:r>
        <w:fldChar w:fldCharType="begin"/>
      </w:r>
      <w:r>
        <w:instrText xml:space="preserve"> </w:instrText>
      </w:r>
      <w:r>
        <w:rPr>
          <w:rFonts w:hint="eastAsia"/>
        </w:rPr>
        <w:instrText>REF _Ref168939175 \h</w:instrText>
      </w:r>
      <w:r>
        <w:instrText xml:space="preserve"> </w:instrText>
      </w:r>
      <w:r w:rsidR="00F12156">
        <w:instrText xml:space="preserve"> \* MERGEFORMAT </w:instrText>
      </w:r>
      <w:r>
        <w:fldChar w:fldCharType="separate"/>
      </w:r>
      <w:r>
        <w:t xml:space="preserve">Figure </w:t>
      </w:r>
      <w:r>
        <w:rPr>
          <w:noProof/>
        </w:rPr>
        <w:t>1</w:t>
      </w:r>
      <w:r>
        <w:fldChar w:fldCharType="end"/>
      </w:r>
      <w:r>
        <w:t xml:space="preserve"> illustrates </w:t>
      </w:r>
      <w:proofErr w:type="spellStart"/>
      <w:r>
        <w:t>Ezair</w:t>
      </w:r>
      <w:proofErr w:type="spellEnd"/>
      <w:r>
        <w:t xml:space="preserve"> et al.’s idea </w:t>
      </w:r>
      <w:r>
        <w:fldChar w:fldCharType="begin"/>
      </w:r>
      <w:r>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Pr>
          <w:rFonts w:hint="eastAsia"/>
        </w:rPr>
        <w:instrText>oward minimal support volume in 3D-printing&lt;/title&gt;&lt;secondary-title&gt;Comput. Graph.&lt;/secondary-title&gt;&lt;alt-title&gt;Computers &amp;amp; Graphics&lt;/alt-title&gt;&lt;short-title&gt;&lt;style face="normal" font="default" charset="129" size="100%"&gt;</w:instrText>
      </w:r>
      <w:r>
        <w:rPr>
          <w:rFonts w:hint="eastAsia"/>
        </w:rPr>
        <w:instrText>인용</w:instrText>
      </w:r>
      <w:r>
        <w:rPr>
          <w:rFonts w:hint="eastAsia"/>
        </w:rPr>
        <w:instrText>30</w:instrText>
      </w:r>
      <w:r>
        <w:rPr>
          <w:rFonts w:hint="eastAsia"/>
        </w:rPr>
        <w:instrText>회</w:instrText>
      </w:r>
      <w:r>
        <w:rPr>
          <w:rFonts w:hint="eastAsia"/>
        </w:rPr>
        <w:instrText>;&lt;/style&gt;&lt;/short-title&gt;&lt;/tit</w:instrText>
      </w:r>
      <w:r>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fldChar w:fldCharType="separate"/>
      </w:r>
      <w:r>
        <w:rPr>
          <w:noProof/>
        </w:rPr>
        <w:t>[16]</w:t>
      </w:r>
      <w:r>
        <w:fldChar w:fldCharType="end"/>
      </w:r>
      <w:r>
        <w:t xml:space="preserve">. </w:t>
      </w:r>
      <w:r w:rsidR="000815AD">
        <w:t>The target object to be printed is laid on the printer bed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a).</w:t>
      </w:r>
      <w:r w:rsidR="00CC3CE7">
        <w:t xml:space="preserve"> </w:t>
      </w:r>
      <w:r w:rsidR="00CA3313">
        <w:t>Virtual sunlight is projected from the far +Z axis direction, and the objects' top-covering (TC) surfaces make a shadowed volume (</w:t>
      </w:r>
      <w:r w:rsidR="000815AD">
        <w:fldChar w:fldCharType="begin"/>
      </w:r>
      <w:r w:rsidR="000815AD">
        <w:instrText xml:space="preserve"> </w:instrText>
      </w:r>
      <w:r w:rsidR="000815AD">
        <w:rPr>
          <w:rFonts w:hint="eastAsia"/>
        </w:rPr>
        <w:instrText>REF _Ref168939175 \h</w:instrText>
      </w:r>
      <w:r w:rsidR="000815AD">
        <w:instrText xml:space="preserve"> </w:instrText>
      </w:r>
      <w:r w:rsidR="00F12156">
        <w:instrText xml:space="preserve"> \* MERGEFORMAT </w:instrText>
      </w:r>
      <w:r w:rsidR="000815AD">
        <w:fldChar w:fldCharType="separate"/>
      </w:r>
      <w:r w:rsidR="000815AD">
        <w:t xml:space="preserve">Figure </w:t>
      </w:r>
      <w:r w:rsidR="000815AD">
        <w:rPr>
          <w:noProof/>
        </w:rPr>
        <w:t>1</w:t>
      </w:r>
      <w:r w:rsidR="000815AD">
        <w:fldChar w:fldCharType="end"/>
      </w:r>
      <w:r w:rsidR="000815AD">
        <w:t xml:space="preserve">b). </w:t>
      </w:r>
      <w:r w:rsidR="00EB19FA">
        <w:t>As the object’s volume (</w:t>
      </w:r>
      <w:r w:rsidR="00EB19FA" w:rsidRPr="00EB19FA">
        <w:rPr>
          <w:b/>
          <w:i/>
        </w:rPr>
        <w:t>V</w:t>
      </w:r>
      <w:r w:rsidR="00EB19FA" w:rsidRPr="00EB19FA">
        <w:rPr>
          <w:i/>
          <w:vertAlign w:val="subscript"/>
        </w:rPr>
        <w:t>o</w:t>
      </w:r>
      <w:r w:rsidR="00EB19FA">
        <w:t>) is constant</w:t>
      </w:r>
      <w:r w:rsidR="003B58AE">
        <w:t xml:space="preserve"> (</w:t>
      </w:r>
      <w:r w:rsidR="003B58AE">
        <w:fldChar w:fldCharType="begin"/>
      </w:r>
      <w:r w:rsidR="003B58AE">
        <w:instrText xml:space="preserve"> </w:instrText>
      </w:r>
      <w:r w:rsidR="003B58AE">
        <w:rPr>
          <w:rFonts w:hint="eastAsia"/>
        </w:rPr>
        <w:instrText>REF _Ref168939175 \h</w:instrText>
      </w:r>
      <w:r w:rsidR="003B58AE">
        <w:instrText xml:space="preserve"> </w:instrText>
      </w:r>
      <w:r w:rsidR="00F12156">
        <w:instrText xml:space="preserve"> \* MERGEFORMAT </w:instrText>
      </w:r>
      <w:r w:rsidR="003B58AE">
        <w:fldChar w:fldCharType="separate"/>
      </w:r>
      <w:r w:rsidR="003B58AE">
        <w:t xml:space="preserve">Figure </w:t>
      </w:r>
      <w:r w:rsidR="003B58AE">
        <w:rPr>
          <w:noProof/>
        </w:rPr>
        <w:t>1</w:t>
      </w:r>
      <w:r w:rsidR="003B58AE">
        <w:fldChar w:fldCharType="end"/>
      </w:r>
      <w:r w:rsidR="003B58AE">
        <w:t>c)</w:t>
      </w:r>
      <w:r w:rsidR="00EB19FA">
        <w:t xml:space="preserve">, </w:t>
      </w:r>
      <w:r w:rsidR="00DF55F6">
        <w:t xml:space="preserve">the volume of SS </w:t>
      </w:r>
      <w:r w:rsidR="00DF55F6">
        <w:rPr>
          <w:rFonts w:eastAsiaTheme="minorEastAsia" w:hint="eastAsia"/>
        </w:rPr>
        <w:t>(</w:t>
      </w:r>
      <w:r w:rsidR="00DF55F6" w:rsidRPr="00DF55F6">
        <w:rPr>
          <w:b/>
          <w:i/>
        </w:rPr>
        <w:t>V</w:t>
      </w:r>
      <w:r w:rsidR="00DF55F6">
        <w:rPr>
          <w:i/>
          <w:vertAlign w:val="subscript"/>
        </w:rPr>
        <w:t>ss</w:t>
      </w:r>
      <w:r w:rsidR="00DF55F6">
        <w:t xml:space="preserve">, </w:t>
      </w:r>
      <w:r w:rsidR="00DF55F6">
        <w:fldChar w:fldCharType="begin"/>
      </w:r>
      <w:r w:rsidR="00DF55F6">
        <w:instrText xml:space="preserve"> </w:instrText>
      </w:r>
      <w:r w:rsidR="00DF55F6">
        <w:rPr>
          <w:rFonts w:hint="eastAsia"/>
        </w:rPr>
        <w:instrText>REF _Ref168939175 \h</w:instrText>
      </w:r>
      <w:r w:rsidR="00DF55F6">
        <w:instrText xml:space="preserve"> </w:instrText>
      </w:r>
      <w:r w:rsidR="00F12156">
        <w:instrText xml:space="preserve"> \* MERGEFORMAT </w:instrText>
      </w:r>
      <w:r w:rsidR="00DF55F6">
        <w:fldChar w:fldCharType="separate"/>
      </w:r>
      <w:r w:rsidR="00DF55F6">
        <w:t xml:space="preserve">Figure </w:t>
      </w:r>
      <w:r w:rsidR="00DF55F6">
        <w:rPr>
          <w:noProof/>
        </w:rPr>
        <w:t>1</w:t>
      </w:r>
      <w:r w:rsidR="00DF55F6">
        <w:fldChar w:fldCharType="end"/>
      </w:r>
      <w:r w:rsidR="00DF55F6">
        <w:t>d) can be known by Eq. (1).</w:t>
      </w:r>
    </w:p>
    <w:p w14:paraId="7EE03B32" w14:textId="139F3976" w:rsidR="00F9699E" w:rsidRDefault="00F9699E" w:rsidP="00F12156">
      <w:pPr>
        <w:ind w:firstLine="200"/>
      </w:pPr>
    </w:p>
    <w:bookmarkStart w:id="0" w:name="_Ref168939473"/>
    <w:p w14:paraId="14BE078D" w14:textId="1897EB51" w:rsidR="00F9699E" w:rsidRPr="00583409" w:rsidRDefault="001A7A01" w:rsidP="00F12156">
      <w:pPr>
        <w:pStyle w:val="ab"/>
        <w:ind w:firstLine="240"/>
        <w:rPr>
          <w:rFonts w:hAnsi="바탕체"/>
        </w:rPr>
      </w:pPr>
      <m:oMath>
        <m:sSub>
          <m:sSubPr>
            <m:ctrlPr>
              <w:rPr>
                <w:rFonts w:ascii="Cambria Math" w:hAnsi="Cambria Math"/>
                <w:sz w:val="24"/>
              </w:rPr>
            </m:ctrlPr>
          </m:sSubPr>
          <m:e>
            <m:r>
              <m:rPr>
                <m:sty m:val="bi"/>
              </m:rPr>
              <w:rPr>
                <w:rFonts w:ascii="Cambria Math" w:hAnsi="Cambria Math"/>
                <w:sz w:val="24"/>
              </w:rPr>
              <m:t>V</m:t>
            </m:r>
            <m:ctrlPr>
              <w:rPr>
                <w:rFonts w:ascii="Cambria Math" w:hAnsi="Cambria Math"/>
                <w:i/>
                <w:sz w:val="24"/>
              </w:rPr>
            </m:ctrlPr>
          </m:e>
          <m:sub>
            <m:r>
              <m:rPr>
                <m:sty m:val="bi"/>
              </m:rPr>
              <w:rPr>
                <w:rFonts w:ascii="Cambria Math" w:hAnsi="Cambria Math"/>
                <w:sz w:val="24"/>
              </w:rPr>
              <m:t>ss</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tc</m:t>
            </m:r>
          </m:sub>
        </m:sSub>
        <m:r>
          <m:rPr>
            <m:sty m:val="b"/>
          </m:rPr>
          <w:rPr>
            <w:rFonts w:ascii="Cambria Math" w:hAnsi="Cambria Math"/>
            <w:sz w:val="24"/>
          </w:rPr>
          <m:t>-</m:t>
        </m:r>
        <m:sSub>
          <m:sSubPr>
            <m:ctrlPr>
              <w:rPr>
                <w:rFonts w:ascii="Cambria Math" w:hAnsi="Cambria Math"/>
                <w:sz w:val="24"/>
              </w:rPr>
            </m:ctrlPr>
          </m:sSubPr>
          <m:e>
            <m:r>
              <m:rPr>
                <m:sty m:val="bi"/>
              </m:rPr>
              <w:rPr>
                <w:rFonts w:ascii="Cambria Math" w:hAnsi="Cambria Math"/>
                <w:sz w:val="24"/>
              </w:rPr>
              <m:t>V</m:t>
            </m:r>
          </m:e>
          <m:sub>
            <m:r>
              <m:rPr>
                <m:sty m:val="bi"/>
              </m:rPr>
              <w:rPr>
                <w:rFonts w:ascii="Cambria Math" w:hAnsi="Cambria Math"/>
                <w:sz w:val="24"/>
              </w:rPr>
              <m:t>o</m:t>
            </m:r>
          </m:sub>
        </m:sSub>
      </m:oMath>
      <w:r w:rsidR="00F9699E" w:rsidRPr="00583409">
        <w:rPr>
          <w:rFonts w:hAnsi="바탕체"/>
        </w:rPr>
        <w:tab/>
      </w:r>
      <w:r w:rsidR="00F9699E" w:rsidRPr="00583409">
        <w:rPr>
          <w:rFonts w:hAnsi="바탕체"/>
        </w:rPr>
        <w:tab/>
      </w:r>
      <w:r w:rsidR="00F9699E">
        <w:rPr>
          <w:rFonts w:hAnsi="바탕체"/>
        </w:rPr>
        <w:tab/>
      </w:r>
      <w:r w:rsidR="00F9699E">
        <w:rPr>
          <w:rFonts w:hAnsi="바탕체"/>
        </w:rPr>
        <w:tab/>
      </w:r>
      <w:r w:rsidR="00F9699E">
        <w:rPr>
          <w:rFonts w:hAnsi="바탕체"/>
        </w:rPr>
        <w:tab/>
      </w:r>
      <w:r w:rsidR="00F9699E" w:rsidRPr="00583409">
        <w:rPr>
          <w:rFonts w:hAnsi="바탕체" w:hint="eastAsia"/>
        </w:rPr>
        <w:t>(</w:t>
      </w:r>
      <w:bookmarkEnd w:id="0"/>
      <w:r w:rsidR="00B61130">
        <w:rPr>
          <w:rFonts w:hAnsi="바탕체"/>
        </w:rPr>
        <w:fldChar w:fldCharType="begin"/>
      </w:r>
      <w:r w:rsidR="00B61130">
        <w:rPr>
          <w:rFonts w:hAnsi="바탕체"/>
        </w:rPr>
        <w:instrText xml:space="preserve"> </w:instrText>
      </w:r>
      <w:r w:rsidR="00B61130">
        <w:rPr>
          <w:rFonts w:hAnsi="바탕체" w:hint="eastAsia"/>
        </w:rPr>
        <w:instrText>SEQ Equation \* ARABIC</w:instrText>
      </w:r>
      <w:r w:rsidR="00B61130">
        <w:rPr>
          <w:rFonts w:hAnsi="바탕체"/>
        </w:rPr>
        <w:instrText xml:space="preserve"> </w:instrText>
      </w:r>
      <w:r w:rsidR="00B61130">
        <w:rPr>
          <w:rFonts w:hAnsi="바탕체"/>
        </w:rPr>
        <w:fldChar w:fldCharType="separate"/>
      </w:r>
      <w:r w:rsidR="00415CAC">
        <w:rPr>
          <w:rFonts w:hAnsi="바탕체"/>
          <w:noProof/>
        </w:rPr>
        <w:t>1</w:t>
      </w:r>
      <w:r w:rsidR="00B61130">
        <w:rPr>
          <w:rFonts w:hAnsi="바탕체"/>
        </w:rPr>
        <w:fldChar w:fldCharType="end"/>
      </w:r>
      <w:r w:rsidR="00F9699E" w:rsidRPr="00583409">
        <w:rPr>
          <w:rFonts w:hAnsi="바탕체" w:hint="eastAsia"/>
        </w:rPr>
        <w:t>)</w:t>
      </w:r>
    </w:p>
    <w:p w14:paraId="5E6C19E4" w14:textId="1B65C991" w:rsidR="00F9699E" w:rsidRDefault="00F9699E" w:rsidP="00F12156">
      <w:pPr>
        <w:ind w:firstLine="200"/>
      </w:pPr>
    </w:p>
    <w:p w14:paraId="2AF27FE4" w14:textId="6D4E9936" w:rsidR="00F23E43" w:rsidRDefault="00F23E43" w:rsidP="00F12156">
      <w:pPr>
        <w:ind w:firstLine="200"/>
      </w:pPr>
      <w:r>
        <w:t xml:space="preserve">, where </w:t>
      </w:r>
      <w:r w:rsidR="00CA3313">
        <w:t>the graphic card’s depth test can easily give the top-covering volume (</w:t>
      </w:r>
      <w:proofErr w:type="spellStart"/>
      <w:r w:rsidR="0036457D" w:rsidRPr="00DF55F6">
        <w:rPr>
          <w:b/>
          <w:i/>
        </w:rPr>
        <w:t>V</w:t>
      </w:r>
      <w:r w:rsidR="0036457D">
        <w:rPr>
          <w:i/>
          <w:vertAlign w:val="subscript"/>
        </w:rPr>
        <w:t>tc</w:t>
      </w:r>
      <w:proofErr w:type="spellEnd"/>
      <w:r w:rsidR="00CA3313">
        <w:t>)</w:t>
      </w:r>
      <w:r>
        <w:t>.</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0"/>
        <w:gridCol w:w="2366"/>
      </w:tblGrid>
      <w:tr w:rsidR="009858BD" w14:paraId="348A2875" w14:textId="77777777" w:rsidTr="005E052D">
        <w:trPr>
          <w:jc w:val="center"/>
        </w:trPr>
        <w:tc>
          <w:tcPr>
            <w:tcW w:w="0" w:type="auto"/>
          </w:tcPr>
          <w:p w14:paraId="621CDBA3" w14:textId="77777777" w:rsidR="009858BD" w:rsidRDefault="009858BD" w:rsidP="00F12156">
            <w:pPr>
              <w:pStyle w:val="-center"/>
              <w:spacing w:line="480" w:lineRule="auto"/>
              <w:ind w:firstLine="200"/>
            </w:pPr>
            <w:r w:rsidRPr="00A450D5">
              <w:rPr>
                <w:noProof/>
              </w:rPr>
              <w:drawing>
                <wp:inline distT="0" distB="0" distL="0" distR="0" wp14:anchorId="4C04F189" wp14:editId="74B2F426">
                  <wp:extent cx="1223525" cy="1080000"/>
                  <wp:effectExtent l="0" t="0" r="0" b="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268574" name="Picture 1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223525" cy="1080000"/>
                          </a:xfrm>
                          <a:prstGeom prst="rect">
                            <a:avLst/>
                          </a:prstGeom>
                          <a:noFill/>
                          <a:ln>
                            <a:noFill/>
                          </a:ln>
                        </pic:spPr>
                      </pic:pic>
                    </a:graphicData>
                  </a:graphic>
                </wp:inline>
              </w:drawing>
            </w:r>
          </w:p>
          <w:p w14:paraId="0822D588" w14:textId="77777777" w:rsidR="009858BD" w:rsidRDefault="009858BD" w:rsidP="00F12156">
            <w:pPr>
              <w:pStyle w:val="-center"/>
              <w:spacing w:line="480" w:lineRule="auto"/>
              <w:ind w:firstLine="200"/>
            </w:pPr>
            <w:r>
              <w:t xml:space="preserve">(a) </w:t>
            </w:r>
          </w:p>
        </w:tc>
        <w:tc>
          <w:tcPr>
            <w:tcW w:w="0" w:type="auto"/>
          </w:tcPr>
          <w:p w14:paraId="3B6689AA" w14:textId="77777777" w:rsidR="009858BD" w:rsidRDefault="009858BD" w:rsidP="00F12156">
            <w:pPr>
              <w:pStyle w:val="-center"/>
              <w:spacing w:line="480" w:lineRule="auto"/>
              <w:ind w:firstLine="200"/>
            </w:pPr>
            <w:r w:rsidRPr="00A450D5">
              <w:rPr>
                <w:noProof/>
              </w:rPr>
              <w:drawing>
                <wp:inline distT="0" distB="0" distL="0" distR="0" wp14:anchorId="104D5EC7" wp14:editId="0339AD45">
                  <wp:extent cx="1187160" cy="1080000"/>
                  <wp:effectExtent l="0" t="0" r="0" b="0"/>
                  <wp:docPr id="51" name="그림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669861" name="Picture 1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187160" cy="1080000"/>
                          </a:xfrm>
                          <a:prstGeom prst="rect">
                            <a:avLst/>
                          </a:prstGeom>
                          <a:noFill/>
                          <a:ln>
                            <a:noFill/>
                          </a:ln>
                        </pic:spPr>
                      </pic:pic>
                    </a:graphicData>
                  </a:graphic>
                </wp:inline>
              </w:drawing>
            </w:r>
          </w:p>
          <w:p w14:paraId="67BC0EA1" w14:textId="77777777" w:rsidR="009858BD" w:rsidRDefault="009858BD" w:rsidP="00F12156">
            <w:pPr>
              <w:pStyle w:val="-center"/>
              <w:spacing w:line="480" w:lineRule="auto"/>
              <w:ind w:firstLine="200"/>
            </w:pPr>
            <w:r>
              <w:rPr>
                <w:rFonts w:hint="eastAsia"/>
              </w:rPr>
              <w:t>(b)</w:t>
            </w:r>
          </w:p>
        </w:tc>
      </w:tr>
      <w:tr w:rsidR="009858BD" w14:paraId="62E2EAA4" w14:textId="77777777" w:rsidTr="005E052D">
        <w:trPr>
          <w:jc w:val="center"/>
        </w:trPr>
        <w:tc>
          <w:tcPr>
            <w:tcW w:w="0" w:type="auto"/>
          </w:tcPr>
          <w:p w14:paraId="333ECE8C" w14:textId="77777777" w:rsidR="009858BD" w:rsidRDefault="009858BD" w:rsidP="00F12156">
            <w:pPr>
              <w:pStyle w:val="-center"/>
              <w:spacing w:line="480" w:lineRule="auto"/>
              <w:ind w:firstLine="200"/>
            </w:pPr>
            <w:r w:rsidRPr="00247BE0">
              <w:rPr>
                <w:noProof/>
              </w:rPr>
              <w:drawing>
                <wp:inline distT="0" distB="0" distL="0" distR="0" wp14:anchorId="56B8F3A7" wp14:editId="1068215E">
                  <wp:extent cx="1241309" cy="900000"/>
                  <wp:effectExtent l="0" t="0" r="0" b="0"/>
                  <wp:docPr id="54" name="그림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495631" name="Picture 1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1241309" cy="900000"/>
                          </a:xfrm>
                          <a:prstGeom prst="rect">
                            <a:avLst/>
                          </a:prstGeom>
                          <a:noFill/>
                          <a:ln>
                            <a:noFill/>
                          </a:ln>
                        </pic:spPr>
                      </pic:pic>
                    </a:graphicData>
                  </a:graphic>
                </wp:inline>
              </w:drawing>
            </w:r>
          </w:p>
          <w:p w14:paraId="0B8693A0" w14:textId="77777777" w:rsidR="009858BD" w:rsidRDefault="009858BD" w:rsidP="00F12156">
            <w:pPr>
              <w:pStyle w:val="-center"/>
              <w:spacing w:line="480" w:lineRule="auto"/>
              <w:ind w:firstLine="200"/>
            </w:pPr>
            <w:r>
              <w:rPr>
                <w:rFonts w:hint="eastAsia"/>
              </w:rPr>
              <w:t>(</w:t>
            </w:r>
            <w:r>
              <w:t>c)</w:t>
            </w:r>
          </w:p>
        </w:tc>
        <w:tc>
          <w:tcPr>
            <w:tcW w:w="0" w:type="auto"/>
          </w:tcPr>
          <w:p w14:paraId="44DA0E88" w14:textId="77777777" w:rsidR="009858BD" w:rsidRDefault="009858BD" w:rsidP="00F12156">
            <w:pPr>
              <w:pStyle w:val="-center"/>
              <w:spacing w:line="480" w:lineRule="auto"/>
              <w:ind w:firstLine="200"/>
            </w:pPr>
            <w:r w:rsidRPr="004167FB">
              <w:rPr>
                <w:noProof/>
              </w:rPr>
              <w:drawing>
                <wp:inline distT="0" distB="0" distL="0" distR="0" wp14:anchorId="05D4D983" wp14:editId="51A91935">
                  <wp:extent cx="1233522" cy="900000"/>
                  <wp:effectExtent l="0" t="0" r="5080" b="0"/>
                  <wp:docPr id="55" name="그림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73614" name="Picture 1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1233522" cy="900000"/>
                          </a:xfrm>
                          <a:prstGeom prst="rect">
                            <a:avLst/>
                          </a:prstGeom>
                          <a:noFill/>
                          <a:ln>
                            <a:noFill/>
                          </a:ln>
                        </pic:spPr>
                      </pic:pic>
                    </a:graphicData>
                  </a:graphic>
                </wp:inline>
              </w:drawing>
            </w:r>
          </w:p>
          <w:p w14:paraId="7C6C5417" w14:textId="77777777" w:rsidR="009858BD" w:rsidRDefault="009858BD" w:rsidP="00F12156">
            <w:pPr>
              <w:pStyle w:val="-center"/>
              <w:spacing w:line="480" w:lineRule="auto"/>
              <w:ind w:firstLine="200"/>
            </w:pPr>
            <w:r>
              <w:rPr>
                <w:rFonts w:hint="eastAsia"/>
              </w:rPr>
              <w:t>(</w:t>
            </w:r>
            <w:r>
              <w:t>d)</w:t>
            </w:r>
          </w:p>
        </w:tc>
      </w:tr>
    </w:tbl>
    <w:p w14:paraId="3650922F" w14:textId="3A8B46B4" w:rsidR="009858BD" w:rsidRDefault="009011FC" w:rsidP="00F12156">
      <w:pPr>
        <w:pStyle w:val="Figure"/>
        <w:spacing w:line="480" w:lineRule="auto"/>
        <w:ind w:firstLine="200"/>
      </w:pPr>
      <w:bookmarkStart w:id="1" w:name="_Ref168939175"/>
      <w:r>
        <w:t xml:space="preserve">Figure </w:t>
      </w:r>
      <w:fldSimple w:instr=" SEQ Figure \* ARABIC ">
        <w:r w:rsidR="003C4F56">
          <w:rPr>
            <w:noProof/>
          </w:rPr>
          <w:t>1</w:t>
        </w:r>
      </w:fldSimple>
      <w:bookmarkEnd w:id="1"/>
      <w:r w:rsidR="009858BD" w:rsidRPr="00D054AE">
        <w:rPr>
          <w:b/>
        </w:rPr>
        <w:t>.</w:t>
      </w:r>
      <w:r w:rsidR="009858BD">
        <w:t xml:space="preserve"> </w:t>
      </w:r>
      <w:proofErr w:type="spellStart"/>
      <w:r w:rsidR="009858BD">
        <w:t>Ezair</w:t>
      </w:r>
      <w:proofErr w:type="spellEnd"/>
      <w:r w:rsidR="009858BD">
        <w:t xml:space="preserve"> et al. </w:t>
      </w:r>
      <w:r w:rsidR="009858BD">
        <w:fldChar w:fldCharType="begin"/>
      </w:r>
      <w:r w:rsidR="00F105EE">
        <w:instrText xml:space="preserve"> ADDIN EN.CITE &lt;EndNote&gt;&lt;Cite&gt;&lt;Author&gt;Ezair&lt;/Author&gt;&lt;Year&gt;2015&lt;/Year&gt;&lt;RecNum&gt;495&lt;/RecNum&gt;&lt;DisplayText&gt;[16]&lt;/DisplayText&gt;&lt;record&gt;&lt;rec-number&gt;495&lt;/rec-number&gt;&lt;foreign-keys&gt;&lt;key app="EN" db-id="dz5ewtwrqv2aeoeztw5x0tdivwta2rrztde5" timestamp="1560162157"&gt;495&lt;/key&gt;&lt;/foreign-keys&gt;&lt;ref-type name="Journal Article"&gt;17&lt;/ref-type&gt;&lt;contributors&gt;&lt;authors&gt;&lt;author&gt;Ezair, Ben&lt;/author&gt;&lt;author&gt;Massarwi, Fady&lt;/author&gt;&lt;author&gt;Elber, Gershon&lt;/author&gt;&lt;/authors&gt;&lt;/contributors&gt;&lt;titles&gt;&lt;title&gt;Orientation analysis of 3D objects t</w:instrText>
      </w:r>
      <w:r w:rsidR="00F105EE">
        <w:rPr>
          <w:rFonts w:hint="eastAsia"/>
        </w:rPr>
        <w:instrText>oward minimal support volume in 3D-printing&lt;/title&gt;&lt;secondary-title&gt;Comput. Graph.&lt;/secondary-title&gt;&lt;alt-title&gt;Computers &amp;amp; Graphics&lt;/alt-title&gt;&lt;short-title&gt;&lt;style face="normal" font="default" charset="129" size="100%"&gt;</w:instrText>
      </w:r>
      <w:r w:rsidR="00F105EE">
        <w:rPr>
          <w:rFonts w:hint="eastAsia"/>
        </w:rPr>
        <w:instrText>인용</w:instrText>
      </w:r>
      <w:r w:rsidR="00F105EE">
        <w:rPr>
          <w:rFonts w:hint="eastAsia"/>
        </w:rPr>
        <w:instrText>30</w:instrText>
      </w:r>
      <w:r w:rsidR="00F105EE">
        <w:rPr>
          <w:rFonts w:hint="eastAsia"/>
        </w:rPr>
        <w:instrText>회</w:instrText>
      </w:r>
      <w:r w:rsidR="00F105EE">
        <w:rPr>
          <w:rFonts w:hint="eastAsia"/>
        </w:rPr>
        <w:instrText>;&lt;/style&gt;&lt;/short-title&gt;&lt;/tit</w:instrText>
      </w:r>
      <w:r w:rsidR="00F105EE">
        <w:instrText>les&gt;&lt;alt-periodical&gt;&lt;full-title&gt;Computers &amp;amp; Graphics&lt;/full-title&gt;&lt;/alt-periodical&gt;&lt;pages&gt;117-124&lt;/pages&gt;&lt;volume&gt;51&lt;/volume&gt;&lt;dates&gt;&lt;year&gt;2015&lt;/year&gt;&lt;/dates&gt;&lt;isbn&gt;0097-8493&lt;/isbn&gt;&lt;urls&gt;&lt;/urls&gt;&lt;electronic-resource-num&gt;https://doi.org/10.1016/j.cag.2015.05.009&lt;/electronic-resource-num&gt;&lt;/record&gt;&lt;/Cite&gt;&lt;/EndNote&gt;</w:instrText>
      </w:r>
      <w:r w:rsidR="009858BD">
        <w:fldChar w:fldCharType="separate"/>
      </w:r>
      <w:r w:rsidR="00F105EE">
        <w:rPr>
          <w:noProof/>
        </w:rPr>
        <w:t>[16]</w:t>
      </w:r>
      <w:r w:rsidR="009858BD">
        <w:fldChar w:fldCharType="end"/>
      </w:r>
      <w:r w:rsidR="009858BD">
        <w:t>’s implicit support structure calculation scheme (</w:t>
      </w:r>
      <w:r w:rsidR="009858BD">
        <w:rPr>
          <w:rFonts w:hint="eastAsia"/>
        </w:rPr>
        <w:t>a) target object</w:t>
      </w:r>
      <w:r w:rsidR="009858BD">
        <w:t>,</w:t>
      </w:r>
      <w:r w:rsidR="009858BD">
        <w:rPr>
          <w:rFonts w:hint="eastAsia"/>
        </w:rPr>
        <w:t xml:space="preserve"> (b) </w:t>
      </w:r>
      <w:r w:rsidR="009858BD">
        <w:t xml:space="preserve">Calculating </w:t>
      </w:r>
      <w:r w:rsidR="009858BD" w:rsidRPr="00E60137">
        <w:t>top</w:t>
      </w:r>
      <w:r w:rsidR="009858BD">
        <w:t>-cover volume using GPU, (c) calculating object volume, and (d) final support structure volume (=</w:t>
      </w:r>
      <w:proofErr w:type="spellStart"/>
      <w:r w:rsidR="009858BD" w:rsidRPr="00617B39">
        <w:rPr>
          <w:rFonts w:hint="eastAsia"/>
          <w:i/>
        </w:rPr>
        <w:t>V</w:t>
      </w:r>
      <w:r w:rsidR="009858BD" w:rsidRPr="00617B39">
        <w:rPr>
          <w:rFonts w:hint="eastAsia"/>
          <w:i/>
          <w:vertAlign w:val="subscript"/>
        </w:rPr>
        <w:t>tc</w:t>
      </w:r>
      <w:proofErr w:type="spellEnd"/>
      <w:r w:rsidR="009858BD" w:rsidRPr="00617B39">
        <w:rPr>
          <w:rFonts w:hint="eastAsia"/>
        </w:rPr>
        <w:t>-</w:t>
      </w:r>
      <w:r w:rsidR="009858BD" w:rsidRPr="00617B39">
        <w:rPr>
          <w:rFonts w:hint="eastAsia"/>
          <w:i/>
        </w:rPr>
        <w:t>V</w:t>
      </w:r>
      <w:r w:rsidR="009858BD">
        <w:rPr>
          <w:rFonts w:hint="eastAsia"/>
          <w:i/>
          <w:vertAlign w:val="subscript"/>
        </w:rPr>
        <w:t>o</w:t>
      </w:r>
      <w:r w:rsidR="009858BD">
        <w:rPr>
          <w:rFonts w:hint="eastAsia"/>
        </w:rPr>
        <w:t>)</w:t>
      </w:r>
      <w:r w:rsidR="009858BD">
        <w:t xml:space="preserve"> </w:t>
      </w:r>
      <w:r w:rsidR="009858BD">
        <w:fldChar w:fldCharType="begin"/>
      </w:r>
      <w:r w:rsidR="005371DA">
        <w:instrText xml:space="preserve"> ADDIN EN.CITE &lt;EndNote&gt;&lt;Cite&gt;&lt;Author&gt;Jung&lt;/Author&gt;&lt;Year&gt;2022&lt;/Year&gt;&lt;RecNum&gt;858&lt;/RecNum&gt;&lt;DisplayText&gt;[25]&lt;/DisplayText&gt;&lt;record&gt;&lt;rec-number&gt;858&lt;/rec-number&gt;&lt;foreign-keys&gt;&lt;key app="EN" db-id="dz5ewtwrqv2aeoeztw5x0tdivwta2rrztde5" timestamp="1654081810"&gt;858&lt;/key&gt;&lt;/foreign-keys&gt;&lt;ref-type name="Journal Article"&gt;17&lt;/ref-type&gt;&lt;contributors&gt;&lt;authors&gt;&lt;author&gt;Jung, Jin Young&lt;/author&gt;&lt;author&gt;Sul, In Hwan&lt;/author&gt;&lt;/authors&gt;&lt;/contributors&gt;&lt;titles&gt;&lt;title&gt;Prediction of Filament Usage in Human Manikin 3D Printing Using V</w:instrText>
      </w:r>
      <w:r w:rsidR="005371DA">
        <w:rPr>
          <w:rFonts w:hint="eastAsia"/>
        </w:rPr>
        <w:instrText>oxel Approximation-based Shadow Projection&lt;/title&gt;&lt;secondary-title&gt;Textile Science and Engineering&lt;/secondary-title&gt;&lt;short-title&gt;</w:instrText>
      </w:r>
      <w:r w:rsidR="005371DA">
        <w:rPr>
          <w:rFonts w:hint="eastAsia"/>
        </w:rPr>
        <w:instrText>복셀</w:instrText>
      </w:r>
      <w:r w:rsidR="005371DA">
        <w:rPr>
          <w:rFonts w:hint="eastAsia"/>
        </w:rPr>
        <w:instrText xml:space="preserve"> </w:instrText>
      </w:r>
      <w:r w:rsidR="005371DA">
        <w:rPr>
          <w:rFonts w:hint="eastAsia"/>
        </w:rPr>
        <w:instrText>근사화</w:instrText>
      </w:r>
      <w:r w:rsidR="005371DA">
        <w:rPr>
          <w:rFonts w:hint="eastAsia"/>
        </w:rPr>
        <w:instrText xml:space="preserve"> </w:instrText>
      </w:r>
      <w:r w:rsidR="005371DA">
        <w:rPr>
          <w:rFonts w:hint="eastAsia"/>
        </w:rPr>
        <w:instrText>기반</w:instrText>
      </w:r>
      <w:r w:rsidR="005371DA">
        <w:rPr>
          <w:rFonts w:hint="eastAsia"/>
        </w:rPr>
        <w:instrText xml:space="preserve"> </w:instrText>
      </w:r>
      <w:r w:rsidR="005371DA">
        <w:rPr>
          <w:rFonts w:hint="eastAsia"/>
        </w:rPr>
        <w:instrText>그림자</w:instrText>
      </w:r>
      <w:r w:rsidR="005371DA">
        <w:rPr>
          <w:rFonts w:hint="eastAsia"/>
        </w:rPr>
        <w:instrText xml:space="preserve"> </w:instrText>
      </w:r>
      <w:r w:rsidR="005371DA">
        <w:rPr>
          <w:rFonts w:hint="eastAsia"/>
        </w:rPr>
        <w:instrText>투영법을</w:instrText>
      </w:r>
      <w:r w:rsidR="005371DA">
        <w:rPr>
          <w:rFonts w:hint="eastAsia"/>
        </w:rPr>
        <w:instrText xml:space="preserve"> </w:instrText>
      </w:r>
      <w:r w:rsidR="005371DA">
        <w:rPr>
          <w:rFonts w:hint="eastAsia"/>
        </w:rPr>
        <w:instrText>이용한</w:instrText>
      </w:r>
      <w:r w:rsidR="005371DA">
        <w:rPr>
          <w:rFonts w:hint="eastAsia"/>
        </w:rPr>
        <w:instrText xml:space="preserve"> </w:instrText>
      </w:r>
      <w:r w:rsidR="005371DA">
        <w:rPr>
          <w:rFonts w:hint="eastAsia"/>
        </w:rPr>
        <w:instrText>인체</w:instrText>
      </w:r>
      <w:r w:rsidR="005371DA">
        <w:rPr>
          <w:rFonts w:hint="eastAsia"/>
        </w:rPr>
        <w:instrText xml:space="preserve"> </w:instrText>
      </w:r>
      <w:r w:rsidR="005371DA">
        <w:rPr>
          <w:rFonts w:hint="eastAsia"/>
        </w:rPr>
        <w:instrText>마네킨의</w:instrText>
      </w:r>
      <w:r w:rsidR="005371DA">
        <w:rPr>
          <w:rFonts w:hint="eastAsia"/>
        </w:rPr>
        <w:instrText xml:space="preserve"> 3D </w:instrText>
      </w:r>
      <w:r w:rsidR="005371DA">
        <w:rPr>
          <w:rFonts w:hint="eastAsia"/>
        </w:rPr>
        <w:instrText>프린팅</w:instrText>
      </w:r>
      <w:r w:rsidR="005371DA">
        <w:rPr>
          <w:rFonts w:hint="eastAsia"/>
        </w:rPr>
        <w:instrText xml:space="preserve"> </w:instrText>
      </w:r>
      <w:r w:rsidR="005371DA">
        <w:rPr>
          <w:rFonts w:hint="eastAsia"/>
        </w:rPr>
        <w:instrText>필라멘트</w:instrText>
      </w:r>
      <w:r w:rsidR="005371DA">
        <w:rPr>
          <w:rFonts w:hint="eastAsia"/>
        </w:rPr>
        <w:instrText xml:space="preserve"> </w:instrText>
      </w:r>
      <w:r w:rsidR="005371DA">
        <w:rPr>
          <w:rFonts w:hint="eastAsia"/>
        </w:rPr>
        <w:instrText>소모량</w:instrText>
      </w:r>
      <w:r w:rsidR="005371DA">
        <w:rPr>
          <w:rFonts w:hint="eastAsia"/>
        </w:rPr>
        <w:instrText xml:space="preserve"> </w:instrText>
      </w:r>
      <w:r w:rsidR="005371DA">
        <w:rPr>
          <w:rFonts w:hint="eastAsia"/>
        </w:rPr>
        <w:instrText>예측</w:instrText>
      </w:r>
      <w:r w:rsidR="005371DA">
        <w:rPr>
          <w:rFonts w:hint="eastAsia"/>
        </w:rPr>
        <w:instrText>&lt;/short-title&gt;&lt;/titles&gt;&lt;periodical&gt;&lt;full-title&gt;Textile Science and Engineerin</w:instrText>
      </w:r>
      <w:r w:rsidR="005371DA">
        <w:instrText>g&lt;/full-title&gt;&lt;abbr-1&gt;Text. Sci. Eng.&lt;/abbr-1&gt;&lt;/periodical&gt;&lt;pages&gt;79-87&lt;/pages&gt;&lt;volume&gt;59&lt;/volume&gt;&lt;number&gt;2&lt;/number&gt;&lt;dates&gt;&lt;year&gt;2022&lt;/year&gt;&lt;pub-dates&gt;&lt;date&gt;2022-04-30&lt;/date&gt;&lt;/pub-dates&gt;&lt;/dates&gt;&lt;publisher&gt;Korean Fiber Society&lt;/publisher&gt;&lt;isbn&gt;2288-6419&lt;/isbn&gt;&lt;urls&gt;&lt;/urls&gt;&lt;electronic-resource-num&gt;http://dx.doi.org/10.12772/TSE.2022.59.088&lt;/electronic-resource-num&gt;&lt;/record&gt;&lt;/Cite&gt;&lt;/EndNote&gt;</w:instrText>
      </w:r>
      <w:r w:rsidR="009858BD">
        <w:fldChar w:fldCharType="separate"/>
      </w:r>
      <w:r w:rsidR="005371DA">
        <w:rPr>
          <w:noProof/>
        </w:rPr>
        <w:t>[25]</w:t>
      </w:r>
      <w:r w:rsidR="009858BD">
        <w:fldChar w:fldCharType="end"/>
      </w:r>
    </w:p>
    <w:p w14:paraId="6F76F73A" w14:textId="77DADD1D" w:rsidR="009858BD" w:rsidRPr="009858BD" w:rsidRDefault="009858BD" w:rsidP="00F12156">
      <w:pPr>
        <w:ind w:firstLine="200"/>
      </w:pPr>
    </w:p>
    <w:p w14:paraId="2829AAFE" w14:textId="2ECE0E1F" w:rsidR="005F6B1E" w:rsidRDefault="002D6D78" w:rsidP="00F12156">
      <w:pPr>
        <w:ind w:firstLine="200"/>
      </w:pPr>
      <w:r>
        <w:t xml:space="preserve">By the way, </w:t>
      </w:r>
      <w:r w:rsidR="005F6B1E">
        <w:t>Eq. (1) is applicable only when the filament critical angle (</w:t>
      </w:r>
      <w:proofErr w:type="spellStart"/>
      <w:r w:rsidR="00175DF0" w:rsidRPr="008A2EC2">
        <w:rPr>
          <w:b/>
          <w:i/>
        </w:rPr>
        <w:t>θ</w:t>
      </w:r>
      <w:r w:rsidR="00175DF0">
        <w:rPr>
          <w:i/>
          <w:vertAlign w:val="subscript"/>
        </w:rPr>
        <w:t>c</w:t>
      </w:r>
      <w:proofErr w:type="spellEnd"/>
      <w:r w:rsidR="005F6B1E">
        <w:t xml:space="preserve">) is zero, which means that every overhang needs </w:t>
      </w:r>
      <w:r w:rsidR="0042343F">
        <w:t xml:space="preserve">a </w:t>
      </w:r>
      <w:r w:rsidR="0042343F">
        <w:lastRenderedPageBreak/>
        <w:t>support structure, as</w:t>
      </w:r>
      <w:r w:rsidR="005F6B1E">
        <w:t xml:space="preserve"> shown in </w:t>
      </w:r>
      <w:r w:rsidR="005F6B1E">
        <w:fldChar w:fldCharType="begin"/>
      </w:r>
      <w:r w:rsidR="005F6B1E">
        <w:instrText xml:space="preserve"> </w:instrText>
      </w:r>
      <w:r w:rsidR="005F6B1E">
        <w:rPr>
          <w:rFonts w:hint="eastAsia"/>
        </w:rPr>
        <w:instrText>REF _Ref168939175 \h</w:instrText>
      </w:r>
      <w:r w:rsidR="005F6B1E">
        <w:instrText xml:space="preserve"> </w:instrText>
      </w:r>
      <w:r w:rsidR="00F12156">
        <w:instrText xml:space="preserve"> \* MERGEFORMAT </w:instrText>
      </w:r>
      <w:r w:rsidR="005F6B1E">
        <w:fldChar w:fldCharType="separate"/>
      </w:r>
      <w:r w:rsidR="005F6B1E">
        <w:t xml:space="preserve">Figure </w:t>
      </w:r>
      <w:r w:rsidR="005F6B1E">
        <w:rPr>
          <w:noProof/>
        </w:rPr>
        <w:t>1</w:t>
      </w:r>
      <w:r w:rsidR="005F6B1E">
        <w:fldChar w:fldCharType="end"/>
      </w:r>
      <w:r w:rsidR="005F6B1E">
        <w:t>d.</w:t>
      </w:r>
      <w:r w:rsidR="00175DF0">
        <w:t xml:space="preserve"> </w:t>
      </w:r>
      <w:r w:rsidR="00BA375D">
        <w:t xml:space="preserve">Most </w:t>
      </w:r>
      <w:r w:rsidR="0042343F">
        <w:t>3DP uses polymeric filaments,</w:t>
      </w:r>
      <w:r w:rsidR="00BA375D">
        <w:t xml:space="preserve"> and they have </w:t>
      </w:r>
      <w:proofErr w:type="spellStart"/>
      <w:r w:rsidR="00BA375D" w:rsidRPr="008A2EC2">
        <w:rPr>
          <w:b/>
          <w:i/>
        </w:rPr>
        <w:t>θ</w:t>
      </w:r>
      <w:r w:rsidR="00BA375D">
        <w:rPr>
          <w:i/>
          <w:vertAlign w:val="subscript"/>
        </w:rPr>
        <w:t>c</w:t>
      </w:r>
      <w:proofErr w:type="spellEnd"/>
      <w:r w:rsidR="00BA375D">
        <w:rPr>
          <w:i/>
          <w:vertAlign w:val="subscript"/>
        </w:rPr>
        <w:t xml:space="preserve"> </w:t>
      </w:r>
      <w:r w:rsidR="00BA375D">
        <w:t>value between 45°~60°</w:t>
      </w:r>
      <w:r w:rsidR="004A6F59">
        <w:t xml:space="preserve">, which means that some overhang does not need </w:t>
      </w:r>
      <w:r w:rsidR="004A6F59" w:rsidRPr="004A6F59">
        <w:rPr>
          <w:i/>
        </w:rPr>
        <w:t>SS</w:t>
      </w:r>
      <w:r w:rsidR="004A6F59">
        <w:t>. Thus</w:t>
      </w:r>
      <w:r w:rsidR="0042343F">
        <w:t>,</w:t>
      </w:r>
      <w:r w:rsidR="004A6F59">
        <w:t xml:space="preserve"> the more general form of Eq. (1) will be Eq. (2)</w:t>
      </w:r>
    </w:p>
    <w:p w14:paraId="7A0D9B79" w14:textId="69FBDC17" w:rsidR="004919A2" w:rsidRDefault="004919A2" w:rsidP="00F12156">
      <w:pPr>
        <w:ind w:firstLine="200"/>
      </w:pPr>
    </w:p>
    <w:p w14:paraId="10476ABC" w14:textId="01F5531C" w:rsidR="004919A2" w:rsidRDefault="001A7A01"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4919A2" w:rsidRPr="006B2CB9">
        <w:tab/>
      </w:r>
      <w:r w:rsidR="004919A2" w:rsidRPr="006B2CB9">
        <w:tab/>
      </w:r>
      <w:r w:rsidR="00FA58A9">
        <w:tab/>
      </w:r>
      <w:r w:rsidR="00FA58A9">
        <w:tab/>
      </w:r>
      <w:r w:rsidR="00FA58A9">
        <w:tab/>
      </w:r>
      <w:r w:rsidR="004919A2" w:rsidRPr="006B2CB9">
        <w:t>(</w:t>
      </w:r>
      <w:fldSimple w:instr=" SEQ Equation \* ARABIC ">
        <w:r w:rsidR="00415CAC">
          <w:rPr>
            <w:noProof/>
          </w:rPr>
          <w:t>2</w:t>
        </w:r>
      </w:fldSimple>
      <w:r w:rsidR="004919A2">
        <w:t>)</w:t>
      </w:r>
    </w:p>
    <w:p w14:paraId="7E375ACF" w14:textId="735EAEAD" w:rsidR="004919A2" w:rsidRDefault="004919A2" w:rsidP="00F12156">
      <w:pPr>
        <w:ind w:firstLine="200"/>
      </w:pPr>
    </w:p>
    <w:p w14:paraId="1260223B" w14:textId="41413DF7" w:rsidR="004A6F59" w:rsidRDefault="004A6F59" w:rsidP="00F12156">
      <w:pPr>
        <w:ind w:firstLine="200"/>
      </w:pPr>
      <w:r>
        <w:t xml:space="preserve">, where </w:t>
      </w:r>
      <w:proofErr w:type="spellStart"/>
      <w:r w:rsidRPr="00EB19FA">
        <w:rPr>
          <w:b/>
          <w:i/>
        </w:rPr>
        <w:t>V</w:t>
      </w:r>
      <w:r>
        <w:rPr>
          <w:i/>
          <w:vertAlign w:val="subscript"/>
        </w:rPr>
        <w:t>nv</w:t>
      </w:r>
      <w:proofErr w:type="spellEnd"/>
      <w:r>
        <w:t xml:space="preserve"> represents the non-overhang volume. </w:t>
      </w:r>
    </w:p>
    <w:p w14:paraId="10C29A15" w14:textId="77777777" w:rsidR="004A6F59" w:rsidRDefault="004A6F59" w:rsidP="00F12156">
      <w:pPr>
        <w:ind w:firstLine="200"/>
      </w:pPr>
    </w:p>
    <w:p w14:paraId="526342B0" w14:textId="789750AF" w:rsidR="00064863" w:rsidRDefault="00F34AB7" w:rsidP="00F12156">
      <w:pPr>
        <w:pStyle w:val="3"/>
      </w:pPr>
      <w:bookmarkStart w:id="2" w:name="_Ref169259916"/>
      <w:r>
        <w:rPr>
          <w:rFonts w:hint="eastAsia"/>
        </w:rPr>
        <w:t>P</w:t>
      </w:r>
      <w:r>
        <w:t>ixel</w:t>
      </w:r>
      <w:r w:rsidR="004E3AC4">
        <w:t>-</w:t>
      </w:r>
      <w:r w:rsidR="00E3393D">
        <w:t>slot</w:t>
      </w:r>
      <w:r>
        <w:t>-based volume integration</w:t>
      </w:r>
      <w:bookmarkEnd w:id="2"/>
    </w:p>
    <w:p w14:paraId="123348B8" w14:textId="7367FAB8" w:rsidR="00EB312F" w:rsidRDefault="000A0556" w:rsidP="00F12156">
      <w:pPr>
        <w:ind w:firstLine="200"/>
      </w:pPr>
      <w:r>
        <w:t xml:space="preserve">Calculating </w:t>
      </w:r>
      <w:proofErr w:type="spellStart"/>
      <w:r w:rsidRPr="00EB19FA">
        <w:rPr>
          <w:b/>
          <w:i/>
        </w:rPr>
        <w:t>V</w:t>
      </w:r>
      <w:r>
        <w:rPr>
          <w:i/>
          <w:vertAlign w:val="subscript"/>
        </w:rPr>
        <w:t>nv</w:t>
      </w:r>
      <w:proofErr w:type="spellEnd"/>
      <w:r>
        <w:t xml:space="preserve"> is </w:t>
      </w:r>
      <w:r w:rsidR="00386BBB">
        <w:t xml:space="preserve">the </w:t>
      </w:r>
      <w:r w:rsidR="001E6876">
        <w:t xml:space="preserve">tricky part </w:t>
      </w:r>
      <w:r w:rsidR="0042343F">
        <w:t>of</w:t>
      </w:r>
      <w:r w:rsidR="00386BBB">
        <w:t xml:space="preserve"> this algorithm</w:t>
      </w:r>
      <w:r w:rsidR="00867D1E">
        <w:t xml:space="preserve">. </w:t>
      </w:r>
      <w:r w:rsidR="0042343F">
        <w:t>The</w:t>
      </w:r>
      <w:r w:rsidR="00C90343">
        <w:t xml:space="preserve"> </w:t>
      </w:r>
      <w:r w:rsidR="00D72333">
        <w:t xml:space="preserve">occlusion between the overhang </w:t>
      </w:r>
      <w:r w:rsidR="00C90343">
        <w:t>surface</w:t>
      </w:r>
      <w:r w:rsidR="00D72333">
        <w:t xml:space="preserve"> and the bottom plate </w:t>
      </w:r>
      <w:r w:rsidR="00C90343">
        <w:t xml:space="preserve">made </w:t>
      </w:r>
      <w:r w:rsidR="00C90343" w:rsidRPr="00CC48E0">
        <w:rPr>
          <w:i/>
        </w:rPr>
        <w:t>SS</w:t>
      </w:r>
      <w:r w:rsidR="00C90343">
        <w:t xml:space="preserve"> volume in </w:t>
      </w:r>
      <w:r w:rsidR="00C90343">
        <w:fldChar w:fldCharType="begin"/>
      </w:r>
      <w:r w:rsidR="00C90343">
        <w:instrText xml:space="preserve"> </w:instrText>
      </w:r>
      <w:r w:rsidR="00C90343">
        <w:rPr>
          <w:rFonts w:hint="eastAsia"/>
        </w:rPr>
        <w:instrText>REF _Ref168939175 \h</w:instrText>
      </w:r>
      <w:r w:rsidR="00C90343">
        <w:instrText xml:space="preserve"> </w:instrText>
      </w:r>
      <w:r w:rsidR="00F12156">
        <w:instrText xml:space="preserve"> \* MERGEFORMAT </w:instrText>
      </w:r>
      <w:r w:rsidR="00C90343">
        <w:fldChar w:fldCharType="separate"/>
      </w:r>
      <w:r w:rsidR="00C90343">
        <w:t xml:space="preserve">Figure </w:t>
      </w:r>
      <w:r w:rsidR="00C90343">
        <w:rPr>
          <w:noProof/>
        </w:rPr>
        <w:t>1</w:t>
      </w:r>
      <w:r w:rsidR="00C90343">
        <w:fldChar w:fldCharType="end"/>
      </w:r>
      <w:r w:rsidR="00C90343">
        <w:t xml:space="preserve">d. </w:t>
      </w:r>
      <w:r w:rsidR="0042343F">
        <w:t>However,</w:t>
      </w:r>
      <w:r w:rsidR="00D72333">
        <w:t xml:space="preserve"> most of </w:t>
      </w:r>
      <w:r w:rsidR="0042343F">
        <w:t xml:space="preserve">the </w:t>
      </w:r>
      <w:r w:rsidR="00D72333">
        <w:t xml:space="preserve">real-life objects have more complex surface-to-surface occlusion. To deal with this, we split the virtual sunlight of </w:t>
      </w:r>
      <w:r w:rsidR="00D72333">
        <w:fldChar w:fldCharType="begin"/>
      </w:r>
      <w:r w:rsidR="00D72333">
        <w:instrText xml:space="preserve"> </w:instrText>
      </w:r>
      <w:r w:rsidR="00D72333">
        <w:rPr>
          <w:rFonts w:hint="eastAsia"/>
        </w:rPr>
        <w:instrText>REF _Ref168939175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1</w:t>
      </w:r>
      <w:r w:rsidR="00D72333">
        <w:fldChar w:fldCharType="end"/>
      </w:r>
      <w:r w:rsidR="00D72333">
        <w:t xml:space="preserve"> into multiple rays.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 xml:space="preserve"> illustrates this approach. Each ray meets the </w:t>
      </w:r>
      <w:r w:rsidR="0042343F">
        <w:t>object's surface,</w:t>
      </w:r>
      <w:r w:rsidR="00D72333">
        <w:t xml:space="preserve"> and we designate the intersection points as “pixels</w:t>
      </w:r>
      <w:r w:rsidR="00F4258B">
        <w:t>.”</w:t>
      </w:r>
      <w:r w:rsidR="00D72333">
        <w:t xml:space="preserve"> </w:t>
      </w:r>
      <w:r w:rsidR="00D72333">
        <w:fldChar w:fldCharType="begin"/>
      </w:r>
      <w:r w:rsidR="00D72333">
        <w:instrText xml:space="preserve"> </w:instrText>
      </w:r>
      <w:r w:rsidR="00D72333">
        <w:rPr>
          <w:rFonts w:hint="eastAsia"/>
        </w:rPr>
        <w:instrText>REF _Ref169020466 \h</w:instrText>
      </w:r>
      <w:r w:rsidR="00D72333">
        <w:instrText xml:space="preserve"> </w:instrText>
      </w:r>
      <w:r w:rsidR="00F12156">
        <w:instrText xml:space="preserve"> \* MERGEFORMAT </w:instrText>
      </w:r>
      <w:r w:rsidR="00D72333">
        <w:fldChar w:fldCharType="separate"/>
      </w:r>
      <w:r w:rsidR="00D72333">
        <w:t xml:space="preserve">Figure </w:t>
      </w:r>
      <w:r w:rsidR="00D72333">
        <w:rPr>
          <w:noProof/>
        </w:rPr>
        <w:t>2</w:t>
      </w:r>
      <w:r w:rsidR="00D72333">
        <w:fldChar w:fldCharType="end"/>
      </w:r>
      <w:r w:rsidR="00D72333">
        <w:t>a</w:t>
      </w:r>
      <w:r w:rsidR="004A6DC7">
        <w:t xml:space="preserve"> shows four pixels fr</w:t>
      </w:r>
      <w:r w:rsidR="005110D6">
        <w:t>om</w:t>
      </w:r>
      <w:r w:rsidR="004A6DC7">
        <w:t xml:space="preserve"> </w:t>
      </w:r>
      <w:r w:rsidR="0042343F">
        <w:t>the</w:t>
      </w:r>
      <w:r w:rsidR="004A6DC7">
        <w:t xml:space="preserve"> </w:t>
      </w:r>
      <w:r w:rsidR="005110D6">
        <w:t xml:space="preserve">same </w:t>
      </w:r>
      <w:r w:rsidR="004A6DC7">
        <w:t>ray</w:t>
      </w:r>
      <w:r w:rsidR="00D72333">
        <w:t xml:space="preserve">. </w:t>
      </w:r>
      <w:r w:rsidR="004A6DC7">
        <w:t xml:space="preserve">We </w:t>
      </w:r>
      <w:r w:rsidR="005110D6">
        <w:t xml:space="preserve">sort </w:t>
      </w:r>
      <w:r w:rsidR="004A6DC7">
        <w:t xml:space="preserve">these pixels </w:t>
      </w:r>
      <w:r w:rsidR="0042343F">
        <w:t>by</w:t>
      </w:r>
      <w:r w:rsidR="005110D6">
        <w:t xml:space="preserve"> the z-coordinates and designate them </w:t>
      </w:r>
      <w:r w:rsidR="00F4258B">
        <w:t>as “pixel slots</w:t>
      </w:r>
      <w:r w:rsidR="00E25A43">
        <w:t>.”</w:t>
      </w:r>
      <w:r w:rsidR="004A6DC7">
        <w:t xml:space="preserve"> </w:t>
      </w:r>
      <w:r w:rsidR="00F4258B">
        <w:t>Then, the pixels facing the virtual sun direction (+Z) are called α pixels, and those facing the bottom plate are</w:t>
      </w:r>
      <w:r w:rsidR="00F972DF">
        <w:t xml:space="preserve"> </w:t>
      </w:r>
      <w:r w:rsidR="00D7745E" w:rsidRPr="001723E0">
        <w:rPr>
          <w:i/>
        </w:rPr>
        <w:t>β</w:t>
      </w:r>
      <w:r w:rsidR="00F972DF">
        <w:t xml:space="preserve"> pixels.</w:t>
      </w:r>
      <w:r w:rsidR="00084D29">
        <w:t xml:space="preserve"> Interestingly, integrating the z-components of those pixels can give object volume like Eq. (3)</w:t>
      </w:r>
      <w:r w:rsidR="00FA5E0B">
        <w:t xml:space="preserve"> </w:t>
      </w:r>
      <w:r w:rsidR="00FA5E0B">
        <w:fldChar w:fldCharType="begin"/>
      </w:r>
      <w:r w:rsidR="00FA5E0B">
        <w:instrText xml:space="preserve"> ADDIN EN.CITE &lt;EndNote&gt;&lt;Cite&gt;&lt;Author&gt;Jung&lt;/Author&gt;&lt;Year&gt;2022&lt;/Year&gt;&lt;RecNum&gt;832&lt;/RecNum&gt;&lt;DisplayText&gt;[17]&lt;/DisplayText&gt;&lt;record&gt;&lt;rec-number&gt;832&lt;/rec-number&gt;&lt;foreign-keys&gt;&lt;key app="EN" db-id="dz5ewtwrqv2aeoeztw5x0tdivwta2rrztde5" timestamp="1647923895"&gt;832&lt;/key&gt;&lt;/foreign-keys&gt;&lt;ref-type name="Journal Article"&gt;17&lt;/ref-type&gt;&lt;contributors&gt;&lt;authors&gt;&lt;author&gt;Jung, Jin Young&lt;/author&gt;&lt;author&gt;Chee, Seonkoo&lt;/author&gt;&lt;author&gt;Sul, In Hwan&lt;/author&gt;&lt;/authors&gt;&lt;/contributors&gt;&lt;titles&gt;&lt;title&gt;Support structure tomography using per-pixel signed shadow casting in human manikin 3D printing&lt;/title&gt;&lt;secondary-title&gt;Fashion and Textiles&lt;/secondary-title&gt;&lt;/titles&gt;&lt;periodical&gt;&lt;full-title&gt;Fashion and Textiles&lt;/full-title&gt;&lt;abbr-1&gt;Fash. Text.&lt;/abbr-1&gt;&lt;/periodical&gt;&lt;pages&gt;1-18&lt;/pages&gt;&lt;volume&gt;9&lt;/volume&gt;&lt;number&gt;21&lt;/number&gt;&lt;edition&gt;2022-07-05&lt;/edition&gt;&lt;section&gt;1&lt;/section&gt;&lt;dates&gt;&lt;year&gt;2022&lt;/year&gt;&lt;pub-dates&gt;&lt;date&gt;2022-07-05&lt;/date&gt;&lt;/pub-dates&gt;&lt;/dates&gt;&lt;isbn&gt;2198-0802&lt;/isbn&gt;&lt;urls&gt;&lt;/urls&gt;&lt;electronic-resource-num&gt;ttps://doi.org/10.1186/s40691-022-00290-z&lt;/electronic-resource-num&gt;&lt;research-notes&gt;2022-3-1 accepted.&lt;/research-notes&gt;&lt;/record&gt;&lt;/Cite&gt;&lt;/EndNote&gt;</w:instrText>
      </w:r>
      <w:r w:rsidR="00FA5E0B">
        <w:fldChar w:fldCharType="separate"/>
      </w:r>
      <w:r w:rsidR="00FA5E0B">
        <w:rPr>
          <w:noProof/>
        </w:rPr>
        <w:t>[17]</w:t>
      </w:r>
      <w:r w:rsidR="00FA5E0B">
        <w:fldChar w:fldCharType="end"/>
      </w:r>
      <w:r w:rsidR="00084D29">
        <w:t>.</w:t>
      </w:r>
    </w:p>
    <w:p w14:paraId="191F5FD7" w14:textId="77777777" w:rsidR="00084D29" w:rsidRDefault="00084D29" w:rsidP="00F12156">
      <w:pPr>
        <w:ind w:firstLine="200"/>
      </w:pPr>
    </w:p>
    <w:bookmarkStart w:id="3" w:name="_Toc88664265"/>
    <w:p w14:paraId="63AC746C" w14:textId="076E16F5" w:rsidR="00084D29" w:rsidRDefault="001A7A01"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oMath>
      <w:bookmarkEnd w:id="3"/>
      <w:r w:rsidR="00084D29" w:rsidRPr="006B2CB9">
        <w:tab/>
      </w:r>
      <w:r w:rsidR="00084D29" w:rsidRPr="006B2CB9">
        <w:tab/>
      </w:r>
      <w:r w:rsidR="00084D29" w:rsidRPr="006B2CB9">
        <w:tab/>
      </w:r>
      <w:r w:rsidR="00084D29" w:rsidRPr="006B2CB9">
        <w:tab/>
      </w:r>
      <w:r w:rsidR="00084D29" w:rsidRPr="006B2CB9">
        <w:tab/>
      </w:r>
      <w:r w:rsidR="00084D29" w:rsidRPr="006B2CB9">
        <w:tab/>
        <w:t>(</w:t>
      </w:r>
      <w:fldSimple w:instr=" SEQ Equation \* ARABIC ">
        <w:r w:rsidR="00415CAC">
          <w:rPr>
            <w:noProof/>
          </w:rPr>
          <w:t>3</w:t>
        </w:r>
      </w:fldSimple>
      <w:r w:rsidR="00084D29">
        <w:t>)</w:t>
      </w:r>
    </w:p>
    <w:p w14:paraId="4E399367" w14:textId="015D1E1C" w:rsidR="00084D29" w:rsidRDefault="00084D29" w:rsidP="00F12156">
      <w:pPr>
        <w:ind w:firstLine="200"/>
      </w:pPr>
    </w:p>
    <w:p w14:paraId="5234C9CA" w14:textId="497BF6C9" w:rsidR="00B80CB9" w:rsidRDefault="00B80CB9" w:rsidP="00F12156">
      <w:pPr>
        <w:ind w:firstLine="200"/>
      </w:pPr>
      <w:r>
        <w:t>And then inserting Eq.(3) to Eq.(2) gives the Eq. (4)</w:t>
      </w:r>
    </w:p>
    <w:p w14:paraId="4E2E1EAD" w14:textId="77777777" w:rsidR="00B80CB9" w:rsidRPr="00C26211" w:rsidRDefault="00B80CB9" w:rsidP="00F12156">
      <w:pPr>
        <w:pStyle w:val="aa"/>
        <w:ind w:firstLine="220"/>
      </w:pPr>
    </w:p>
    <w:p w14:paraId="5A5BB9F3" w14:textId="57A1C8FD" w:rsidR="00B80CB9" w:rsidRDefault="001A7A01" w:rsidP="00F12156">
      <w:pPr>
        <w:pStyle w:val="ab"/>
        <w:ind w:firstLine="200"/>
      </w:pPr>
      <m:oMath>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tc</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α</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β</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eastAsiaTheme="minorEastAsia" w:hAnsi="Cambria Math"/>
              </w:rPr>
              <m:t>nv</m:t>
            </m:r>
          </m:sub>
        </m:sSub>
      </m:oMath>
      <w:r w:rsidR="00B80CB9" w:rsidRPr="006B2CB9">
        <w:tab/>
      </w:r>
      <w:r w:rsidR="00B80CB9" w:rsidRPr="006B2CB9">
        <w:tab/>
        <w:t>(</w:t>
      </w:r>
      <w:fldSimple w:instr=" SEQ Equation \* ARABIC ">
        <w:r w:rsidR="00415CAC">
          <w:rPr>
            <w:noProof/>
          </w:rPr>
          <w:t>4</w:t>
        </w:r>
      </w:fldSimple>
      <w:r w:rsidR="00B80CB9">
        <w:t>)</w:t>
      </w:r>
    </w:p>
    <w:p w14:paraId="6C58D34A" w14:textId="77777777" w:rsidR="00B80CB9" w:rsidRDefault="00B80CB9" w:rsidP="00F12156">
      <w:pPr>
        <w:ind w:firstLine="200"/>
      </w:pPr>
    </w:p>
    <w:p w14:paraId="24EBC423" w14:textId="770A6126" w:rsidR="004A6DC7" w:rsidRDefault="004A6DC7" w:rsidP="00F12156">
      <w:pPr>
        <w:ind w:firstLine="200"/>
      </w:pPr>
      <w:r>
        <w:t>Also</w:t>
      </w:r>
      <w:r w:rsidR="00F4258B">
        <w:t>, we can easily find a TC pixel</w:t>
      </w:r>
      <w:r w:rsidR="004B5239">
        <w:t xml:space="preserve"> equivalent to the highest</w:t>
      </w:r>
      <w:r w:rsidR="00C71B32">
        <w:t xml:space="preserve"> </w:t>
      </w:r>
      <w:r w:rsidR="00C71B32" w:rsidRPr="001723E0">
        <w:rPr>
          <w:i/>
        </w:rPr>
        <w:t>α</w:t>
      </w:r>
      <w:r w:rsidR="00C71B32">
        <w:rPr>
          <w:i/>
        </w:rPr>
        <w:t xml:space="preserve"> </w:t>
      </w:r>
      <w:r w:rsidR="00C71B32">
        <w:t xml:space="preserve">pixel </w:t>
      </w:r>
      <w:r w:rsidR="004B5239">
        <w:t>in the slot (</w:t>
      </w:r>
      <w:r w:rsidR="004B5239" w:rsidRPr="00F56E84">
        <w:rPr>
          <w:rFonts w:hint="eastAsia"/>
          <w:i/>
        </w:rPr>
        <w:t>α</w:t>
      </w:r>
      <w:r w:rsidR="004B5239">
        <w:rPr>
          <w:i/>
          <w:vertAlign w:val="subscript"/>
        </w:rPr>
        <w:t>0</w:t>
      </w:r>
      <w:r w:rsidR="004B5239">
        <w:t xml:space="preserve"> in </w:t>
      </w:r>
      <w:r w:rsidR="004B5239">
        <w:fldChar w:fldCharType="begin"/>
      </w:r>
      <w:r w:rsidR="004B5239">
        <w:instrText xml:space="preserve"> </w:instrText>
      </w:r>
      <w:r w:rsidR="004B5239">
        <w:rPr>
          <w:rFonts w:hint="eastAsia"/>
        </w:rPr>
        <w:instrText>REF _Ref169020466 \h</w:instrText>
      </w:r>
      <w:r w:rsidR="004B5239">
        <w:instrText xml:space="preserve"> </w:instrText>
      </w:r>
      <w:r w:rsidR="00F12156">
        <w:instrText xml:space="preserve"> \* MERGEFORMAT </w:instrText>
      </w:r>
      <w:r w:rsidR="004B5239">
        <w:fldChar w:fldCharType="separate"/>
      </w:r>
      <w:r w:rsidR="004B5239">
        <w:t xml:space="preserve">Figure </w:t>
      </w:r>
      <w:r w:rsidR="004B5239">
        <w:rPr>
          <w:noProof/>
        </w:rPr>
        <w:t>2</w:t>
      </w:r>
      <w:r w:rsidR="004B5239">
        <w:fldChar w:fldCharType="end"/>
      </w:r>
      <w:r w:rsidR="004B5239">
        <w:t>a)</w:t>
      </w:r>
      <w:r>
        <w:t>.</w:t>
      </w:r>
      <w:r w:rsidR="00A4652B">
        <w:t xml:space="preserve"> It</w:t>
      </w:r>
      <w:r w:rsidR="00845B1C">
        <w:t xml:space="preserve"> is also added to the current pixel group</w:t>
      </w:r>
      <w:r w:rsidR="00F4258B">
        <w:t xml:space="preserve"> and</w:t>
      </w:r>
      <w:r w:rsidR="00845B1C">
        <w:t xml:space="preserve"> the bottom intersection point. </w:t>
      </w:r>
      <w:r w:rsidR="002D7800">
        <w:t>And then</w:t>
      </w:r>
      <w:r w:rsidR="00F4258B">
        <w:t>,</w:t>
      </w:r>
      <w:r w:rsidR="002D7800">
        <w:t xml:space="preserve"> </w:t>
      </w:r>
      <w:r>
        <w:t>surface-to-surface occlusion</w:t>
      </w:r>
      <w:r w:rsidR="00527789">
        <w:t xml:space="preserve"> interval</w:t>
      </w:r>
      <w:r>
        <w:t xml:space="preserve">s are </w:t>
      </w:r>
      <w:r w:rsidR="00845B1C">
        <w:t>found</w:t>
      </w:r>
      <w:r>
        <w:t xml:space="preserve">, such as </w:t>
      </w:r>
      <w:r w:rsidR="00845B1C">
        <w:t>(</w:t>
      </w:r>
      <w:r w:rsidR="00845B1C" w:rsidRPr="00F56E84">
        <w:rPr>
          <w:rFonts w:hint="eastAsia"/>
          <w:i/>
        </w:rPr>
        <w:t>β</w:t>
      </w:r>
      <w:r w:rsidR="00845B1C" w:rsidRPr="00845B1C">
        <w:rPr>
          <w:rFonts w:hint="eastAsia"/>
          <w:i/>
          <w:vertAlign w:val="subscript"/>
        </w:rPr>
        <w:t>0</w:t>
      </w:r>
      <w:r w:rsidR="00845B1C">
        <w:rPr>
          <w:rFonts w:hint="eastAsia"/>
        </w:rPr>
        <w:t>,</w:t>
      </w:r>
      <w:r w:rsidR="00845B1C">
        <w:t xml:space="preserve"> </w:t>
      </w:r>
      <w:r w:rsidR="00845B1C" w:rsidRPr="00F56E84">
        <w:rPr>
          <w:rFonts w:hint="eastAsia"/>
          <w:i/>
        </w:rPr>
        <w:t>α</w:t>
      </w:r>
      <w:r w:rsidR="00845B1C">
        <w:rPr>
          <w:i/>
          <w:vertAlign w:val="subscript"/>
        </w:rPr>
        <w:t>1</w:t>
      </w:r>
      <w:r w:rsidR="00845B1C">
        <w:t>) and (</w:t>
      </w:r>
      <w:r w:rsidR="00845B1C" w:rsidRPr="00F56E84">
        <w:rPr>
          <w:rFonts w:hint="eastAsia"/>
          <w:i/>
        </w:rPr>
        <w:t>β</w:t>
      </w:r>
      <w:r w:rsidR="00845B1C">
        <w:rPr>
          <w:i/>
          <w:vertAlign w:val="subscript"/>
        </w:rPr>
        <w:t>1</w:t>
      </w:r>
      <w:r w:rsidR="00845B1C">
        <w:rPr>
          <w:rFonts w:hint="eastAsia"/>
        </w:rPr>
        <w:t>,</w:t>
      </w:r>
      <w:r w:rsidR="00845B1C">
        <w:t xml:space="preserve"> </w:t>
      </w:r>
      <w:r w:rsidR="00845B1C">
        <w:rPr>
          <w:rFonts w:hint="eastAsia"/>
          <w:i/>
        </w:rPr>
        <w:t>b</w:t>
      </w:r>
      <w:r w:rsidR="00845B1C">
        <w:rPr>
          <w:i/>
        </w:rPr>
        <w:t>ottom</w:t>
      </w:r>
      <w:r w:rsidR="00845B1C">
        <w:t xml:space="preserve">). </w:t>
      </w:r>
      <w:r w:rsidR="00C142D8">
        <w:t xml:space="preserve">These intervals are candidates for either SS or NV. </w:t>
      </w:r>
      <w:r w:rsidR="00CC48E0">
        <w:t xml:space="preserve">For example, all the intervals will be </w:t>
      </w:r>
      <w:r w:rsidR="00CC48E0" w:rsidRPr="0066246F">
        <w:rPr>
          <w:i/>
        </w:rPr>
        <w:t>SS</w:t>
      </w:r>
      <w:r w:rsidR="00CC48E0">
        <w:t xml:space="preserve"> if </w:t>
      </w:r>
      <w:proofErr w:type="spellStart"/>
      <w:r w:rsidR="00CC48E0" w:rsidRPr="008A2EC2">
        <w:rPr>
          <w:b/>
          <w:i/>
        </w:rPr>
        <w:t>θ</w:t>
      </w:r>
      <w:r w:rsidR="00CC48E0">
        <w:rPr>
          <w:i/>
          <w:vertAlign w:val="subscript"/>
        </w:rPr>
        <w:t>c</w:t>
      </w:r>
      <w:proofErr w:type="spellEnd"/>
      <w:r w:rsidR="00CC48E0">
        <w:rPr>
          <w:i/>
          <w:vertAlign w:val="subscript"/>
        </w:rPr>
        <w:t xml:space="preserve"> </w:t>
      </w:r>
      <w:r w:rsidR="00CC48E0">
        <w:t>is zero (</w:t>
      </w:r>
      <w:r w:rsidR="00CC48E0">
        <w:fldChar w:fldCharType="begin"/>
      </w:r>
      <w:r w:rsidR="00CC48E0">
        <w:instrText xml:space="preserve"> </w:instrText>
      </w:r>
      <w:r w:rsidR="00CC48E0">
        <w:rPr>
          <w:rFonts w:hint="eastAsia"/>
        </w:rPr>
        <w:instrText>REF _Ref169020466 \h</w:instrText>
      </w:r>
      <w:r w:rsidR="00CC48E0">
        <w:instrText xml:space="preserve"> </w:instrText>
      </w:r>
      <w:r w:rsidR="00F12156">
        <w:instrText xml:space="preserve"> \* MERGEFORMAT </w:instrText>
      </w:r>
      <w:r w:rsidR="00CC48E0">
        <w:fldChar w:fldCharType="separate"/>
      </w:r>
      <w:r w:rsidR="00CC48E0">
        <w:t xml:space="preserve">Figure </w:t>
      </w:r>
      <w:r w:rsidR="00CC48E0">
        <w:rPr>
          <w:noProof/>
        </w:rPr>
        <w:t>2</w:t>
      </w:r>
      <w:r w:rsidR="00CC48E0">
        <w:fldChar w:fldCharType="end"/>
      </w:r>
      <w:r w:rsidR="00CC48E0">
        <w:t xml:space="preserve">b). </w:t>
      </w:r>
      <w:r w:rsidR="0066246F">
        <w:t xml:space="preserve">Otherwise, </w:t>
      </w:r>
      <w:r w:rsidR="00834817">
        <w:t>some will be</w:t>
      </w:r>
      <w:r w:rsidR="005E482D">
        <w:t xml:space="preserve"> </w:t>
      </w:r>
      <w:r w:rsidR="005E482D" w:rsidRPr="005E482D">
        <w:rPr>
          <w:i/>
        </w:rPr>
        <w:t>NV</w:t>
      </w:r>
      <w:r w:rsidR="001E458B">
        <w:t>, depending on the overhang’s inclination angle</w:t>
      </w:r>
      <w:r w:rsidR="00834817">
        <w:t xml:space="preserve"> (</w:t>
      </w:r>
      <w:r w:rsidR="00834817">
        <w:fldChar w:fldCharType="begin"/>
      </w:r>
      <w:r w:rsidR="00834817">
        <w:instrText xml:space="preserve"> </w:instrText>
      </w:r>
      <w:r w:rsidR="00834817">
        <w:rPr>
          <w:rFonts w:hint="eastAsia"/>
        </w:rPr>
        <w:instrText>REF _Ref169020466 \h</w:instrText>
      </w:r>
      <w:r w:rsidR="00834817">
        <w:instrText xml:space="preserve"> </w:instrText>
      </w:r>
      <w:r w:rsidR="00F12156">
        <w:instrText xml:space="preserve"> \* MERGEFORMAT </w:instrText>
      </w:r>
      <w:r w:rsidR="00834817">
        <w:fldChar w:fldCharType="separate"/>
      </w:r>
      <w:r w:rsidR="00834817">
        <w:t xml:space="preserve">Figure </w:t>
      </w:r>
      <w:r w:rsidR="00834817">
        <w:rPr>
          <w:noProof/>
        </w:rPr>
        <w:t>2</w:t>
      </w:r>
      <w:r w:rsidR="00834817">
        <w:fldChar w:fldCharType="end"/>
      </w:r>
      <w:r w:rsidR="00834817">
        <w:t xml:space="preserve">c). </w:t>
      </w:r>
    </w:p>
    <w:p w14:paraId="48C2C8F7" w14:textId="77777777" w:rsidR="009B05AC" w:rsidRPr="00464F39" w:rsidRDefault="009B05AC" w:rsidP="00F12156">
      <w:pPr>
        <w:pStyle w:val="aa"/>
        <w:ind w:firstLine="220"/>
        <w:rPr>
          <w:rFonts w:eastAsiaTheme="minorEastAsia"/>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8"/>
        <w:gridCol w:w="2544"/>
        <w:gridCol w:w="2362"/>
      </w:tblGrid>
      <w:tr w:rsidR="009B05AC" w14:paraId="2745D8EE" w14:textId="77777777" w:rsidTr="005E052D">
        <w:trPr>
          <w:jc w:val="center"/>
        </w:trPr>
        <w:tc>
          <w:tcPr>
            <w:tcW w:w="0" w:type="auto"/>
          </w:tcPr>
          <w:p w14:paraId="73A48C63" w14:textId="77777777" w:rsidR="009B05AC" w:rsidRDefault="009B05AC" w:rsidP="00F12156">
            <w:pPr>
              <w:pStyle w:val="-center"/>
              <w:spacing w:line="480" w:lineRule="auto"/>
              <w:ind w:firstLine="200"/>
            </w:pPr>
            <w:r w:rsidRPr="001C7C3C">
              <w:rPr>
                <w:noProof/>
              </w:rPr>
              <w:lastRenderedPageBreak/>
              <w:drawing>
                <wp:inline distT="0" distB="0" distL="0" distR="0" wp14:anchorId="2A353314" wp14:editId="55F54BCC">
                  <wp:extent cx="1055888" cy="1728000"/>
                  <wp:effectExtent l="0" t="0" r="0" b="0"/>
                  <wp:docPr id="463" name="그림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56004" name="Picture 24"/>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1055888" cy="1728000"/>
                          </a:xfrm>
                          <a:prstGeom prst="rect">
                            <a:avLst/>
                          </a:prstGeom>
                          <a:noFill/>
                          <a:ln>
                            <a:noFill/>
                          </a:ln>
                        </pic:spPr>
                      </pic:pic>
                    </a:graphicData>
                  </a:graphic>
                </wp:inline>
              </w:drawing>
            </w:r>
          </w:p>
          <w:p w14:paraId="0AAA97F2" w14:textId="1BFCB8AA" w:rsidR="009B05AC" w:rsidRDefault="009B05AC" w:rsidP="00F12156">
            <w:pPr>
              <w:pStyle w:val="-center"/>
              <w:spacing w:line="480" w:lineRule="auto"/>
              <w:ind w:firstLine="200"/>
            </w:pPr>
            <w:r>
              <w:t xml:space="preserve">(a) after </w:t>
            </w:r>
            <w:r>
              <w:br/>
            </w:r>
            <w:r w:rsidR="00FE5EDE">
              <w:t>pixelization</w:t>
            </w:r>
          </w:p>
        </w:tc>
        <w:tc>
          <w:tcPr>
            <w:tcW w:w="0" w:type="auto"/>
          </w:tcPr>
          <w:p w14:paraId="4D93DAA2" w14:textId="77777777" w:rsidR="009B05AC" w:rsidRDefault="009B05AC" w:rsidP="00F12156">
            <w:pPr>
              <w:pStyle w:val="-center"/>
              <w:spacing w:line="480" w:lineRule="auto"/>
              <w:ind w:firstLine="200"/>
            </w:pPr>
            <w:r w:rsidRPr="00BC485F">
              <w:rPr>
                <w:noProof/>
              </w:rPr>
              <w:drawing>
                <wp:inline distT="0" distB="0" distL="0" distR="0" wp14:anchorId="3E69C087" wp14:editId="7A0BD8B3">
                  <wp:extent cx="1351698" cy="1800000"/>
                  <wp:effectExtent l="0" t="0" r="0" b="0"/>
                  <wp:docPr id="464" name="그림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551058"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351698" cy="1800000"/>
                          </a:xfrm>
                          <a:prstGeom prst="rect">
                            <a:avLst/>
                          </a:prstGeom>
                          <a:noFill/>
                          <a:ln>
                            <a:noFill/>
                          </a:ln>
                        </pic:spPr>
                      </pic:pic>
                    </a:graphicData>
                  </a:graphic>
                </wp:inline>
              </w:drawing>
            </w:r>
          </w:p>
          <w:p w14:paraId="3C3749C6" w14:textId="77777777" w:rsidR="009B05AC" w:rsidRDefault="009B05AC" w:rsidP="00F12156">
            <w:pPr>
              <w:pStyle w:val="-center"/>
              <w:spacing w:line="480" w:lineRule="auto"/>
              <w:ind w:firstLine="200"/>
            </w:pPr>
            <w:r>
              <w:rPr>
                <w:rFonts w:hint="eastAsia"/>
              </w:rPr>
              <w:t>(</w:t>
            </w:r>
            <w:r>
              <w:t xml:space="preserve">b) </w:t>
            </w:r>
            <w:r>
              <w:rPr>
                <w:rFonts w:eastAsiaTheme="minorEastAsia"/>
                <w:i/>
                <w:iCs/>
                <w:color w:val="000000" w:themeColor="text1"/>
                <w:kern w:val="24"/>
                <w:szCs w:val="20"/>
                <w:lang w:val="el-GR"/>
              </w:rPr>
              <w:t>θ</w:t>
            </w:r>
            <w:r>
              <w:rPr>
                <w:rFonts w:eastAsiaTheme="minorEastAsia"/>
                <w:color w:val="000000" w:themeColor="text1"/>
                <w:kern w:val="24"/>
                <w:position w:val="-5"/>
                <w:szCs w:val="20"/>
                <w:vertAlign w:val="subscript"/>
              </w:rPr>
              <w:t>c</w:t>
            </w:r>
            <w:r>
              <w:rPr>
                <w:rFonts w:eastAsiaTheme="minorEastAsia"/>
                <w:color w:val="000000" w:themeColor="text1"/>
                <w:kern w:val="24"/>
                <w:szCs w:val="20"/>
              </w:rPr>
              <w:t>=0°</w:t>
            </w:r>
          </w:p>
        </w:tc>
        <w:tc>
          <w:tcPr>
            <w:tcW w:w="0" w:type="auto"/>
          </w:tcPr>
          <w:p w14:paraId="3016115D" w14:textId="77777777" w:rsidR="009B05AC" w:rsidRDefault="009B05AC" w:rsidP="00F12156">
            <w:pPr>
              <w:pStyle w:val="-center"/>
              <w:spacing w:line="480" w:lineRule="auto"/>
              <w:ind w:firstLine="200"/>
            </w:pPr>
            <w:r w:rsidRPr="00BC485F">
              <w:rPr>
                <w:noProof/>
              </w:rPr>
              <w:drawing>
                <wp:inline distT="0" distB="0" distL="0" distR="0" wp14:anchorId="33854D2E" wp14:editId="1BEEA4D2">
                  <wp:extent cx="1236228" cy="1800000"/>
                  <wp:effectExtent l="0" t="0" r="0" b="0"/>
                  <wp:docPr id="465" name="그림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9757923"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36228" cy="1800000"/>
                          </a:xfrm>
                          <a:prstGeom prst="rect">
                            <a:avLst/>
                          </a:prstGeom>
                          <a:noFill/>
                          <a:ln>
                            <a:noFill/>
                          </a:ln>
                        </pic:spPr>
                      </pic:pic>
                    </a:graphicData>
                  </a:graphic>
                </wp:inline>
              </w:drawing>
            </w:r>
          </w:p>
          <w:p w14:paraId="59A4EDDB" w14:textId="77777777" w:rsidR="009B05AC" w:rsidRDefault="009B05AC" w:rsidP="00F12156">
            <w:pPr>
              <w:pStyle w:val="-center"/>
              <w:spacing w:line="480" w:lineRule="auto"/>
              <w:ind w:firstLine="200"/>
            </w:pPr>
            <w:r>
              <w:t xml:space="preserve">(c) </w:t>
            </w:r>
            <w:r>
              <w:rPr>
                <w:i/>
                <w:iCs/>
                <w:lang w:val="el-GR"/>
              </w:rPr>
              <w:t>θ</w:t>
            </w:r>
            <w:r>
              <w:rPr>
                <w:position w:val="-5"/>
                <w:vertAlign w:val="subscript"/>
              </w:rPr>
              <w:t>c</w:t>
            </w:r>
            <w:r>
              <w:t>=60</w:t>
            </w:r>
            <w:r>
              <w:rPr>
                <w:rFonts w:hAnsi="맑은 고딕" w:hint="eastAsia"/>
              </w:rPr>
              <w:t>°</w:t>
            </w:r>
          </w:p>
        </w:tc>
      </w:tr>
      <w:tr w:rsidR="009B05AC" w14:paraId="3B126501" w14:textId="77777777" w:rsidTr="005E052D">
        <w:trPr>
          <w:jc w:val="center"/>
        </w:trPr>
        <w:tc>
          <w:tcPr>
            <w:tcW w:w="0" w:type="auto"/>
            <w:gridSpan w:val="3"/>
          </w:tcPr>
          <w:p w14:paraId="3D9FEB4B" w14:textId="77777777" w:rsidR="009B05AC" w:rsidRPr="0019073A" w:rsidRDefault="009B05AC" w:rsidP="00F12156">
            <w:pPr>
              <w:pStyle w:val="-center"/>
              <w:spacing w:line="480" w:lineRule="auto"/>
              <w:ind w:firstLine="200"/>
              <w:rPr>
                <w:noProof/>
              </w:rPr>
            </w:pPr>
            <w:r w:rsidRPr="007B4F7B">
              <w:rPr>
                <w:noProof/>
              </w:rPr>
              <w:drawing>
                <wp:inline distT="0" distB="0" distL="0" distR="0" wp14:anchorId="2D35CE3A" wp14:editId="04355AEB">
                  <wp:extent cx="2425700" cy="349250"/>
                  <wp:effectExtent l="0" t="0" r="0" b="0"/>
                  <wp:docPr id="466" name="그림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61592" name="Picture 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425700" cy="349250"/>
                          </a:xfrm>
                          <a:prstGeom prst="rect">
                            <a:avLst/>
                          </a:prstGeom>
                          <a:noFill/>
                          <a:ln>
                            <a:noFill/>
                          </a:ln>
                        </pic:spPr>
                      </pic:pic>
                    </a:graphicData>
                  </a:graphic>
                </wp:inline>
              </w:drawing>
            </w:r>
          </w:p>
        </w:tc>
      </w:tr>
    </w:tbl>
    <w:p w14:paraId="4BB99926" w14:textId="6F96F3B6" w:rsidR="009B05AC" w:rsidRPr="00DD72DE" w:rsidRDefault="003C4F56" w:rsidP="00F12156">
      <w:pPr>
        <w:pStyle w:val="Figure"/>
        <w:spacing w:line="480" w:lineRule="auto"/>
        <w:ind w:firstLine="200"/>
      </w:pPr>
      <w:bookmarkStart w:id="4" w:name="_Ref169020466"/>
      <w:r>
        <w:t xml:space="preserve">Figure </w:t>
      </w:r>
      <w:fldSimple w:instr=" SEQ Figure \* ARABIC ">
        <w:r>
          <w:rPr>
            <w:noProof/>
          </w:rPr>
          <w:t>2</w:t>
        </w:r>
      </w:fldSimple>
      <w:bookmarkEnd w:id="4"/>
      <w:r w:rsidR="009B05AC" w:rsidRPr="00562B4B">
        <w:t>.</w:t>
      </w:r>
      <w:r w:rsidR="009B05AC" w:rsidRPr="00DD72DE">
        <w:t xml:space="preserve"> Classification of pixel </w:t>
      </w:r>
      <w:r w:rsidR="00E3393D">
        <w:t>type</w:t>
      </w:r>
      <w:r w:rsidR="009B05AC" w:rsidRPr="00DD72DE">
        <w:t xml:space="preserve"> in a pixel slot (</w:t>
      </w:r>
      <w:proofErr w:type="spellStart"/>
      <w:r w:rsidR="00E51FA6">
        <w:t>x</w:t>
      </w:r>
      <w:r w:rsidR="009B05AC" w:rsidRPr="00DD72DE">
        <w:t>,</w:t>
      </w:r>
      <w:r w:rsidR="00E51FA6">
        <w:t>y</w:t>
      </w:r>
      <w:proofErr w:type="spellEnd"/>
      <w:r w:rsidR="009B05AC" w:rsidRPr="00DD72DE">
        <w:t>).</w:t>
      </w:r>
      <w:r w:rsidR="009B05AC">
        <w:t xml:space="preserve">  </w:t>
      </w:r>
      <w:r w:rsidR="009B05AC">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9B05AC">
        <w:fldChar w:fldCharType="separate"/>
      </w:r>
      <w:r w:rsidR="00F105EE">
        <w:rPr>
          <w:noProof/>
        </w:rPr>
        <w:t>[18]</w:t>
      </w:r>
      <w:r w:rsidR="009B05AC">
        <w:fldChar w:fldCharType="end"/>
      </w:r>
    </w:p>
    <w:p w14:paraId="402296A4" w14:textId="29226BE5" w:rsidR="009B05AC" w:rsidRDefault="009B05AC" w:rsidP="00F12156">
      <w:pPr>
        <w:ind w:firstLine="200"/>
      </w:pPr>
    </w:p>
    <w:p w14:paraId="15D6B2C1" w14:textId="49450E73" w:rsidR="00E36C9B" w:rsidRPr="00E51FA6" w:rsidRDefault="00E51FA6" w:rsidP="00F12156">
      <w:pPr>
        <w:pStyle w:val="aa"/>
        <w:ind w:firstLine="220"/>
        <w:rPr>
          <w:rFonts w:eastAsiaTheme="minorEastAsia"/>
        </w:rPr>
      </w:pPr>
      <w:r>
        <w:rPr>
          <w:rFonts w:eastAsiaTheme="minorEastAsia" w:hint="eastAsia"/>
        </w:rPr>
        <w:t>R</w:t>
      </w:r>
      <w:r>
        <w:rPr>
          <w:rFonts w:eastAsiaTheme="minorEastAsia"/>
        </w:rPr>
        <w:t xml:space="preserve">epeating the procedure of </w:t>
      </w:r>
      <w:r>
        <w:fldChar w:fldCharType="begin"/>
      </w:r>
      <w:r>
        <w:instrText xml:space="preserve"> </w:instrText>
      </w:r>
      <w:r>
        <w:rPr>
          <w:rFonts w:hint="eastAsia"/>
        </w:rPr>
        <w:instrText>REF _Ref169020466 \h</w:instrText>
      </w:r>
      <w:r>
        <w:instrText xml:space="preserve"> </w:instrText>
      </w:r>
      <w:r w:rsidR="00F12156">
        <w:instrText xml:space="preserve"> \* MERGEFORMAT </w:instrText>
      </w:r>
      <w:r>
        <w:fldChar w:fldCharType="separate"/>
      </w:r>
      <w:r>
        <w:t xml:space="preserve">Figure </w:t>
      </w:r>
      <w:r>
        <w:rPr>
          <w:noProof/>
        </w:rPr>
        <w:t>2</w:t>
      </w:r>
      <w:r>
        <w:fldChar w:fldCharType="end"/>
      </w:r>
      <w:r>
        <w:t xml:space="preserve">c for every area of the target object can give the </w:t>
      </w:r>
      <w:r w:rsidR="00AD58DA">
        <w:t xml:space="preserve">filament </w:t>
      </w:r>
      <w:r>
        <w:t xml:space="preserve">volume information such as </w:t>
      </w:r>
      <w:r w:rsidRPr="00EB19FA">
        <w:rPr>
          <w:b/>
          <w:i/>
        </w:rPr>
        <w:t>V</w:t>
      </w:r>
      <w:r w:rsidR="00FB589F" w:rsidRPr="00FB589F">
        <w:rPr>
          <w:i/>
          <w:vertAlign w:val="subscript"/>
        </w:rPr>
        <w:t>α</w:t>
      </w:r>
      <w:r>
        <w:t xml:space="preserve">, </w:t>
      </w:r>
      <w:r w:rsidRPr="00EB19FA">
        <w:rPr>
          <w:b/>
          <w:i/>
        </w:rPr>
        <w:t>V</w:t>
      </w:r>
      <w:r w:rsidR="00FB589F" w:rsidRPr="00FB589F">
        <w:rPr>
          <w:i/>
          <w:vertAlign w:val="subscript"/>
        </w:rPr>
        <w:t>β</w:t>
      </w:r>
      <w:r>
        <w:t xml:space="preserve">, </w:t>
      </w:r>
      <w:proofErr w:type="spellStart"/>
      <w:r w:rsidR="00FB589F" w:rsidRPr="00EB19FA">
        <w:rPr>
          <w:b/>
          <w:i/>
        </w:rPr>
        <w:t>V</w:t>
      </w:r>
      <w:r w:rsidR="00FB589F">
        <w:rPr>
          <w:i/>
          <w:vertAlign w:val="subscript"/>
        </w:rPr>
        <w:t>tc</w:t>
      </w:r>
      <w:proofErr w:type="spellEnd"/>
      <w:r w:rsidR="00FB589F">
        <w:t>,</w:t>
      </w:r>
      <w:r w:rsidR="00FE5EDE">
        <w:t xml:space="preserve"> </w:t>
      </w:r>
      <w:r w:rsidRPr="00EB19FA">
        <w:rPr>
          <w:b/>
          <w:i/>
        </w:rPr>
        <w:t>V</w:t>
      </w:r>
      <w:r w:rsidR="00FB589F">
        <w:rPr>
          <w:i/>
          <w:vertAlign w:val="subscript"/>
        </w:rPr>
        <w:t>o</w:t>
      </w:r>
      <w:r>
        <w:t xml:space="preserve">, and </w:t>
      </w:r>
      <w:r w:rsidRPr="00EB19FA">
        <w:rPr>
          <w:b/>
          <w:i/>
        </w:rPr>
        <w:t>V</w:t>
      </w:r>
      <w:r w:rsidR="00FB589F">
        <w:rPr>
          <w:i/>
          <w:vertAlign w:val="subscript"/>
        </w:rPr>
        <w:t>ss</w:t>
      </w:r>
      <w:r w:rsidR="00AD58DA">
        <w:rPr>
          <w:i/>
          <w:vertAlign w:val="subscript"/>
        </w:rPr>
        <w:t xml:space="preserve"> </w:t>
      </w:r>
      <w:r w:rsidR="00AD58DA">
        <w:t xml:space="preserve">for a specific orientation. </w:t>
      </w:r>
      <w:r w:rsidR="006E75B0">
        <w:fldChar w:fldCharType="begin"/>
      </w:r>
      <w:r w:rsidR="006E75B0">
        <w:instrText xml:space="preserve"> REF _Ref168939776 </w:instrText>
      </w:r>
      <w:r w:rsidR="00F12156">
        <w:instrText xml:space="preserve"> \* MERGEFORMAT </w:instrText>
      </w:r>
      <w:r w:rsidR="006E75B0">
        <w:fldChar w:fldCharType="separate"/>
      </w:r>
      <w:r w:rsidR="00AD58DA">
        <w:t xml:space="preserve">Figure </w:t>
      </w:r>
      <w:r w:rsidR="00AD58DA">
        <w:rPr>
          <w:noProof/>
        </w:rPr>
        <w:t>3</w:t>
      </w:r>
      <w:r w:rsidR="006E75B0">
        <w:rPr>
          <w:noProof/>
        </w:rPr>
        <w:fldChar w:fldCharType="end"/>
      </w:r>
      <w:r w:rsidR="00AD58DA">
        <w:rPr>
          <w:noProof/>
        </w:rPr>
        <w:t xml:space="preserve"> is the schematic overview of the </w:t>
      </w:r>
      <w:r w:rsidR="00AD58DA" w:rsidRPr="00AD58DA">
        <w:rPr>
          <w:i/>
          <w:noProof/>
        </w:rPr>
        <w:t>MSST</w:t>
      </w:r>
      <w:r w:rsidR="00AD58DA">
        <w:rPr>
          <w:noProof/>
        </w:rPr>
        <w:t xml:space="preserve"> algorithm</w:t>
      </w:r>
      <w:r w:rsidR="00E468F8">
        <w:rPr>
          <w:noProof/>
        </w:rPr>
        <w:t xml:space="preserve"> for a simple boat-like shape</w:t>
      </w:r>
      <w:r w:rsidR="00AD58DA">
        <w:rPr>
          <w:noProof/>
        </w:rPr>
        <w:t>.</w:t>
      </w:r>
    </w:p>
    <w:p w14:paraId="18FFC758" w14:textId="7DDA68C7" w:rsidR="00647E94" w:rsidRPr="00EE38A7" w:rsidRDefault="00647E94" w:rsidP="00F12156">
      <w:pPr>
        <w:pStyle w:val="aa"/>
        <w:ind w:firstLine="220"/>
        <w:rPr>
          <w:rFonts w:ascii="바탕" w:eastAsia="바탕" w:hAnsi="바탕" w:cs="바탕"/>
        </w:rPr>
      </w:pPr>
    </w:p>
    <w:p w14:paraId="16794CA0" w14:textId="77777777" w:rsidR="00647E94" w:rsidRDefault="00647E94" w:rsidP="00F12156">
      <w:pPr>
        <w:pStyle w:val="aa"/>
        <w:ind w:firstLine="220"/>
        <w:rPr>
          <w:rFonts w:eastAsiaTheme="minorEastAsia"/>
        </w:rPr>
      </w:pPr>
      <w:r w:rsidRPr="00996197">
        <w:rPr>
          <w:noProof/>
        </w:rPr>
        <w:drawing>
          <wp:inline distT="0" distB="0" distL="0" distR="0" wp14:anchorId="4ED991FD" wp14:editId="0BC27506">
            <wp:extent cx="5559840" cy="3493827"/>
            <wp:effectExtent l="0" t="0" r="3175" b="0"/>
            <wp:docPr id="475" name="그림 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708348" name="Picture 7"/>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582170" cy="3507859"/>
                    </a:xfrm>
                    <a:prstGeom prst="rect">
                      <a:avLst/>
                    </a:prstGeom>
                    <a:noFill/>
                    <a:ln>
                      <a:noFill/>
                    </a:ln>
                  </pic:spPr>
                </pic:pic>
              </a:graphicData>
            </a:graphic>
          </wp:inline>
        </w:drawing>
      </w:r>
    </w:p>
    <w:p w14:paraId="467D4554" w14:textId="25542D9E" w:rsidR="00647E94" w:rsidRDefault="00D964D2" w:rsidP="00F12156">
      <w:pPr>
        <w:pStyle w:val="Figure"/>
        <w:spacing w:line="480" w:lineRule="auto"/>
        <w:ind w:firstLine="200"/>
      </w:pPr>
      <w:bookmarkStart w:id="5" w:name="_Ref168939776"/>
      <w:r>
        <w:lastRenderedPageBreak/>
        <w:t xml:space="preserve">Figure </w:t>
      </w:r>
      <w:fldSimple w:instr=" SEQ Figure \* ARABIC ">
        <w:r w:rsidR="003C4F56">
          <w:rPr>
            <w:noProof/>
          </w:rPr>
          <w:t>3</w:t>
        </w:r>
      </w:fldSimple>
      <w:bookmarkEnd w:id="5"/>
      <w:r w:rsidR="00647E94">
        <w:rPr>
          <w:b/>
        </w:rPr>
        <w:t xml:space="preserve">. </w:t>
      </w:r>
      <w:r w:rsidR="00647E94">
        <w:t xml:space="preserve">Schematic overview of </w:t>
      </w:r>
      <w:r w:rsidR="00647E94">
        <w:rPr>
          <w:rFonts w:asciiTheme="minorEastAsia" w:eastAsiaTheme="minorEastAsia" w:hAnsiTheme="minorEastAsia" w:hint="eastAsia"/>
        </w:rPr>
        <w:t>our</w:t>
      </w:r>
      <w:r w:rsidR="00647E94">
        <w:t xml:space="preserve"> modified support structure tomography method for a simple boat-like shape </w:t>
      </w:r>
      <w:r w:rsidR="00647E94">
        <w:fldChar w:fldCharType="begin"/>
      </w:r>
      <w:r w:rsidR="00F105EE">
        <w:instrText xml:space="preserve"> ADDIN EN.CITE &lt;EndNote&gt;&lt;Cite&gt;&lt;Author&gt;Jung&lt;/Author&gt;&lt;Year&gt;2023&lt;/Year&gt;&lt;RecNum&gt;901&lt;/RecNum&gt;&lt;DisplayText&gt;[18]&lt;/DisplayText&gt;&lt;record&gt;&lt;rec-number&gt;901&lt;/rec-number&gt;&lt;foreign-keys&gt;&lt;key app="EN" db-id="dz5ewtwrqv2aeoeztw5x0tdivwta2rrztde5" timestamp="1697681847"&gt;901&lt;/key&gt;&lt;/foreign-keys&gt;&lt;ref-type name="Journal Article"&gt;17&lt;/ref-type&gt;&lt;contributors&gt;&lt;authors&gt;&lt;author&gt;Jung, Jin Young&lt;/author&gt;&lt;author&gt;Chee, Seonkoo&lt;/author&gt;&lt;author&gt;Sul, InHwan&lt;/author&gt;&lt;/authors&gt;&lt;/contributors&gt;&lt;titles&gt;&lt;title&gt;Prediction of optimal 3D printing orientation using vertically sparse voxelization and modified support structure tomography&lt;/title&gt;&lt;secondary-title&gt;International Journal of Clothing Science and Technology&lt;/secondary-title&gt;&lt;/titles&gt;&lt;periodical&gt;&lt;full-title&gt;International Journal of Clothing Science and Technology&lt;/full-title&gt;&lt;abbr-1&gt;Int. J. Cloth. Sci. Tech.&lt;/abbr-1&gt;&lt;/periodical&gt;&lt;pages&gt;799-832&lt;/pages&gt;&lt;volume&gt;35&lt;/volume&gt;&lt;number&gt;5&lt;/number&gt;&lt;dates&gt;&lt;year&gt;2023&lt;/year&gt;&lt;/dates&gt;&lt;isbn&gt;0955-6222&lt;/isbn&gt;&lt;urls&gt;&lt;/urls&gt;&lt;electronic-resource-num&gt;https://doi.org/10.1108/IJCST-04-2023-0041&lt;/electronic-resource-num&gt;&lt;/record&gt;&lt;/Cite&gt;&lt;/EndNote&gt;</w:instrText>
      </w:r>
      <w:r w:rsidR="00647E94">
        <w:fldChar w:fldCharType="separate"/>
      </w:r>
      <w:r w:rsidR="00F105EE">
        <w:rPr>
          <w:noProof/>
        </w:rPr>
        <w:t>[18]</w:t>
      </w:r>
      <w:r w:rsidR="00647E94">
        <w:fldChar w:fldCharType="end"/>
      </w:r>
    </w:p>
    <w:p w14:paraId="09C621B1" w14:textId="38A385F0" w:rsidR="005B7C9E" w:rsidRDefault="005B7C9E" w:rsidP="00F12156">
      <w:pPr>
        <w:ind w:firstLine="200"/>
      </w:pPr>
    </w:p>
    <w:p w14:paraId="74560EFE" w14:textId="6335713C" w:rsidR="005927A2" w:rsidRDefault="005927A2" w:rsidP="00F12156">
      <w:pPr>
        <w:pStyle w:val="3"/>
      </w:pPr>
      <w:r>
        <w:t>Volume-to-mass conversion</w:t>
      </w:r>
      <w:r w:rsidR="005371DA">
        <w:t xml:space="preserve"> </w:t>
      </w:r>
    </w:p>
    <w:p w14:paraId="06206596" w14:textId="73BF34DE" w:rsidR="005927A2" w:rsidRDefault="005371DA" w:rsidP="00F12156">
      <w:pPr>
        <w:ind w:firstLine="200"/>
      </w:pPr>
      <w:r>
        <w:rPr>
          <w:rFonts w:hint="eastAsia"/>
        </w:rPr>
        <w:t>3</w:t>
      </w:r>
      <w:r>
        <w:t xml:space="preserve">D Printers do not fill the inside volume for printing speed. </w:t>
      </w:r>
      <w:r w:rsidR="00E945F7">
        <w:t>We dissected the object volume (</w:t>
      </w:r>
      <w:r w:rsidR="00E945F7" w:rsidRPr="00E945F7">
        <w:rPr>
          <w:b/>
          <w:i/>
        </w:rPr>
        <w:t>V</w:t>
      </w:r>
      <w:r w:rsidR="00E945F7" w:rsidRPr="00E945F7">
        <w:rPr>
          <w:i/>
          <w:vertAlign w:val="subscript"/>
        </w:rPr>
        <w:t>o</w:t>
      </w:r>
      <w:r w:rsidR="00E945F7">
        <w:t xml:space="preserve">) into external </w:t>
      </w:r>
      <w:r w:rsidR="00FE5EDE">
        <w:t>shells</w:t>
      </w:r>
      <w:r w:rsidR="00E945F7">
        <w:t xml:space="preserve"> (“clad”) and internal (“core”)</w:t>
      </w:r>
      <w:r w:rsidR="00FE5EDE">
        <w:t>,</w:t>
      </w:r>
      <w:r w:rsidR="00E945F7">
        <w:t xml:space="preserve"> like Eq. (5) and </w:t>
      </w:r>
      <w:r w:rsidR="00E06D07">
        <w:t>Eq.</w:t>
      </w:r>
      <w:r w:rsidR="00E945F7">
        <w:t>(6)</w:t>
      </w:r>
      <w:r w:rsidR="000602DA">
        <w:t xml:space="preserve"> </w:t>
      </w:r>
      <w:r w:rsidR="00F03A33">
        <w:fldChar w:fldCharType="begin"/>
      </w:r>
      <w:r w:rsidR="00F03A33">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F03A33">
        <w:fldChar w:fldCharType="separate"/>
      </w:r>
      <w:r w:rsidR="00F03A33">
        <w:rPr>
          <w:noProof/>
        </w:rPr>
        <w:t>[24]</w:t>
      </w:r>
      <w:r w:rsidR="00F03A33">
        <w:fldChar w:fldCharType="end"/>
      </w:r>
      <w:r w:rsidR="00E945F7">
        <w:t>.</w:t>
      </w:r>
    </w:p>
    <w:p w14:paraId="49217C26" w14:textId="77777777" w:rsidR="008A57FD" w:rsidRDefault="008A57FD" w:rsidP="00F12156">
      <w:pPr>
        <w:ind w:firstLine="200"/>
      </w:pPr>
    </w:p>
    <w:p w14:paraId="24A6A57F" w14:textId="33735667" w:rsidR="000A1C63" w:rsidRDefault="001A7A01"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r>
              <m:rPr>
                <m:sty m:val="b"/>
              </m:rPr>
              <w:rPr>
                <w:rFonts w:ascii="Cambria Math" w:hAnsi="Cambria Math"/>
              </w:rPr>
              <m:t>(</m:t>
            </m:r>
            <m:r>
              <m:rPr>
                <m:sty m:val="bi"/>
              </m:rPr>
              <w:rPr>
                <w:rFonts w:ascii="Cambria Math" w:hAnsi="Cambria Math"/>
              </w:rPr>
              <m:t>I</m:t>
            </m:r>
            <m:r>
              <m:rPr>
                <m:sty m:val="b"/>
              </m:rPr>
              <w:rPr>
                <w:rFonts w:ascii="Cambria Math" w:hAnsi="Cambria Math"/>
              </w:rPr>
              <m:t>+</m:t>
            </m:r>
            <m:r>
              <m:rPr>
                <m:sty m:val="bi"/>
              </m:rPr>
              <w:rPr>
                <w:rFonts w:ascii="Cambria Math" w:hAnsi="Cambria Math"/>
              </w:rPr>
              <m:t>J</m:t>
            </m:r>
            <m:r>
              <m:rPr>
                <m:sty m:val="b"/>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clad</m:t>
                </m:r>
              </m:sub>
            </m:sSub>
          </m:e>
        </m:func>
      </m:oMath>
      <w:r w:rsidR="000A1C63" w:rsidRPr="006B2CB9">
        <w:tab/>
      </w:r>
      <w:r w:rsidR="000A1C63" w:rsidRPr="006B2CB9">
        <w:tab/>
      </w:r>
      <w:r w:rsidR="000A1C63" w:rsidRPr="006B2CB9">
        <w:tab/>
      </w:r>
      <w:r w:rsidR="000A1C63" w:rsidRPr="006B2CB9">
        <w:tab/>
      </w:r>
      <w:r w:rsidR="000A1C63" w:rsidRPr="006B2CB9">
        <w:tab/>
      </w:r>
      <w:r w:rsidR="00415CAC">
        <w:tab/>
      </w:r>
      <w:r w:rsidR="000A1C63" w:rsidRPr="006B2CB9">
        <w:t>(</w:t>
      </w:r>
      <w:fldSimple w:instr=" SEQ Equation \* ARABIC ">
        <w:r w:rsidR="00415CAC">
          <w:rPr>
            <w:noProof/>
          </w:rPr>
          <w:t>5</w:t>
        </w:r>
      </w:fldSimple>
      <w:r w:rsidR="000A1C63" w:rsidRPr="006B2CB9">
        <w:t>)</w:t>
      </w:r>
    </w:p>
    <w:p w14:paraId="2827BF7F" w14:textId="69D21292" w:rsidR="000A1C63" w:rsidRDefault="001A7A01" w:rsidP="00F12156">
      <w:pPr>
        <w:pStyle w:val="ab"/>
        <w:ind w:firstLine="200"/>
        <w:rPr>
          <w:rFonts w:eastAsiaTheme="minorEastAsia"/>
        </w:rPr>
      </w:pPr>
      <m:oMath>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o</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oMath>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r>
      <w:r w:rsidR="000A1C63">
        <w:rPr>
          <w:rFonts w:eastAsiaTheme="minorEastAsia"/>
        </w:rPr>
        <w:tab/>
        <w:t>(</w:t>
      </w:r>
      <w:r w:rsidR="00415CAC">
        <w:rPr>
          <w:rFonts w:eastAsiaTheme="minorEastAsia"/>
        </w:rPr>
        <w:fldChar w:fldCharType="begin"/>
      </w:r>
      <w:r w:rsidR="00415CAC">
        <w:rPr>
          <w:rFonts w:eastAsiaTheme="minorEastAsia"/>
        </w:rPr>
        <w:instrText xml:space="preserve"> SEQ Equation \* ARABIC </w:instrText>
      </w:r>
      <w:r w:rsidR="00415CAC">
        <w:rPr>
          <w:rFonts w:eastAsiaTheme="minorEastAsia"/>
        </w:rPr>
        <w:fldChar w:fldCharType="separate"/>
      </w:r>
      <w:r w:rsidR="00415CAC">
        <w:rPr>
          <w:rFonts w:eastAsiaTheme="minorEastAsia"/>
          <w:noProof/>
        </w:rPr>
        <w:t>6</w:t>
      </w:r>
      <w:r w:rsidR="00415CAC">
        <w:rPr>
          <w:rFonts w:eastAsiaTheme="minorEastAsia"/>
        </w:rPr>
        <w:fldChar w:fldCharType="end"/>
      </w:r>
      <w:r w:rsidR="000A1C63">
        <w:rPr>
          <w:rFonts w:eastAsiaTheme="minorEastAsia"/>
        </w:rPr>
        <w:t>)</w:t>
      </w:r>
    </w:p>
    <w:p w14:paraId="16477390" w14:textId="17A52F69" w:rsidR="000A1C63" w:rsidRDefault="000A1C63" w:rsidP="00F12156">
      <w:pPr>
        <w:ind w:firstLine="200"/>
      </w:pPr>
    </w:p>
    <w:p w14:paraId="371880C0" w14:textId="4DBC53FA" w:rsidR="00F03A33" w:rsidRDefault="00602DED" w:rsidP="00F12156">
      <w:pPr>
        <w:ind w:firstLine="200"/>
      </w:pPr>
      <w:r>
        <w:t xml:space="preserve">With I and J representing the number of α and β pixels and </w:t>
      </w:r>
      <w:proofErr w:type="spellStart"/>
      <w:r>
        <w:t>Tclad</w:t>
      </w:r>
      <w:proofErr w:type="spellEnd"/>
      <w:r>
        <w:t xml:space="preserve"> denoting the thickness of the clad, the value of which is derived from the g-code options, the volume-to-mass conversion process is straightforward and uncomplicated, as demonstrated in Eq. (7)-(12). This simplicity should instill confidence in its application.</w:t>
      </w:r>
    </w:p>
    <w:p w14:paraId="27AE0FFF" w14:textId="77777777" w:rsidR="00F03A33" w:rsidRDefault="00F03A33" w:rsidP="00F12156">
      <w:pPr>
        <w:ind w:firstLine="200"/>
      </w:pPr>
    </w:p>
    <w:p w14:paraId="441E3B55" w14:textId="0CD418C6" w:rsidR="00C45AA1" w:rsidRPr="00817892" w:rsidRDefault="001A7A01"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C45AA1" w:rsidRPr="00817892">
        <w:tab/>
        <w:t>(</w:t>
      </w:r>
      <w:fldSimple w:instr=" SEQ Equation \* ARABIC ">
        <w:r w:rsidR="00415CAC">
          <w:rPr>
            <w:noProof/>
          </w:rPr>
          <w:t>7</w:t>
        </w:r>
      </w:fldSimple>
      <w:r w:rsidR="00C45AA1" w:rsidRPr="00817892">
        <w:t>)</w:t>
      </w:r>
    </w:p>
    <w:p w14:paraId="56D7032B" w14:textId="4C1DD105" w:rsidR="00C45AA1" w:rsidRDefault="001A7A01"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tab/>
      </w:r>
      <w:r w:rsidR="00A14F1E">
        <w:tab/>
      </w:r>
      <w:r w:rsidR="00C45AA1" w:rsidRPr="00817892">
        <w:t>(</w:t>
      </w:r>
      <w:fldSimple w:instr=" SEQ Equation \* ARABIC ">
        <w:r w:rsidR="00415CAC">
          <w:rPr>
            <w:noProof/>
          </w:rPr>
          <w:t>8</w:t>
        </w:r>
      </w:fldSimple>
      <w:r w:rsidR="00C45AA1" w:rsidRPr="00817892">
        <w:t>)</w:t>
      </w:r>
    </w:p>
    <w:p w14:paraId="11A179EA" w14:textId="4DC72DDC" w:rsidR="00C45AA1" w:rsidRPr="00817892" w:rsidRDefault="001A7A01"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m:t>
                </m:r>
              </m:sub>
            </m:sSub>
            <m:r>
              <m:rPr>
                <m:sty m:val="bi"/>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e>
        </m:func>
      </m:oMath>
      <w:r w:rsidR="00C45AA1" w:rsidRPr="00817892">
        <w:tab/>
      </w:r>
      <w:r w:rsidR="00C45AA1" w:rsidRPr="00817892">
        <w:tab/>
      </w:r>
      <w:r w:rsidR="00C45AA1" w:rsidRPr="00817892">
        <w:tab/>
      </w:r>
      <w:r w:rsidR="00C45AA1" w:rsidRPr="00817892">
        <w:tab/>
      </w:r>
      <w:r w:rsidR="00C45AA1" w:rsidRPr="00817892">
        <w:tab/>
      </w:r>
      <w:r w:rsidR="00A14F1E">
        <w:tab/>
      </w:r>
      <w:r w:rsidR="00C45AA1" w:rsidRPr="00817892">
        <w:t>(</w:t>
      </w:r>
      <w:fldSimple w:instr=" SEQ Equation \* ARABIC ">
        <w:r w:rsidR="00415CAC">
          <w:rPr>
            <w:noProof/>
          </w:rPr>
          <w:t>9</w:t>
        </w:r>
      </w:fldSimple>
      <w:r w:rsidR="00C45AA1" w:rsidRPr="00817892">
        <w:t>)</w:t>
      </w:r>
    </w:p>
    <w:p w14:paraId="7ACED20F" w14:textId="543597E6" w:rsidR="00C45AA1" w:rsidRPr="00817892" w:rsidRDefault="001A7A01"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lad</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fldSimple w:instr=" SEQ Equation \* ARABIC ">
        <w:r w:rsidR="00415CAC">
          <w:rPr>
            <w:noProof/>
          </w:rPr>
          <w:t>10</w:t>
        </w:r>
      </w:fldSimple>
      <w:r w:rsidR="00C45AA1" w:rsidRPr="00817892">
        <w:t>)</w:t>
      </w:r>
    </w:p>
    <w:p w14:paraId="6B5D714C" w14:textId="6361D291" w:rsidR="00C45AA1" w:rsidRDefault="001A7A01" w:rsidP="00F12156">
      <w:pPr>
        <w:pStyle w:val="ab"/>
        <w:ind w:firstLine="200"/>
      </w:pPr>
      <m:oMath>
        <m:func>
          <m:funcPr>
            <m:ctrlPr>
              <w:rPr>
                <w:rFonts w:ascii="Cambria Math" w:hAnsi="Cambria Math"/>
              </w:rPr>
            </m:ctrlPr>
          </m:funcPr>
          <m:fName>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ore</m:t>
                </m:r>
              </m:sub>
            </m:sSub>
            <m:r>
              <m:rPr>
                <m:sty m:val="b"/>
              </m:rPr>
              <w:rPr>
                <w:rFonts w:ascii="Cambria Math" w:hAnsi="Cambria Math"/>
              </w:rPr>
              <m:t xml:space="preserve">= </m:t>
            </m:r>
          </m:fName>
          <m:e>
            <m:sSub>
              <m:sSubPr>
                <m:ctrlPr>
                  <w:rPr>
                    <w:rFonts w:ascii="Cambria Math" w:hAnsi="Cambria Math"/>
                  </w:rPr>
                </m:ctrlPr>
              </m:sSubPr>
              <m:e>
                <m:r>
                  <m:rPr>
                    <m:sty m:val="bi"/>
                  </m:rPr>
                  <w:rPr>
                    <w:rFonts w:ascii="Cambria Math" w:hAnsi="Cambria Math"/>
                  </w:rPr>
                  <m:t>V</m:t>
                </m:r>
              </m:e>
              <m:sub>
                <m:r>
                  <m:rPr>
                    <m:sty m:val="bi"/>
                  </m:rPr>
                  <w:rPr>
                    <w:rFonts w:ascii="Cambria Math" w:hAnsi="Cambria Math"/>
                  </w:rPr>
                  <m:t>ss_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F</m:t>
                </m:r>
              </m:e>
              <m:sub>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ρ</m:t>
                </m:r>
              </m:e>
              <m:sub>
                <m:r>
                  <m:rPr>
                    <m:sty m:val="bi"/>
                  </m:rPr>
                  <w:rPr>
                    <w:rFonts w:ascii="Cambria Math" w:hAnsi="Cambria Math"/>
                  </w:rPr>
                  <m:t>PLA</m:t>
                </m:r>
              </m:sub>
            </m:sSub>
          </m:e>
        </m:func>
      </m:oMath>
      <w:r w:rsidR="00C45AA1" w:rsidRPr="00817892">
        <w:tab/>
      </w:r>
      <w:r w:rsidR="00C45AA1" w:rsidRPr="00817892">
        <w:tab/>
      </w:r>
      <w:r w:rsidR="00C45AA1" w:rsidRPr="00817892">
        <w:tab/>
      </w:r>
      <w:r w:rsidR="00C45AA1" w:rsidRPr="00817892">
        <w:tab/>
      </w:r>
      <w:r w:rsidR="00A14F1E">
        <w:tab/>
      </w:r>
      <w:r w:rsidR="00C45AA1" w:rsidRPr="00817892">
        <w:t>(</w:t>
      </w:r>
      <w:fldSimple w:instr=" SEQ Equation \* ARABIC ">
        <w:r w:rsidR="00415CAC">
          <w:rPr>
            <w:noProof/>
          </w:rPr>
          <w:t>11</w:t>
        </w:r>
      </w:fldSimple>
      <w:r w:rsidR="00C45AA1" w:rsidRPr="00817892">
        <w:t>)</w:t>
      </w:r>
    </w:p>
    <w:p w14:paraId="7AD06784" w14:textId="6DB7FE46" w:rsidR="00C45AA1" w:rsidRPr="00817892" w:rsidRDefault="001A7A01" w:rsidP="00F12156">
      <w:pPr>
        <w:pStyle w:val="aa"/>
      </w:pPr>
      <m:oMath>
        <m:func>
          <m:funcPr>
            <m:ctrlPr>
              <w:rPr>
                <w:rFonts w:ascii="Cambria Math" w:hAnsi="Cambria Math"/>
                <w:sz w:val="20"/>
              </w:rPr>
            </m:ctrlPr>
          </m:funcPr>
          <m:fName>
            <m:sSub>
              <m:sSubPr>
                <m:ctrlPr>
                  <w:rPr>
                    <w:rFonts w:ascii="Cambria Math" w:hAnsi="Cambria Math"/>
                    <w:sz w:val="20"/>
                  </w:rPr>
                </m:ctrlPr>
              </m:sSubPr>
              <m:e>
                <m:r>
                  <m:rPr>
                    <m:sty m:val="bi"/>
                  </m:rPr>
                  <w:rPr>
                    <w:rFonts w:ascii="Cambria Math" w:hAnsi="Cambria Math"/>
                    <w:sz w:val="20"/>
                  </w:rPr>
                  <m:t>M</m:t>
                </m:r>
              </m:e>
              <m:sub>
                <m:r>
                  <m:rPr>
                    <m:sty m:val="bi"/>
                  </m:rPr>
                  <w:rPr>
                    <w:rFonts w:ascii="Cambria Math" w:hAnsi="Cambria Math"/>
                    <w:sz w:val="20"/>
                  </w:rPr>
                  <m:t>total</m:t>
                </m:r>
              </m:sub>
            </m:sSub>
            <m:r>
              <m:rPr>
                <m:sty m:val="p"/>
              </m:rPr>
              <w:rPr>
                <w:rFonts w:ascii="Cambria Math" w:hAnsi="Cambria Math"/>
                <w:sz w:val="20"/>
              </w:rPr>
              <m:t xml:space="preserve">= </m:t>
            </m:r>
          </m:fName>
          <m:e>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o</m:t>
                </m:r>
              </m:sub>
            </m:sSub>
            <m:r>
              <m:rPr>
                <m:sty m:val="p"/>
              </m:rPr>
              <w:rPr>
                <w:rFonts w:ascii="Cambria Math" w:hAnsi="Cambria Math"/>
                <w:sz w:val="20"/>
              </w:rPr>
              <m:t>+</m:t>
            </m:r>
            <m:sSub>
              <m:sSubPr>
                <m:ctrlPr>
                  <w:rPr>
                    <w:rFonts w:ascii="Cambria Math" w:hAnsi="Cambria Math"/>
                    <w:sz w:val="20"/>
                  </w:rPr>
                </m:ctrlPr>
              </m:sSubPr>
              <m:e>
                <m:r>
                  <m:rPr>
                    <m:sty m:val="bi"/>
                  </m:rPr>
                  <w:rPr>
                    <w:rFonts w:ascii="Cambria Math" w:hAnsi="Cambria Math"/>
                    <w:sz w:val="20"/>
                  </w:rPr>
                  <m:t>M</m:t>
                </m:r>
              </m:e>
              <m:sub>
                <m:r>
                  <w:rPr>
                    <w:rFonts w:ascii="Cambria Math" w:hAnsi="Cambria Math"/>
                    <w:sz w:val="20"/>
                  </w:rPr>
                  <m:t>ss</m:t>
                </m:r>
              </m:sub>
            </m:sSub>
          </m:e>
        </m:func>
      </m:oMath>
      <w:r w:rsidR="00C45AA1" w:rsidRPr="00817892">
        <w:tab/>
      </w:r>
      <w:r w:rsidR="00C45AA1" w:rsidRPr="00817892">
        <w:tab/>
      </w:r>
    </w:p>
    <w:p w14:paraId="28203D59" w14:textId="5C0A78EE" w:rsidR="00C45AA1" w:rsidRPr="00817892" w:rsidRDefault="00C45AA1" w:rsidP="00F12156">
      <w:pPr>
        <w:pStyle w:val="ab"/>
        <w:ind w:firstLine="200"/>
      </w:pPr>
      <m:oMath>
        <m:r>
          <m:rPr>
            <m:sty m:val="bi"/>
          </m:rPr>
          <w:rPr>
            <w:rFonts w:ascii="Cambria Math" w:hAnsi="Cambria Math"/>
          </w:rPr>
          <m:t xml:space="preserve"> </m:t>
        </m:r>
        <m:func>
          <m:funcPr>
            <m:ctrlPr>
              <w:rPr>
                <w:rFonts w:ascii="Cambria Math" w:hAnsi="Cambria Math"/>
              </w:rPr>
            </m:ctrlPr>
          </m:funcPr>
          <m:fName>
            <m:r>
              <m:rPr>
                <m:sty m:val="bi"/>
              </m:rPr>
              <w:rPr>
                <w:rFonts w:ascii="Cambria Math" w:hAnsi="Cambria Math"/>
              </w:rPr>
              <m:t>=</m:t>
            </m:r>
          </m:fName>
          <m:e>
            <m:r>
              <m:rPr>
                <m:sty m:val="bi"/>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o_</m:t>
                </m:r>
                <m:r>
                  <m:rPr>
                    <m:sty m:val="bi"/>
                  </m:rPr>
                  <w:rPr>
                    <w:rFonts w:ascii="Cambria Math" w:hAnsi="Cambria Math"/>
                  </w:rPr>
                  <m:t>core</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맑은 고딕" w:cs="맑은 고딕"/>
                  </w:rPr>
                  <m:t>ss_</m:t>
                </m:r>
                <m:r>
                  <m:rPr>
                    <m:sty m:val="bi"/>
                  </m:rPr>
                  <w:rPr>
                    <w:rFonts w:ascii="Cambria Math" w:hAnsi="Cambria Math"/>
                  </w:rPr>
                  <m:t>clad</m:t>
                </m:r>
              </m:sub>
            </m:sSub>
            <m:r>
              <m:rPr>
                <m:sty m:val="b"/>
              </m:rPr>
              <w:rPr>
                <w:rFonts w:ascii="Cambria Math" w:hAnsi="Cambria Math"/>
              </w:rPr>
              <m:t>+</m:t>
            </m:r>
            <m:sSub>
              <m:sSubPr>
                <m:ctrlPr>
                  <w:rPr>
                    <w:rFonts w:ascii="Cambria Math" w:hAnsi="Cambria Math"/>
                  </w:rPr>
                </m:ctrlPr>
              </m:sSubPr>
              <m:e>
                <m:r>
                  <m:rPr>
                    <m:sty m:val="bi"/>
                  </m:rPr>
                  <w:rPr>
                    <w:rFonts w:ascii="Cambria Math" w:hAnsi="Cambria Math"/>
                  </w:rPr>
                  <m:t>M</m:t>
                </m:r>
              </m:e>
              <m:sub>
                <m:r>
                  <m:rPr>
                    <m:sty m:val="bi"/>
                  </m:rPr>
                  <w:rPr>
                    <w:rFonts w:ascii="Cambria Math" w:hAnsi="Cambria Math"/>
                  </w:rPr>
                  <m:t>ss_core</m:t>
                </m:r>
              </m:sub>
            </m:sSub>
          </m:e>
        </m:func>
        <m:r>
          <m:rPr>
            <m:sty m:val="bi"/>
          </m:rPr>
          <w:rPr>
            <w:rFonts w:ascii="Cambria Math" w:hAnsi="Cambria Math"/>
          </w:rPr>
          <m:t xml:space="preserve">) </m:t>
        </m:r>
      </m:oMath>
      <w:r w:rsidRPr="00817892">
        <w:tab/>
      </w:r>
      <w:r w:rsidRPr="00817892">
        <w:tab/>
      </w:r>
      <w:r>
        <w:tab/>
      </w:r>
      <w:r w:rsidRPr="00817892">
        <w:t>(</w:t>
      </w:r>
      <w:fldSimple w:instr=" SEQ Equation \* ARABIC ">
        <w:r w:rsidR="00415CAC">
          <w:rPr>
            <w:noProof/>
          </w:rPr>
          <w:t>12</w:t>
        </w:r>
      </w:fldSimple>
      <w:r w:rsidRPr="00817892">
        <w:t>)</w:t>
      </w:r>
    </w:p>
    <w:p w14:paraId="22ED3795" w14:textId="327A9B31" w:rsidR="005927A2" w:rsidRPr="00C45AA1" w:rsidRDefault="005927A2" w:rsidP="00F12156">
      <w:pPr>
        <w:ind w:firstLine="200"/>
      </w:pPr>
    </w:p>
    <w:p w14:paraId="24A064C5" w14:textId="22A8AB11" w:rsidR="005927A2" w:rsidRDefault="00FF22C1" w:rsidP="00F12156">
      <w:pPr>
        <w:ind w:firstLine="200"/>
      </w:pPr>
      <w:r>
        <w:rPr>
          <w:rFonts w:hint="eastAsia"/>
        </w:rPr>
        <w:t>,</w:t>
      </w:r>
      <w:r>
        <w:t xml:space="preserve"> where </w:t>
      </w:r>
      <w:proofErr w:type="spellStart"/>
      <w:r w:rsidR="00F62878">
        <w:rPr>
          <w:b/>
          <w:i/>
        </w:rPr>
        <w:t>F</w:t>
      </w:r>
      <w:r w:rsidR="00F62878" w:rsidRPr="00166ABD">
        <w:rPr>
          <w:b/>
          <w:i/>
          <w:vertAlign w:val="subscript"/>
        </w:rPr>
        <w:t>clad</w:t>
      </w:r>
      <w:proofErr w:type="spellEnd"/>
      <w:r w:rsidR="00FF4B27">
        <w:t>,</w:t>
      </w:r>
      <w:r w:rsidR="00F62878">
        <w:t xml:space="preserve"> </w:t>
      </w:r>
      <w:proofErr w:type="spellStart"/>
      <w:r w:rsidR="00F62878">
        <w:rPr>
          <w:b/>
          <w:i/>
        </w:rPr>
        <w:t>F</w:t>
      </w:r>
      <w:r w:rsidR="00F62878" w:rsidRPr="00166ABD">
        <w:rPr>
          <w:b/>
          <w:i/>
          <w:vertAlign w:val="subscript"/>
        </w:rPr>
        <w:t>core</w:t>
      </w:r>
      <w:proofErr w:type="spellEnd"/>
      <w:r w:rsidR="00F62878">
        <w:t xml:space="preserve">, </w:t>
      </w:r>
      <w:r w:rsidR="00FF4B27">
        <w:t xml:space="preserve">and </w:t>
      </w:r>
      <w:proofErr w:type="spellStart"/>
      <w:r w:rsidR="00FF4B27" w:rsidRPr="000138A0">
        <w:rPr>
          <w:b/>
          <w:i/>
          <w:sz w:val="22"/>
        </w:rPr>
        <w:t>ρ</w:t>
      </w:r>
      <w:r w:rsidR="00FF4B27" w:rsidRPr="00166ABD">
        <w:rPr>
          <w:b/>
          <w:i/>
          <w:vertAlign w:val="subscript"/>
        </w:rPr>
        <w:t>PLA</w:t>
      </w:r>
      <w:proofErr w:type="spellEnd"/>
      <w:r w:rsidR="00FF4B27">
        <w:rPr>
          <w:i/>
          <w:vertAlign w:val="subscript"/>
        </w:rPr>
        <w:t xml:space="preserve"> </w:t>
      </w:r>
      <w:r w:rsidR="00FF60D3">
        <w:t>represent the clad fill ratio, core fill ratio, and filament density</w:t>
      </w:r>
      <w:r w:rsidR="00A84C30">
        <w:t xml:space="preserve"> </w:t>
      </w:r>
      <w:r w:rsidR="00A84C30">
        <w:fldChar w:fldCharType="begin"/>
      </w:r>
      <w:r w:rsidR="00A84C30">
        <w:instrText xml:space="preserve"> ADDIN EN.CITE &lt;EndNote&gt;&lt;Cite&gt;&lt;Author&gt;Jung&lt;/Author&gt;&lt;Year&gt;2023&lt;/Year&gt;&lt;RecNum&gt;914&lt;/RecNum&gt;&lt;DisplayText&gt;[24]&lt;/DisplayText&gt;&lt;record&gt;&lt;rec-number&gt;914&lt;/rec-number&gt;&lt;foreign-keys&gt;&lt;key app="EN" db-id="dz5ewtwrqv2aeoeztw5x0tdivwta2rrztde5" timestamp="1718330288"&gt;914&lt;/key&gt;&lt;/foreign-keys&gt;&lt;ref-type name="Journal Article"&gt;17&lt;/ref-type&gt;&lt;contributors&gt;&lt;authors&gt;&lt;author&gt;Jung, Jin Young&lt;/author&gt;&lt;author&gt;Sul, In Hwan&lt;/author&gt;&lt;/authors&gt;&lt;/contributors&gt;&lt;titles&gt;&lt;title&gt;Prediction of 3D Printing Bottom Plate Amount Using Open Source Software and Support Structure Tomography&lt;/title&gt;&lt;secondary-title&gt;Textile Science and Engineering&lt;/secondary-title&gt;&lt;/titles&gt;&lt;periodical&gt;&lt;full-title&gt;Textile Science and Engineering&lt;/full-title&gt;&lt;abbr-1&gt;Text. Sci. Eng.&lt;/abbr-1&gt;&lt;/periodical&gt;&lt;pages&gt;249-255&lt;/pages&gt;&lt;volume&gt;60&lt;/volume&gt;&lt;number&gt;4&lt;/number&gt;&lt;dates&gt;&lt;year&gt;2023&lt;/year&gt;&lt;/dates&gt;&lt;isbn&gt;1225-1089&lt;/isbn&gt;&lt;urls&gt;&lt;/urls&gt;&lt;/record&gt;&lt;/Cite&gt;&lt;/EndNote&gt;</w:instrText>
      </w:r>
      <w:r w:rsidR="00A84C30">
        <w:fldChar w:fldCharType="separate"/>
      </w:r>
      <w:r w:rsidR="00A84C30">
        <w:rPr>
          <w:noProof/>
        </w:rPr>
        <w:t>[24]</w:t>
      </w:r>
      <w:r w:rsidR="00A84C30">
        <w:fldChar w:fldCharType="end"/>
      </w:r>
      <w:r w:rsidR="00FF4B27">
        <w:t>.</w:t>
      </w:r>
    </w:p>
    <w:p w14:paraId="5CAE2A5F" w14:textId="3DC0A7D2" w:rsidR="00FF22C1" w:rsidRDefault="00FF22C1" w:rsidP="00F12156">
      <w:pPr>
        <w:ind w:firstLine="200"/>
      </w:pPr>
    </w:p>
    <w:p w14:paraId="1C6F3F3B" w14:textId="489DF809" w:rsidR="00616655" w:rsidRDefault="00616655" w:rsidP="00F12156">
      <w:pPr>
        <w:pStyle w:val="3"/>
      </w:pPr>
      <w:r>
        <w:t xml:space="preserve">Orientation </w:t>
      </w:r>
      <w:r w:rsidR="003B183D">
        <w:t xml:space="preserve">contour </w:t>
      </w:r>
      <w:r>
        <w:t>graph</w:t>
      </w:r>
    </w:p>
    <w:p w14:paraId="1B8547DE" w14:textId="5093D66C" w:rsidR="00616655" w:rsidRDefault="00254F96" w:rsidP="00F12156">
      <w:pPr>
        <w:ind w:left="200" w:firstLine="200"/>
      </w:pPr>
      <w:r>
        <w:t xml:space="preserve">To </w:t>
      </w:r>
      <w:r w:rsidR="00FF60D3">
        <w:t>find the optimal printing orientation, we need to repeat the procedure of 2.1.2,</w:t>
      </w:r>
      <w:r w:rsidR="007B0CCF">
        <w:t xml:space="preserve"> as shown in </w:t>
      </w:r>
      <w:r w:rsidR="00C26464">
        <w:fldChar w:fldCharType="begin"/>
      </w:r>
      <w:r w:rsidR="00C26464">
        <w:instrText xml:space="preserve"> REF _Ref169259975 \h </w:instrText>
      </w:r>
      <w:r w:rsidR="00F12156">
        <w:instrText xml:space="preserve"> \* MERGEFORMAT </w:instrText>
      </w:r>
      <w:r w:rsidR="00C26464">
        <w:fldChar w:fldCharType="separate"/>
      </w:r>
      <w:r w:rsidR="00372284">
        <w:t xml:space="preserve">Figure </w:t>
      </w:r>
      <w:r w:rsidR="00372284">
        <w:rPr>
          <w:noProof/>
        </w:rPr>
        <w:t>4</w:t>
      </w:r>
      <w:r w:rsidR="00C26464">
        <w:fldChar w:fldCharType="end"/>
      </w:r>
      <w:r w:rsidR="007B0CCF">
        <w:t xml:space="preserve">. </w:t>
      </w:r>
      <w:r>
        <w:t xml:space="preserve"> </w:t>
      </w:r>
      <w:r w:rsidR="005A5D6D">
        <w:t xml:space="preserve">The right-hand-side </w:t>
      </w:r>
      <w:r w:rsidR="00B63DF7">
        <w:rPr>
          <w:rFonts w:hint="eastAsia"/>
        </w:rPr>
        <w:t xml:space="preserve">contour </w:t>
      </w:r>
      <w:r w:rsidR="005A5D6D">
        <w:t>graph is the total filament mass (</w:t>
      </w:r>
      <w:proofErr w:type="spellStart"/>
      <w:r w:rsidR="005A5D6D" w:rsidRPr="005A5D6D">
        <w:rPr>
          <w:b/>
          <w:i/>
        </w:rPr>
        <w:t>M</w:t>
      </w:r>
      <w:r w:rsidR="005A5D6D" w:rsidRPr="005A5D6D">
        <w:rPr>
          <w:i/>
          <w:vertAlign w:val="subscript"/>
        </w:rPr>
        <w:t>total</w:t>
      </w:r>
      <w:proofErr w:type="spellEnd"/>
      <w:r w:rsidR="005A5D6D">
        <w:t>) for (yaw, pitch).</w:t>
      </w:r>
      <w:r w:rsidR="00E30DEB">
        <w:t xml:space="preserve"> </w:t>
      </w:r>
      <w:r w:rsidR="00FF60D3">
        <w:t>The search</w:t>
      </w:r>
      <w:r w:rsidR="00C22DB9">
        <w:t xml:space="preserve"> </w:t>
      </w:r>
      <w:r w:rsidR="00E30DEB">
        <w:t xml:space="preserve">step </w:t>
      </w:r>
      <w:r w:rsidR="00C22DB9">
        <w:t>(</w:t>
      </w:r>
      <w:proofErr w:type="spellStart"/>
      <w:r w:rsidR="00C22DB9" w:rsidRPr="008A2EC2">
        <w:rPr>
          <w:b/>
          <w:i/>
        </w:rPr>
        <w:t>θ</w:t>
      </w:r>
      <w:r w:rsidR="00C22DB9">
        <w:rPr>
          <w:i/>
          <w:vertAlign w:val="subscript"/>
        </w:rPr>
        <w:t>yp</w:t>
      </w:r>
      <w:proofErr w:type="spellEnd"/>
      <w:r w:rsidR="00C22DB9">
        <w:t xml:space="preserve">) </w:t>
      </w:r>
      <w:r w:rsidR="001853C8">
        <w:t>less</w:t>
      </w:r>
      <w:r w:rsidR="00E30DEB">
        <w:t xml:space="preserve"> than 15</w:t>
      </w:r>
      <w:r w:rsidR="007B37C3" w:rsidRPr="007B37C3">
        <w:rPr>
          <w:rFonts w:hint="eastAsia"/>
        </w:rPr>
        <w:t>°</w:t>
      </w:r>
      <w:r w:rsidR="007B37C3">
        <w:rPr>
          <w:rFonts w:hint="eastAsia"/>
        </w:rPr>
        <w:t xml:space="preserve"> did not make much </w:t>
      </w:r>
      <w:r w:rsidR="007B37C3">
        <w:t>difference</w:t>
      </w:r>
      <w:r w:rsidR="007B37C3">
        <w:rPr>
          <w:rFonts w:hint="eastAsia"/>
        </w:rPr>
        <w:t xml:space="preserve"> </w:t>
      </w:r>
      <w:r w:rsidR="007B37C3">
        <w:lastRenderedPageBreak/>
        <w:t>in ordinary shapes</w:t>
      </w:r>
      <w:r w:rsidR="006962BF">
        <w:t xml:space="preserve"> in our previous works</w:t>
      </w:r>
      <w:r w:rsidR="007B37C3">
        <w:t>, but 1</w:t>
      </w:r>
      <w:r w:rsidR="00C22DB9" w:rsidRPr="007B37C3">
        <w:rPr>
          <w:rFonts w:hint="eastAsia"/>
        </w:rPr>
        <w:t>°</w:t>
      </w:r>
      <w:r w:rsidR="00C22DB9">
        <w:rPr>
          <w:rFonts w:hint="eastAsia"/>
        </w:rPr>
        <w:t xml:space="preserve"> was used in this </w:t>
      </w:r>
      <w:r w:rsidR="00770E15">
        <w:t>paper</w:t>
      </w:r>
      <w:r w:rsidR="00C22DB9">
        <w:rPr>
          <w:rFonts w:hint="eastAsia"/>
        </w:rPr>
        <w:t xml:space="preserve">. </w:t>
      </w:r>
      <w:r w:rsidR="00B63DF7">
        <w:rPr>
          <w:rFonts w:hint="eastAsia"/>
        </w:rPr>
        <w:t>T</w:t>
      </w:r>
      <w:r w:rsidR="00B63DF7">
        <w:t>he bluest regions mean the optimal orientations in the contour graph</w:t>
      </w:r>
      <w:r w:rsidR="00733082">
        <w:t xml:space="preserve">. Texts </w:t>
      </w:r>
      <w:r w:rsidR="00D06679">
        <w:t>“o</w:t>
      </w:r>
      <w:r w:rsidR="00733082">
        <w:t>#</w:t>
      </w:r>
      <w:r w:rsidR="00D06679">
        <w:t>”</w:t>
      </w:r>
      <w:r w:rsidR="00733082">
        <w:t xml:space="preserve"> and “w#” </w:t>
      </w:r>
      <w:r w:rsidR="00D06679">
        <w:t xml:space="preserve">represent </w:t>
      </w:r>
      <w:r w:rsidR="00733082">
        <w:t>#</w:t>
      </w:r>
      <w:proofErr w:type="spellStart"/>
      <w:r w:rsidR="00D06679" w:rsidRPr="00D06679">
        <w:rPr>
          <w:vertAlign w:val="superscript"/>
        </w:rPr>
        <w:t>st</w:t>
      </w:r>
      <w:proofErr w:type="spellEnd"/>
      <w:r w:rsidR="00D06679">
        <w:t xml:space="preserve"> optimal</w:t>
      </w:r>
      <w:r w:rsidR="00733082">
        <w:t xml:space="preserve"> and worst</w:t>
      </w:r>
      <w:r w:rsidR="00B63DF7">
        <w:t xml:space="preserve">. </w:t>
      </w:r>
    </w:p>
    <w:p w14:paraId="6322E298" w14:textId="77777777" w:rsidR="00616655" w:rsidRPr="006E37EC" w:rsidRDefault="00616655" w:rsidP="00F12156">
      <w:pPr>
        <w:ind w:firstLine="200"/>
      </w:pPr>
    </w:p>
    <w:p w14:paraId="4C5BBDFB" w14:textId="77777777" w:rsidR="00616655" w:rsidRDefault="00616655" w:rsidP="00F12156">
      <w:pPr>
        <w:pStyle w:val="-center"/>
        <w:spacing w:line="480" w:lineRule="auto"/>
        <w:ind w:firstLine="200"/>
      </w:pPr>
      <w:r w:rsidRPr="00C837D0">
        <w:rPr>
          <w:noProof/>
        </w:rPr>
        <w:drawing>
          <wp:inline distT="0" distB="0" distL="0" distR="0" wp14:anchorId="2ADFA063" wp14:editId="6018D2CD">
            <wp:extent cx="5846261" cy="1863169"/>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7997" cy="1863722"/>
                    </a:xfrm>
                    <a:prstGeom prst="rect">
                      <a:avLst/>
                    </a:prstGeom>
                    <a:noFill/>
                    <a:ln>
                      <a:noFill/>
                    </a:ln>
                  </pic:spPr>
                </pic:pic>
              </a:graphicData>
            </a:graphic>
          </wp:inline>
        </w:drawing>
      </w:r>
    </w:p>
    <w:p w14:paraId="76941B13" w14:textId="67EC685E" w:rsidR="00616655" w:rsidRDefault="00616655" w:rsidP="00F12156">
      <w:pPr>
        <w:pStyle w:val="Figure"/>
        <w:spacing w:line="480" w:lineRule="auto"/>
        <w:ind w:firstLine="200"/>
      </w:pPr>
      <w:bookmarkStart w:id="6" w:name="_Ref169259975"/>
      <w:bookmarkStart w:id="7" w:name="_Ref168939951"/>
      <w:r>
        <w:t xml:space="preserve">Figure </w:t>
      </w:r>
      <w:fldSimple w:instr=" SEQ Figure \* ARABIC ">
        <w:r w:rsidR="00C26464">
          <w:rPr>
            <w:noProof/>
          </w:rPr>
          <w:t>4</w:t>
        </w:r>
      </w:fldSimple>
      <w:bookmarkEnd w:id="6"/>
      <w:r>
        <w:rPr>
          <w:b/>
        </w:rPr>
        <w:t xml:space="preserve">. </w:t>
      </w:r>
      <w:r>
        <w:t xml:space="preserve">Flowchart of optimal orientation search using </w:t>
      </w:r>
      <w:r>
        <w:rPr>
          <w:rFonts w:hint="eastAsia"/>
        </w:rPr>
        <w:t xml:space="preserve">modified </w:t>
      </w:r>
      <w:r>
        <w:t>support structure tomography</w:t>
      </w:r>
      <w:bookmarkEnd w:id="7"/>
    </w:p>
    <w:p w14:paraId="22F2FBA2" w14:textId="5822F34C" w:rsidR="00616655" w:rsidRPr="00616655" w:rsidRDefault="00616655" w:rsidP="00F12156">
      <w:pPr>
        <w:ind w:firstLine="200"/>
      </w:pPr>
    </w:p>
    <w:p w14:paraId="4FDC95E8" w14:textId="77777777" w:rsidR="00616655" w:rsidRPr="003A613D" w:rsidRDefault="00616655" w:rsidP="00F12156">
      <w:pPr>
        <w:ind w:firstLine="200"/>
      </w:pPr>
    </w:p>
    <w:p w14:paraId="661104E4" w14:textId="1929EF4C" w:rsidR="00866A9B" w:rsidRPr="00780F28" w:rsidRDefault="008954E5" w:rsidP="00F12156">
      <w:pPr>
        <w:pStyle w:val="2"/>
      </w:pPr>
      <w:r>
        <w:t>GPU-</w:t>
      </w:r>
      <w:r w:rsidR="005B77FE">
        <w:t>oriented</w:t>
      </w:r>
      <w:r>
        <w:t xml:space="preserve"> </w:t>
      </w:r>
      <w:r w:rsidR="007F7EE0">
        <w:t>modification</w:t>
      </w:r>
    </w:p>
    <w:p w14:paraId="491F35E3" w14:textId="56D2FF6E" w:rsidR="00FD3578" w:rsidRPr="00583D11" w:rsidRDefault="00B454C5" w:rsidP="00F12156">
      <w:pPr>
        <w:ind w:firstLine="200"/>
      </w:pPr>
      <w:r>
        <w:t xml:space="preserve"> </w:t>
      </w:r>
    </w:p>
    <w:p w14:paraId="1F3176F0" w14:textId="77777777" w:rsidR="003708B8" w:rsidRDefault="003708B8" w:rsidP="00F12156">
      <w:pPr>
        <w:ind w:firstLine="200"/>
      </w:pPr>
    </w:p>
    <w:p w14:paraId="7F34DB4F" w14:textId="5C51D6CE" w:rsidR="00C0620A" w:rsidRDefault="002D7323" w:rsidP="00F12156">
      <w:pPr>
        <w:pStyle w:val="3"/>
      </w:pPr>
      <w:r>
        <w:rPr>
          <w:rFonts w:hint="eastAsia"/>
        </w:rPr>
        <w:t>S</w:t>
      </w:r>
      <w:r w:rsidR="00AE550B">
        <w:t>ubdivision</w:t>
      </w:r>
      <w:r w:rsidR="00F85E90">
        <w:t xml:space="preserve"> of triangles</w:t>
      </w:r>
    </w:p>
    <w:p w14:paraId="3CB666B0" w14:textId="70AD91B9" w:rsidR="00B96B75" w:rsidRDefault="00FC1BA9" w:rsidP="00F12156">
      <w:pPr>
        <w:ind w:firstLine="200"/>
      </w:pPr>
      <w:r>
        <w:t xml:space="preserve">The first step in </w:t>
      </w:r>
      <w:r w:rsidR="00602DED">
        <w:t xml:space="preserve">the GPGPU-version MSST algorithm is to voxelize input mesh data. We split the voxelization into two steps. The CPU subdivides each triangle into four pieces iteratively until its fragments fit 4 mm x 4 mm, and then the GPU </w:t>
      </w:r>
      <w:proofErr w:type="spellStart"/>
      <w:r w:rsidR="00602DED">
        <w:t>voxelizes</w:t>
      </w:r>
      <w:proofErr w:type="spellEnd"/>
      <w:r w:rsidR="00602DED">
        <w:t xml:space="preserve"> the fragments,</w:t>
      </w:r>
      <w:r w:rsidR="00523367">
        <w:t xml:space="preserve"> </w:t>
      </w:r>
      <w:r w:rsidR="00676B89">
        <w:t xml:space="preserve">as shown in </w:t>
      </w:r>
      <w:r w:rsidR="003F3E4F">
        <w:fldChar w:fldCharType="begin"/>
      </w:r>
      <w:r w:rsidR="003F3E4F">
        <w:instrText xml:space="preserve"> REF _Ref168939822 \h </w:instrText>
      </w:r>
      <w:r w:rsidR="00F12156">
        <w:instrText xml:space="preserve"> \* MERGEFORMAT </w:instrText>
      </w:r>
      <w:r w:rsidR="003F3E4F">
        <w:fldChar w:fldCharType="separate"/>
      </w:r>
      <w:r w:rsidR="003F3E4F">
        <w:t xml:space="preserve">Figure </w:t>
      </w:r>
      <w:r w:rsidR="003F3E4F">
        <w:rPr>
          <w:noProof/>
        </w:rPr>
        <w:t>4</w:t>
      </w:r>
      <w:r w:rsidR="003F3E4F">
        <w:fldChar w:fldCharType="end"/>
      </w:r>
      <w:r w:rsidR="00804F32">
        <w:rPr>
          <w:rFonts w:hint="eastAsia"/>
        </w:rPr>
        <w:t>.</w:t>
      </w:r>
    </w:p>
    <w:p w14:paraId="1AF68D2C" w14:textId="77777777" w:rsidR="00A6307A" w:rsidRPr="00974E93" w:rsidRDefault="00A6307A" w:rsidP="00F12156">
      <w:pPr>
        <w:ind w:firstLine="200"/>
      </w:pPr>
    </w:p>
    <w:p w14:paraId="7F929637" w14:textId="3A720BB5" w:rsidR="00A6307A" w:rsidRDefault="00C5791D" w:rsidP="00F12156">
      <w:pPr>
        <w:pStyle w:val="-center"/>
        <w:spacing w:line="480" w:lineRule="auto"/>
        <w:ind w:firstLine="200"/>
      </w:pPr>
      <w:r w:rsidRPr="00C5791D">
        <w:rPr>
          <w:noProof/>
        </w:rPr>
        <w:drawing>
          <wp:inline distT="0" distB="0" distL="0" distR="0" wp14:anchorId="63639C7B" wp14:editId="248AA73F">
            <wp:extent cx="4076454" cy="1101452"/>
            <wp:effectExtent l="0" t="0" r="0" b="381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89193" cy="1104894"/>
                    </a:xfrm>
                    <a:prstGeom prst="rect">
                      <a:avLst/>
                    </a:prstGeom>
                    <a:noFill/>
                    <a:ln>
                      <a:noFill/>
                    </a:ln>
                  </pic:spPr>
                </pic:pic>
              </a:graphicData>
            </a:graphic>
          </wp:inline>
        </w:drawing>
      </w:r>
    </w:p>
    <w:p w14:paraId="3599B5E4" w14:textId="00407FE6" w:rsidR="00A6307A" w:rsidRPr="002A2FF0" w:rsidRDefault="009166FD" w:rsidP="00F12156">
      <w:pPr>
        <w:pStyle w:val="Figure"/>
        <w:spacing w:line="480" w:lineRule="auto"/>
        <w:ind w:firstLine="200"/>
      </w:pPr>
      <w:bookmarkStart w:id="8" w:name="_Ref168939822"/>
      <w:r>
        <w:t xml:space="preserve">Figure </w:t>
      </w:r>
      <w:fldSimple w:instr=" SEQ Figure \* ARABIC ">
        <w:r w:rsidR="00C26464">
          <w:rPr>
            <w:noProof/>
          </w:rPr>
          <w:t>5</w:t>
        </w:r>
      </w:fldSimple>
      <w:bookmarkEnd w:id="8"/>
      <w:r w:rsidR="00A6307A">
        <w:rPr>
          <w:b/>
        </w:rPr>
        <w:t xml:space="preserve">. </w:t>
      </w:r>
      <w:r w:rsidR="00A6307A" w:rsidRPr="00B62ADC">
        <w:t>Illustration of</w:t>
      </w:r>
      <w:r w:rsidR="00A6307A">
        <w:rPr>
          <w:b/>
        </w:rPr>
        <w:t xml:space="preserve"> </w:t>
      </w:r>
      <w:r w:rsidR="002A3D2F" w:rsidRPr="002A3D2F">
        <w:t>GPU-friendly</w:t>
      </w:r>
      <w:r w:rsidR="002A3D2F">
        <w:rPr>
          <w:b/>
        </w:rPr>
        <w:t xml:space="preserve"> </w:t>
      </w:r>
      <w:r w:rsidR="007743B7" w:rsidRPr="007743B7">
        <w:rPr>
          <w:rFonts w:hint="eastAsia"/>
        </w:rPr>
        <w:t xml:space="preserve">voxelization </w:t>
      </w:r>
      <w:r w:rsidR="007743B7" w:rsidRPr="007743B7">
        <w:t xml:space="preserve">scheme </w:t>
      </w:r>
      <w:r w:rsidR="007743B7" w:rsidRPr="007743B7">
        <w:rPr>
          <w:rFonts w:hint="eastAsia"/>
        </w:rPr>
        <w:t>using</w:t>
      </w:r>
      <w:r w:rsidR="007743B7">
        <w:rPr>
          <w:rFonts w:hint="eastAsia"/>
          <w:b/>
        </w:rPr>
        <w:t xml:space="preserve"> </w:t>
      </w:r>
      <w:r w:rsidR="00A6307A" w:rsidRPr="00B62ADC">
        <w:rPr>
          <w:rFonts w:hint="eastAsia"/>
        </w:rPr>
        <w:t>t</w:t>
      </w:r>
      <w:r w:rsidR="00A6307A" w:rsidRPr="00B62ADC">
        <w:t>riangul</w:t>
      </w:r>
      <w:r w:rsidR="00A6307A">
        <w:t>ar</w:t>
      </w:r>
      <w:r w:rsidR="00A6307A" w:rsidRPr="00B62ADC">
        <w:t xml:space="preserve"> subdivision </w:t>
      </w:r>
    </w:p>
    <w:p w14:paraId="50109632" w14:textId="3A444F7F" w:rsidR="0097160C" w:rsidRPr="007D486E" w:rsidRDefault="0097160C" w:rsidP="00F12156">
      <w:pPr>
        <w:ind w:firstLine="200"/>
      </w:pPr>
    </w:p>
    <w:p w14:paraId="4EA61755" w14:textId="67F4D7B5" w:rsidR="00F7630E" w:rsidRDefault="000A524E" w:rsidP="00F12156">
      <w:pPr>
        <w:pStyle w:val="3"/>
      </w:pPr>
      <w:r>
        <w:rPr>
          <w:rFonts w:hint="eastAsia"/>
        </w:rPr>
        <w:lastRenderedPageBreak/>
        <w:t>S</w:t>
      </w:r>
      <w:r>
        <w:t xml:space="preserve">lot-based pixel data </w:t>
      </w:r>
      <w:r w:rsidR="006F48B3">
        <w:t>structure</w:t>
      </w:r>
    </w:p>
    <w:p w14:paraId="2604A6F0" w14:textId="5EC2A87F" w:rsidR="000235F9" w:rsidRDefault="00CC37DE" w:rsidP="00F12156">
      <w:pPr>
        <w:ind w:firstLine="200"/>
      </w:pPr>
      <w:r>
        <w:t xml:space="preserve">Due to the limitations </w:t>
      </w:r>
      <w:proofErr w:type="spellStart"/>
      <w:r w:rsidRPr="00371BA1">
        <w:rPr>
          <w:b/>
        </w:rPr>
        <w:t>i</w:t>
      </w:r>
      <w:proofErr w:type="spellEnd"/>
      <w:r w:rsidRPr="00371BA1">
        <w:rPr>
          <w:b/>
        </w:rPr>
        <w:t>)</w:t>
      </w:r>
      <w:r>
        <w:rPr>
          <w:b/>
        </w:rPr>
        <w:t xml:space="preserve"> </w:t>
      </w:r>
      <w:r>
        <w:t xml:space="preserve">~ </w:t>
      </w:r>
      <w:r w:rsidRPr="00371BA1">
        <w:rPr>
          <w:b/>
        </w:rPr>
        <w:t>v)</w:t>
      </w:r>
      <w:r>
        <w:t xml:space="preserve">, </w:t>
      </w:r>
      <w:r w:rsidR="00DC01BA">
        <w:t>storing an unknown number of data in GPU is not convenient</w:t>
      </w:r>
      <w:r>
        <w:t xml:space="preserve">. Therefore, we assumed that </w:t>
      </w:r>
      <w:r w:rsidR="00602DED">
        <w:t>the 3D</w:t>
      </w:r>
      <w:r w:rsidR="00B935A1">
        <w:t xml:space="preserve"> printer’s capacity is 256</w:t>
      </w:r>
      <w:r w:rsidR="009B2ABC" w:rsidRPr="009B2ABC">
        <w:rPr>
          <w:rFonts w:hint="eastAsia"/>
        </w:rPr>
        <w:t>×</w:t>
      </w:r>
      <w:r w:rsidR="00B935A1">
        <w:t>256</w:t>
      </w:r>
      <w:r w:rsidR="009B2ABC" w:rsidRPr="009B2ABC">
        <w:rPr>
          <w:rFonts w:hint="eastAsia"/>
        </w:rPr>
        <w:t>×</w:t>
      </w:r>
      <w:r w:rsidR="00B935A1">
        <w:t>256 mm</w:t>
      </w:r>
      <w:r w:rsidR="00B935A1" w:rsidRPr="009B2ABC">
        <w:rPr>
          <w:vertAlign w:val="superscript"/>
        </w:rPr>
        <w:t>3</w:t>
      </w:r>
      <w:r w:rsidR="0079468E">
        <w:t>.</w:t>
      </w:r>
      <w:r>
        <w:t xml:space="preserve"> </w:t>
      </w:r>
      <w:r w:rsidR="00E15F34">
        <w:fldChar w:fldCharType="begin"/>
      </w:r>
      <w:r w:rsidR="00E15F34">
        <w:instrText xml:space="preserve"> REF _Ref168939870 \h </w:instrText>
      </w:r>
      <w:r w:rsidR="00F12156">
        <w:instrText xml:space="preserve"> \* MERGEFORMAT </w:instrText>
      </w:r>
      <w:r w:rsidR="00E15F34">
        <w:fldChar w:fldCharType="separate"/>
      </w:r>
      <w:r w:rsidR="00E15F34">
        <w:t xml:space="preserve">Figure </w:t>
      </w:r>
      <w:r w:rsidR="00E15F34">
        <w:rPr>
          <w:noProof/>
        </w:rPr>
        <w:t>5</w:t>
      </w:r>
      <w:r w:rsidR="00E15F34">
        <w:fldChar w:fldCharType="end"/>
      </w:r>
      <w:r w:rsidR="00E15F34">
        <w:t>a show</w:t>
      </w:r>
      <w:r w:rsidR="0079468E">
        <w:t>s</w:t>
      </w:r>
      <w:r w:rsidR="00E15F34">
        <w:t xml:space="preserve"> a bird’s-eye view of the pixel slots</w:t>
      </w:r>
      <w:r w:rsidR="0079468E">
        <w:t xml:space="preserve">. </w:t>
      </w:r>
      <w:r w:rsidR="009B181A">
        <w:fldChar w:fldCharType="begin"/>
      </w:r>
      <w:r w:rsidR="009B181A">
        <w:instrText xml:space="preserve"> REF _Ref168939870 \h </w:instrText>
      </w:r>
      <w:r w:rsidR="00F12156">
        <w:instrText xml:space="preserve"> \* MERGEFORMAT </w:instrText>
      </w:r>
      <w:r w:rsidR="009B181A">
        <w:fldChar w:fldCharType="separate"/>
      </w:r>
      <w:r w:rsidR="009B181A">
        <w:t xml:space="preserve">Figure </w:t>
      </w:r>
      <w:r w:rsidR="009B181A">
        <w:rPr>
          <w:noProof/>
        </w:rPr>
        <w:t>5</w:t>
      </w:r>
      <w:r w:rsidR="009B181A">
        <w:fldChar w:fldCharType="end"/>
      </w:r>
      <w:r w:rsidR="009B181A">
        <w:t xml:space="preserve">b </w:t>
      </w:r>
      <w:r w:rsidR="00EB0818">
        <w:t xml:space="preserve">represents </w:t>
      </w:r>
      <w:r w:rsidR="00E15F34">
        <w:t xml:space="preserve">the </w:t>
      </w:r>
      <w:r w:rsidR="00EB0818">
        <w:t xml:space="preserve">detailed view of each </w:t>
      </w:r>
      <w:r w:rsidR="00E15F34">
        <w:t>pixel group data structure.</w:t>
      </w:r>
      <w:r w:rsidR="00D073A7">
        <w:t xml:space="preserve"> </w:t>
      </w:r>
      <w:r w:rsidR="00EB0818">
        <w:t xml:space="preserve">Considering the GPU </w:t>
      </w:r>
      <w:r w:rsidR="00602DED">
        <w:t xml:space="preserve">warp size (limitation </w:t>
      </w:r>
      <w:proofErr w:type="spellStart"/>
      <w:r w:rsidR="00602DED">
        <w:t>i</w:t>
      </w:r>
      <w:proofErr w:type="spellEnd"/>
      <w:r w:rsidR="00602DED">
        <w:t>)), we designed each pixel group to have 3 x 16 bytes,</w:t>
      </w:r>
      <w:r w:rsidR="004A4755">
        <w:t xml:space="preserve"> respectively. </w:t>
      </w:r>
      <w:r w:rsidR="00DC01BA">
        <w:t>Each</w:t>
      </w:r>
      <w:r w:rsidR="0046170F">
        <w:t xml:space="preserve"> </w:t>
      </w:r>
      <w:r w:rsidR="00002F41">
        <w:t xml:space="preserve">three-byte triplet contains minimal pixel data such as pixel type, z-coordinate, and normal vector’s z-component. </w:t>
      </w:r>
      <w:r w:rsidR="00572044">
        <w:t>Only the first triple was reserved for slot meta-data</w:t>
      </w:r>
      <w:r w:rsidR="00DC01BA">
        <w:t>,</w:t>
      </w:r>
      <w:r w:rsidR="00572044">
        <w:t xml:space="preserve"> such as </w:t>
      </w:r>
      <w:r w:rsidR="00204F89">
        <w:t>the</w:t>
      </w:r>
      <w:r w:rsidR="003C6102">
        <w:t xml:space="preserve"> </w:t>
      </w:r>
      <w:r w:rsidR="00572044">
        <w:t xml:space="preserve">number of pixels, local volume, and local support structure volume. </w:t>
      </w:r>
      <w:r w:rsidR="004F318B">
        <w:t xml:space="preserve">In this way, </w:t>
      </w:r>
      <w:r w:rsidR="00EE340C">
        <w:t>an empty slot</w:t>
      </w:r>
      <w:r w:rsidR="004F318B">
        <w:t xml:space="preserve"> can be shown </w:t>
      </w:r>
      <w:r w:rsidR="00DC01BA">
        <w:t>in</w:t>
      </w:r>
      <w:r w:rsidR="004F318B">
        <w:t xml:space="preserve"> </w:t>
      </w:r>
      <w:r w:rsidR="004F318B">
        <w:fldChar w:fldCharType="begin"/>
      </w:r>
      <w:r w:rsidR="004F318B">
        <w:instrText xml:space="preserve"> REF _Ref168939870 \h </w:instrText>
      </w:r>
      <w:r w:rsidR="00F12156">
        <w:instrText xml:space="preserve"> \* MERGEFORMAT </w:instrText>
      </w:r>
      <w:r w:rsidR="004F318B">
        <w:fldChar w:fldCharType="separate"/>
      </w:r>
      <w:r w:rsidR="004F318B">
        <w:t xml:space="preserve">Figure </w:t>
      </w:r>
      <w:r w:rsidR="004F318B">
        <w:rPr>
          <w:noProof/>
        </w:rPr>
        <w:t>5</w:t>
      </w:r>
      <w:r w:rsidR="004F318B">
        <w:fldChar w:fldCharType="end"/>
      </w:r>
      <w:r w:rsidR="004F318B">
        <w:t>c</w:t>
      </w:r>
      <w:r w:rsidR="00EE340C">
        <w:t xml:space="preserve">. </w:t>
      </w:r>
      <w:r w:rsidR="00DC01BA">
        <w:t xml:space="preserve">Figures 5d and 5e illustrate an exemplary slot before and after sorting </w:t>
      </w:r>
      <w:r w:rsidR="003C6102">
        <w:t>by</w:t>
      </w:r>
      <w:r w:rsidR="00DC01BA">
        <w:t xml:space="preserve"> the </w:t>
      </w:r>
      <w:r w:rsidR="00356226">
        <w:t>z-coordinate</w:t>
      </w:r>
      <w:r w:rsidR="00EE340C">
        <w:t xml:space="preserve">. </w:t>
      </w:r>
    </w:p>
    <w:p w14:paraId="6EBD441F" w14:textId="285771DB" w:rsidR="000A4A79" w:rsidRPr="000A4A79" w:rsidRDefault="000A4A79" w:rsidP="00F12156">
      <w:pPr>
        <w:ind w:firstLine="200"/>
      </w:pPr>
    </w:p>
    <w:tbl>
      <w:tblPr>
        <w:tblStyle w:val="a8"/>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8"/>
      </w:tblGrid>
      <w:tr w:rsidR="00DF6C1A" w14:paraId="0533D172" w14:textId="77777777" w:rsidTr="00611B20">
        <w:tc>
          <w:tcPr>
            <w:tcW w:w="8438" w:type="dxa"/>
          </w:tcPr>
          <w:p w14:paraId="7D0BD1EC" w14:textId="59AA9ECB" w:rsidR="00DF6C1A" w:rsidRDefault="0074376F" w:rsidP="00F12156">
            <w:pPr>
              <w:pStyle w:val="-center"/>
              <w:spacing w:line="480" w:lineRule="auto"/>
            </w:pPr>
            <w:r w:rsidRPr="0074376F">
              <w:rPr>
                <w:noProof/>
              </w:rPr>
              <w:drawing>
                <wp:inline distT="0" distB="0" distL="0" distR="0" wp14:anchorId="66C55871" wp14:editId="157264D0">
                  <wp:extent cx="1856138" cy="1817001"/>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60101" cy="1820881"/>
                          </a:xfrm>
                          <a:prstGeom prst="rect">
                            <a:avLst/>
                          </a:prstGeom>
                          <a:noFill/>
                          <a:ln>
                            <a:noFill/>
                          </a:ln>
                        </pic:spPr>
                      </pic:pic>
                    </a:graphicData>
                  </a:graphic>
                </wp:inline>
              </w:drawing>
            </w:r>
          </w:p>
          <w:p w14:paraId="13537ECA" w14:textId="757F855F" w:rsidR="00DF2A2A" w:rsidRPr="00DF2A2A" w:rsidRDefault="00DF2A2A" w:rsidP="009937F5">
            <w:pPr>
              <w:pStyle w:val="Figure"/>
              <w:spacing w:line="480" w:lineRule="auto"/>
              <w:ind w:firstLine="200"/>
            </w:pPr>
            <w:r>
              <w:t xml:space="preserve">(a) </w:t>
            </w:r>
            <w:r w:rsidR="00481E66">
              <w:t>bird</w:t>
            </w:r>
            <w:r w:rsidR="00AF32BC">
              <w:t>’s</w:t>
            </w:r>
            <w:r w:rsidR="00481E66">
              <w:t>-eye</w:t>
            </w:r>
            <w:r w:rsidR="00AF32BC">
              <w:t xml:space="preserve"> </w:t>
            </w:r>
            <w:r w:rsidR="00481E66">
              <w:t xml:space="preserve">view of </w:t>
            </w:r>
            <w:r w:rsidR="004744B5">
              <w:rPr>
                <w:rFonts w:hint="eastAsia"/>
              </w:rPr>
              <w:t>pixel slots</w:t>
            </w:r>
          </w:p>
        </w:tc>
      </w:tr>
      <w:tr w:rsidR="00DF6C1A" w14:paraId="25B8687F" w14:textId="77777777" w:rsidTr="00611B20">
        <w:tc>
          <w:tcPr>
            <w:tcW w:w="8438" w:type="dxa"/>
          </w:tcPr>
          <w:p w14:paraId="0E703E2F" w14:textId="657D710D" w:rsidR="00024350" w:rsidRDefault="00C13720" w:rsidP="00F12156">
            <w:pPr>
              <w:pStyle w:val="-center"/>
              <w:spacing w:line="480" w:lineRule="auto"/>
            </w:pPr>
            <w:r w:rsidRPr="00C13720">
              <w:rPr>
                <w:noProof/>
              </w:rPr>
              <w:drawing>
                <wp:inline distT="0" distB="0" distL="0" distR="0" wp14:anchorId="6B840F14" wp14:editId="53C6F14F">
                  <wp:extent cx="3810983" cy="479080"/>
                  <wp:effectExtent l="0" t="0" r="0" b="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4790" cy="485844"/>
                          </a:xfrm>
                          <a:prstGeom prst="rect">
                            <a:avLst/>
                          </a:prstGeom>
                          <a:noFill/>
                          <a:ln>
                            <a:noFill/>
                          </a:ln>
                        </pic:spPr>
                      </pic:pic>
                    </a:graphicData>
                  </a:graphic>
                </wp:inline>
              </w:drawing>
            </w:r>
          </w:p>
          <w:p w14:paraId="2FF6AF86" w14:textId="18BF3CBD" w:rsidR="00DF2A2A" w:rsidRPr="00BD41D7" w:rsidRDefault="00024350" w:rsidP="009937F5">
            <w:pPr>
              <w:pStyle w:val="Figure"/>
              <w:spacing w:line="480" w:lineRule="auto"/>
              <w:ind w:firstLine="200"/>
            </w:pPr>
            <w:r>
              <w:t>(b)</w:t>
            </w:r>
            <w:r w:rsidR="0039437C">
              <w:t xml:space="preserve"> </w:t>
            </w:r>
            <w:r w:rsidR="00534612">
              <w:t>pixel</w:t>
            </w:r>
            <w:r w:rsidR="009252E6">
              <w:t xml:space="preserve"> data </w:t>
            </w:r>
            <w:r w:rsidR="0038475F">
              <w:t>format</w:t>
            </w:r>
            <w:r w:rsidR="009252E6">
              <w:t xml:space="preserve"> in </w:t>
            </w:r>
            <w:r w:rsidR="0039437C">
              <w:t>each slot</w:t>
            </w:r>
          </w:p>
        </w:tc>
      </w:tr>
      <w:tr w:rsidR="00DF6C1A" w14:paraId="06AE47D2" w14:textId="77777777" w:rsidTr="00611B20">
        <w:tc>
          <w:tcPr>
            <w:tcW w:w="8438" w:type="dxa"/>
          </w:tcPr>
          <w:p w14:paraId="0CE1FAA5" w14:textId="7F992D60" w:rsidR="008840CC" w:rsidRPr="008840CC" w:rsidRDefault="003559C0" w:rsidP="00F12156">
            <w:pPr>
              <w:pStyle w:val="-center"/>
              <w:spacing w:line="480" w:lineRule="auto"/>
            </w:pPr>
            <w:r w:rsidRPr="003559C0">
              <w:rPr>
                <w:noProof/>
              </w:rPr>
              <w:drawing>
                <wp:inline distT="0" distB="0" distL="0" distR="0" wp14:anchorId="296360BD" wp14:editId="5ED9EF15">
                  <wp:extent cx="3775587" cy="273662"/>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48444" cy="278943"/>
                          </a:xfrm>
                          <a:prstGeom prst="rect">
                            <a:avLst/>
                          </a:prstGeom>
                          <a:noFill/>
                          <a:ln>
                            <a:noFill/>
                          </a:ln>
                        </pic:spPr>
                      </pic:pic>
                    </a:graphicData>
                  </a:graphic>
                </wp:inline>
              </w:drawing>
            </w:r>
          </w:p>
          <w:p w14:paraId="2E8D882F" w14:textId="03F52276" w:rsidR="001B4654" w:rsidRDefault="008840CC" w:rsidP="009937F5">
            <w:pPr>
              <w:pStyle w:val="Figure"/>
              <w:spacing w:line="480" w:lineRule="auto"/>
              <w:ind w:firstLine="200"/>
            </w:pPr>
            <w:r>
              <w:rPr>
                <w:rFonts w:hint="eastAsia"/>
              </w:rPr>
              <w:t>(</w:t>
            </w:r>
            <w:r>
              <w:t>c)</w:t>
            </w:r>
            <w:r w:rsidR="00FD1917">
              <w:t xml:space="preserve"> example of </w:t>
            </w:r>
            <w:r w:rsidR="00A2153B">
              <w:t xml:space="preserve">an </w:t>
            </w:r>
            <w:r w:rsidR="00FD1917">
              <w:t>empty slot</w:t>
            </w:r>
          </w:p>
        </w:tc>
      </w:tr>
      <w:tr w:rsidR="00DF6C1A" w14:paraId="6D599208" w14:textId="77777777" w:rsidTr="00611B20">
        <w:tc>
          <w:tcPr>
            <w:tcW w:w="8438" w:type="dxa"/>
          </w:tcPr>
          <w:p w14:paraId="61683607" w14:textId="59E0D938" w:rsidR="00DF6C1A" w:rsidRDefault="00F97B60" w:rsidP="00F12156">
            <w:pPr>
              <w:pStyle w:val="-center"/>
              <w:spacing w:line="480" w:lineRule="auto"/>
            </w:pPr>
            <w:r w:rsidRPr="00F97B60">
              <w:rPr>
                <w:noProof/>
              </w:rPr>
              <w:drawing>
                <wp:inline distT="0" distB="0" distL="0" distR="0" wp14:anchorId="71D11788" wp14:editId="4A2DE29C">
                  <wp:extent cx="3787386" cy="274832"/>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00930" cy="283071"/>
                          </a:xfrm>
                          <a:prstGeom prst="rect">
                            <a:avLst/>
                          </a:prstGeom>
                          <a:noFill/>
                          <a:ln>
                            <a:noFill/>
                          </a:ln>
                        </pic:spPr>
                      </pic:pic>
                    </a:graphicData>
                  </a:graphic>
                </wp:inline>
              </w:drawing>
            </w:r>
          </w:p>
          <w:p w14:paraId="67060779" w14:textId="2999E86F" w:rsidR="001B4654" w:rsidRDefault="00FD1917" w:rsidP="009937F5">
            <w:pPr>
              <w:pStyle w:val="-center"/>
              <w:spacing w:line="480" w:lineRule="auto"/>
            </w:pPr>
            <w:r>
              <w:rPr>
                <w:rFonts w:hint="eastAsia"/>
              </w:rPr>
              <w:t>(</w:t>
            </w:r>
            <w:r>
              <w:t xml:space="preserve">d) </w:t>
            </w:r>
            <w:r w:rsidR="004171CB">
              <w:t xml:space="preserve">example of an unsorted slot with two </w:t>
            </w:r>
            <w:r w:rsidR="0030710F">
              <w:t>pix</w:t>
            </w:r>
            <w:r w:rsidR="004171CB">
              <w:t>els</w:t>
            </w:r>
          </w:p>
        </w:tc>
      </w:tr>
      <w:tr w:rsidR="00DF6C1A" w14:paraId="751A0AA4" w14:textId="77777777" w:rsidTr="00611B20">
        <w:tc>
          <w:tcPr>
            <w:tcW w:w="8438" w:type="dxa"/>
          </w:tcPr>
          <w:p w14:paraId="40D67BC8" w14:textId="61036889" w:rsidR="00DF6C1A" w:rsidRDefault="00D139F6" w:rsidP="00F12156">
            <w:pPr>
              <w:pStyle w:val="-center"/>
              <w:spacing w:line="480" w:lineRule="auto"/>
            </w:pPr>
            <w:r w:rsidRPr="00D139F6">
              <w:rPr>
                <w:noProof/>
              </w:rPr>
              <w:drawing>
                <wp:inline distT="0" distB="0" distL="0" distR="0" wp14:anchorId="2563C662" wp14:editId="4F0D965A">
                  <wp:extent cx="3775587" cy="274321"/>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45641" cy="279411"/>
                          </a:xfrm>
                          <a:prstGeom prst="rect">
                            <a:avLst/>
                          </a:prstGeom>
                          <a:noFill/>
                          <a:ln>
                            <a:noFill/>
                          </a:ln>
                        </pic:spPr>
                      </pic:pic>
                    </a:graphicData>
                  </a:graphic>
                </wp:inline>
              </w:drawing>
            </w:r>
          </w:p>
          <w:p w14:paraId="20443E62" w14:textId="684774E9" w:rsidR="00BC4DFD" w:rsidRDefault="00BC4DFD" w:rsidP="00F12156">
            <w:pPr>
              <w:pStyle w:val="Figure"/>
              <w:spacing w:line="480" w:lineRule="auto"/>
              <w:ind w:firstLine="200"/>
            </w:pPr>
            <w:r>
              <w:rPr>
                <w:rFonts w:hint="eastAsia"/>
              </w:rPr>
              <w:t>(</w:t>
            </w:r>
            <w:r>
              <w:t xml:space="preserve">e) sorted </w:t>
            </w:r>
            <w:r w:rsidR="00194C4C">
              <w:t>result</w:t>
            </w:r>
            <w:r>
              <w:t xml:space="preserve"> </w:t>
            </w:r>
            <w:r w:rsidR="00843E1F">
              <w:t>of</w:t>
            </w:r>
            <w:r>
              <w:t xml:space="preserve"> (d)</w:t>
            </w:r>
          </w:p>
        </w:tc>
      </w:tr>
    </w:tbl>
    <w:p w14:paraId="6021FB91" w14:textId="29428E27" w:rsidR="00DF6C1A" w:rsidRPr="002A2FF0" w:rsidRDefault="0077591C" w:rsidP="00F12156">
      <w:pPr>
        <w:pStyle w:val="Figure"/>
        <w:spacing w:line="480" w:lineRule="auto"/>
        <w:ind w:firstLine="200"/>
      </w:pPr>
      <w:bookmarkStart w:id="9" w:name="_Ref168939870"/>
      <w:r>
        <w:t xml:space="preserve">Figure </w:t>
      </w:r>
      <w:fldSimple w:instr=" SEQ Figure \* ARABIC ">
        <w:r w:rsidR="00C26464">
          <w:rPr>
            <w:noProof/>
          </w:rPr>
          <w:t>6</w:t>
        </w:r>
      </w:fldSimple>
      <w:bookmarkEnd w:id="9"/>
      <w:r w:rsidR="00DF6C1A">
        <w:rPr>
          <w:b/>
        </w:rPr>
        <w:t xml:space="preserve">. </w:t>
      </w:r>
      <w:r w:rsidR="00DF6C1A" w:rsidRPr="00B62ADC">
        <w:t>Illustration of</w:t>
      </w:r>
      <w:r w:rsidR="00DF6C1A" w:rsidRPr="00D90035">
        <w:rPr>
          <w:rStyle w:val="FigureChar"/>
        </w:rPr>
        <w:t xml:space="preserve"> </w:t>
      </w:r>
      <w:r w:rsidR="00DF6C1A" w:rsidRPr="00D90035">
        <w:rPr>
          <w:rStyle w:val="FigureChar"/>
          <w:rFonts w:hint="eastAsia"/>
        </w:rPr>
        <w:t>slot</w:t>
      </w:r>
      <w:r w:rsidR="00861AFF">
        <w:rPr>
          <w:rStyle w:val="FigureChar"/>
        </w:rPr>
        <w:t>-</w:t>
      </w:r>
      <w:r w:rsidR="00DF6C1A" w:rsidRPr="00D90035">
        <w:rPr>
          <w:rStyle w:val="FigureChar"/>
          <w:rFonts w:hint="eastAsia"/>
        </w:rPr>
        <w:t xml:space="preserve">based </w:t>
      </w:r>
      <w:r w:rsidR="0030710F">
        <w:rPr>
          <w:rStyle w:val="FigureChar"/>
        </w:rPr>
        <w:t>pi</w:t>
      </w:r>
      <w:r w:rsidR="00DF6C1A" w:rsidRPr="00D90035">
        <w:rPr>
          <w:rStyle w:val="FigureChar"/>
        </w:rPr>
        <w:t>xel data structure</w:t>
      </w:r>
      <w:r w:rsidR="007939C1">
        <w:rPr>
          <w:rStyle w:val="FigureChar"/>
        </w:rPr>
        <w:t xml:space="preserve"> (</w:t>
      </w:r>
      <w:proofErr w:type="spellStart"/>
      <w:r w:rsidR="007939C1">
        <w:rPr>
          <w:rStyle w:val="FigureChar"/>
        </w:rPr>
        <w:t>nV</w:t>
      </w:r>
      <w:proofErr w:type="spellEnd"/>
      <w:r w:rsidR="007939C1">
        <w:rPr>
          <w:rStyle w:val="FigureChar"/>
        </w:rPr>
        <w:t xml:space="preserve">: number of </w:t>
      </w:r>
      <w:r w:rsidR="0030710F">
        <w:rPr>
          <w:rStyle w:val="FigureChar"/>
        </w:rPr>
        <w:t>pi</w:t>
      </w:r>
      <w:r w:rsidR="007939C1">
        <w:rPr>
          <w:rStyle w:val="FigureChar"/>
        </w:rPr>
        <w:t xml:space="preserve">xels, Vo: object volume, Vss: support </w:t>
      </w:r>
      <w:r w:rsidR="007939C1" w:rsidRPr="003313F7">
        <w:rPr>
          <w:rStyle w:val="FigureChar"/>
        </w:rPr>
        <w:lastRenderedPageBreak/>
        <w:t>structure</w:t>
      </w:r>
      <w:r w:rsidR="007939C1">
        <w:rPr>
          <w:rStyle w:val="FigureChar"/>
        </w:rPr>
        <w:t xml:space="preserve"> volume, </w:t>
      </w:r>
      <w:proofErr w:type="spellStart"/>
      <w:r w:rsidR="007939C1">
        <w:rPr>
          <w:rStyle w:val="FigureChar"/>
        </w:rPr>
        <w:t>Tp</w:t>
      </w:r>
      <w:proofErr w:type="spellEnd"/>
      <w:r w:rsidR="007939C1">
        <w:rPr>
          <w:rStyle w:val="FigureChar"/>
        </w:rPr>
        <w:t xml:space="preserve">: </w:t>
      </w:r>
      <w:r w:rsidR="0030710F">
        <w:rPr>
          <w:rStyle w:val="FigureChar"/>
        </w:rPr>
        <w:t>pi</w:t>
      </w:r>
      <w:r w:rsidR="007939C1">
        <w:rPr>
          <w:rStyle w:val="FigureChar"/>
        </w:rPr>
        <w:t>xel type</w:t>
      </w:r>
      <w:r w:rsidR="00D16269">
        <w:rPr>
          <w:rStyle w:val="FigureChar"/>
        </w:rPr>
        <w:t>(</w:t>
      </w:r>
      <w:r w:rsidR="00D16269" w:rsidRPr="00D16269">
        <w:rPr>
          <w:rStyle w:val="FigureChar"/>
          <w:rFonts w:hint="eastAsia"/>
          <w:i/>
        </w:rPr>
        <w:t>α</w:t>
      </w:r>
      <w:r w:rsidR="00D16269" w:rsidRPr="00D16269">
        <w:rPr>
          <w:rStyle w:val="FigureChar"/>
          <w:rFonts w:hint="eastAsia"/>
          <w:i/>
        </w:rPr>
        <w:t>,</w:t>
      </w:r>
      <w:r w:rsidR="00D16269" w:rsidRPr="00D16269">
        <w:rPr>
          <w:rStyle w:val="FigureChar"/>
          <w:rFonts w:hint="eastAsia"/>
          <w:i/>
        </w:rPr>
        <w:t>β</w:t>
      </w:r>
      <w:r w:rsidR="00D16269" w:rsidRPr="00D16269">
        <w:rPr>
          <w:rStyle w:val="FigureChar"/>
          <w:rFonts w:hint="eastAsia"/>
          <w:i/>
        </w:rPr>
        <w:t>, TC, NV</w:t>
      </w:r>
      <w:r w:rsidR="00544416">
        <w:rPr>
          <w:rStyle w:val="FigureChar"/>
          <w:i/>
        </w:rPr>
        <w:t>, SS</w:t>
      </w:r>
      <w:r w:rsidR="00B731AD">
        <w:rPr>
          <w:rStyle w:val="FigureChar"/>
          <w:i/>
        </w:rPr>
        <w:t>, o</w:t>
      </w:r>
      <w:r w:rsidR="00D16269">
        <w:rPr>
          <w:rStyle w:val="FigureChar"/>
        </w:rPr>
        <w:t>)</w:t>
      </w:r>
      <w:r w:rsidR="007939C1">
        <w:rPr>
          <w:rStyle w:val="FigureChar"/>
        </w:rPr>
        <w:t xml:space="preserve">, z: </w:t>
      </w:r>
      <w:r w:rsidR="0030710F">
        <w:rPr>
          <w:rStyle w:val="FigureChar"/>
        </w:rPr>
        <w:t>pix</w:t>
      </w:r>
      <w:r w:rsidR="00413378">
        <w:rPr>
          <w:rStyle w:val="FigureChar"/>
        </w:rPr>
        <w:t xml:space="preserve">el </w:t>
      </w:r>
      <w:r w:rsidR="00AB6E55">
        <w:rPr>
          <w:rStyle w:val="FigureChar"/>
        </w:rPr>
        <w:t>Z</w:t>
      </w:r>
      <w:r w:rsidR="007939C1">
        <w:rPr>
          <w:rStyle w:val="FigureChar"/>
        </w:rPr>
        <w:t xml:space="preserve">-coordinate, </w:t>
      </w:r>
      <w:proofErr w:type="spellStart"/>
      <w:r w:rsidR="007939C1">
        <w:rPr>
          <w:rStyle w:val="FigureChar"/>
        </w:rPr>
        <w:t>nZ</w:t>
      </w:r>
      <w:proofErr w:type="spellEnd"/>
      <w:r w:rsidR="007939C1">
        <w:rPr>
          <w:rStyle w:val="FigureChar"/>
        </w:rPr>
        <w:t xml:space="preserve">: </w:t>
      </w:r>
      <w:r w:rsidR="007200E1">
        <w:rPr>
          <w:rStyle w:val="FigureChar"/>
        </w:rPr>
        <w:t xml:space="preserve">normal vector’s </w:t>
      </w:r>
      <w:r w:rsidR="007939C1">
        <w:rPr>
          <w:rStyle w:val="FigureChar"/>
        </w:rPr>
        <w:t>Z-component)</w:t>
      </w:r>
    </w:p>
    <w:p w14:paraId="43F46E73" w14:textId="77777777" w:rsidR="00C56DD2" w:rsidRPr="00761FC5" w:rsidRDefault="00C56DD2" w:rsidP="00F12156">
      <w:pPr>
        <w:ind w:firstLine="200"/>
      </w:pPr>
    </w:p>
    <w:p w14:paraId="784DBB36" w14:textId="54DA8C5E" w:rsidR="002B08C7" w:rsidRDefault="002B08C7" w:rsidP="00F12156">
      <w:pPr>
        <w:widowControl/>
        <w:wordWrap/>
        <w:autoSpaceDE/>
        <w:autoSpaceDN/>
        <w:ind w:firstLineChars="0" w:firstLine="0"/>
        <w:jc w:val="left"/>
      </w:pPr>
      <w:r>
        <w:br w:type="page"/>
      </w:r>
      <w:bookmarkStart w:id="10" w:name="_GoBack"/>
      <w:bookmarkEnd w:id="10"/>
    </w:p>
    <w:p w14:paraId="02A846F9" w14:textId="67008098" w:rsidR="009E1EDF" w:rsidRDefault="00E1293B" w:rsidP="00F12156">
      <w:pPr>
        <w:pStyle w:val="1"/>
      </w:pPr>
      <w:r>
        <w:rPr>
          <w:rFonts w:hint="eastAsia"/>
        </w:rPr>
        <w:lastRenderedPageBreak/>
        <w:t>Experimental</w:t>
      </w:r>
    </w:p>
    <w:p w14:paraId="6B0F2ED6" w14:textId="511C7DC0" w:rsidR="00664557" w:rsidRDefault="00664557" w:rsidP="00F12156">
      <w:pPr>
        <w:pStyle w:val="2"/>
      </w:pPr>
      <w:r>
        <w:rPr>
          <w:rFonts w:hint="eastAsia"/>
        </w:rPr>
        <w:t>3D</w:t>
      </w:r>
      <w:r w:rsidR="00AE694C">
        <w:t xml:space="preserve"> printer</w:t>
      </w:r>
    </w:p>
    <w:p w14:paraId="3F0EB6A6" w14:textId="2BD3D791" w:rsidR="00664557" w:rsidRPr="00F57445" w:rsidRDefault="00F57445" w:rsidP="00F12156">
      <w:pPr>
        <w:ind w:firstLine="200"/>
      </w:pPr>
      <w:r>
        <w:t xml:space="preserve">A </w:t>
      </w:r>
      <w:r w:rsidRPr="00F3754F">
        <w:t xml:space="preserve">FDM-type dual-nozzle 3D printer </w:t>
      </w:r>
      <w:r w:rsidR="005A577F">
        <w:t>(</w:t>
      </w:r>
      <w:proofErr w:type="spellStart"/>
      <w:r w:rsidR="005A577F">
        <w:t>Sindoh</w:t>
      </w:r>
      <w:proofErr w:type="spellEnd"/>
      <w:r w:rsidR="005A577F">
        <w:t xml:space="preserve"> 2X DP-303®, Korea)</w:t>
      </w:r>
      <w:r w:rsidR="00FE3571">
        <w:t xml:space="preserve"> </w:t>
      </w:r>
      <w:r w:rsidRPr="00F3754F">
        <w:t>was used as the target printer</w:t>
      </w:r>
      <w:r>
        <w:t>.</w:t>
      </w:r>
      <w:r w:rsidRPr="00F3754F">
        <w:t xml:space="preserve"> </w:t>
      </w:r>
      <w:r>
        <w:t>The</w:t>
      </w:r>
      <w:r w:rsidRPr="00F3754F">
        <w:t xml:space="preserve"> bundle slicer software 3DWOX®</w:t>
      </w:r>
      <w:r>
        <w:t xml:space="preserve">, </w:t>
      </w:r>
      <w:r w:rsidRPr="00C47707">
        <w:t xml:space="preserve">which </w:t>
      </w:r>
      <w:r w:rsidR="00900537">
        <w:t xml:space="preserve">internally </w:t>
      </w:r>
      <w:r w:rsidRPr="00C47707">
        <w:t xml:space="preserve">uses </w:t>
      </w:r>
      <w:proofErr w:type="spellStart"/>
      <w:r w:rsidRPr="00C47707">
        <w:t>Ultimaker</w:t>
      </w:r>
      <w:proofErr w:type="spellEnd"/>
      <w:r w:rsidRPr="00C47707">
        <w:t xml:space="preserve"> </w:t>
      </w:r>
      <w:proofErr w:type="spellStart"/>
      <w:r w:rsidRPr="00C47707">
        <w:t>CuraEngine</w:t>
      </w:r>
      <w:proofErr w:type="spellEnd"/>
      <w:r>
        <w:t xml:space="preserve">® </w:t>
      </w:r>
      <w:r w:rsidRPr="00C47707">
        <w:t>for slicing</w:t>
      </w:r>
      <w:r>
        <w:t xml:space="preserve">, </w:t>
      </w:r>
      <w:r w:rsidRPr="00F3754F">
        <w:t xml:space="preserve">was used for G-code generation. </w:t>
      </w:r>
      <w:r>
        <w:t xml:space="preserve">A </w:t>
      </w:r>
      <w:r w:rsidRPr="00F3754F">
        <w:t>PLA filament was chosen because it is widely used and</w:t>
      </w:r>
      <w:r>
        <w:t xml:space="preserve"> </w:t>
      </w:r>
      <w:r w:rsidRPr="00F3754F">
        <w:t>environmentally friendly.</w:t>
      </w:r>
      <w:r>
        <w:t xml:space="preserve"> The printer had a maximal printing volume of 228 </w:t>
      </w:r>
      <w:r w:rsidRPr="005C09E6">
        <w:t>×</w:t>
      </w:r>
      <w:r>
        <w:t xml:space="preserve"> </w:t>
      </w:r>
      <w:r w:rsidRPr="005C09E6">
        <w:t>200</w:t>
      </w:r>
      <w:r>
        <w:t xml:space="preserve"> </w:t>
      </w:r>
      <w:r w:rsidRPr="005C09E6">
        <w:t>×</w:t>
      </w:r>
      <w:r>
        <w:t xml:space="preserve"> 300 mm</w:t>
      </w:r>
      <w:r w:rsidRPr="00F56DD2">
        <w:rPr>
          <w:vertAlign w:val="superscript"/>
        </w:rPr>
        <w:t>3</w:t>
      </w:r>
      <w:r>
        <w:t xml:space="preserve">, </w:t>
      </w:r>
      <w:r w:rsidR="0051048E">
        <w:t xml:space="preserve">and </w:t>
      </w:r>
      <w:r>
        <w:t>we set the voxel size (</w:t>
      </w:r>
      <w:proofErr w:type="spellStart"/>
      <w:r w:rsidRPr="00741ADE">
        <w:rPr>
          <w:i/>
        </w:rPr>
        <w:t>dVoxel</w:t>
      </w:r>
      <w:proofErr w:type="spellEnd"/>
      <w:r>
        <w:t>) and number (</w:t>
      </w:r>
      <w:proofErr w:type="spellStart"/>
      <w:r w:rsidRPr="00741ADE">
        <w:rPr>
          <w:i/>
        </w:rPr>
        <w:t>nVoxel</w:t>
      </w:r>
      <w:proofErr w:type="spellEnd"/>
      <w:r>
        <w:t>) to 1 mm and 256</w:t>
      </w:r>
      <w:r w:rsidRPr="0055319E">
        <w:rPr>
          <w:vertAlign w:val="superscript"/>
        </w:rPr>
        <w:t>3</w:t>
      </w:r>
      <w:r>
        <w:t xml:space="preserve">, respectively, assuming that the maximal </w:t>
      </w:r>
      <w:r w:rsidR="00DC01BA">
        <w:t>length</w:t>
      </w:r>
      <w:r>
        <w:t xml:space="preserve"> of the input object was 256 mm. </w:t>
      </w:r>
      <w:r>
        <w:fldChar w:fldCharType="begin"/>
      </w:r>
      <w:r>
        <w:instrText xml:space="preserve"> REF _Ref169179996 \h </w:instrText>
      </w:r>
      <w:r w:rsidR="00F12156">
        <w:instrText xml:space="preserve"> \* MERGEFORMAT </w:instrText>
      </w:r>
      <w:r>
        <w:fldChar w:fldCharType="separate"/>
      </w:r>
      <w:r>
        <w:t xml:space="preserve">Table </w:t>
      </w:r>
      <w:r>
        <w:rPr>
          <w:noProof/>
        </w:rPr>
        <w:t>1</w:t>
      </w:r>
      <w:r>
        <w:fldChar w:fldCharType="end"/>
      </w:r>
      <w:r>
        <w:t xml:space="preserve"> shows the default G-code options of the slicing software, and the same values were </w:t>
      </w:r>
      <w:r w:rsidR="00906D89">
        <w:t xml:space="preserve">also </w:t>
      </w:r>
      <w:r>
        <w:t>used in our model</w:t>
      </w:r>
      <w:r w:rsidR="00DD3A43">
        <w:t>ing</w:t>
      </w:r>
      <w:r>
        <w:t xml:space="preserve">. Parameter names in parentheses indicate those used in the </w:t>
      </w:r>
      <w:r w:rsidR="00C1288A" w:rsidRPr="00C1288A">
        <w:rPr>
          <w:i/>
        </w:rPr>
        <w:t>MSST</w:t>
      </w:r>
      <w:r>
        <w:t xml:space="preserve">. </w:t>
      </w:r>
      <w:r w:rsidR="00FD480A">
        <w:t>Some of the g-code options were changed in filling density (100%), support structure (everywhere, 100% density, critical angle 1</w:t>
      </w:r>
      <w:r w:rsidR="00FD480A" w:rsidRPr="00AC2BCF">
        <w:rPr>
          <w:rFonts w:hint="eastAsia"/>
        </w:rPr>
        <w:t>°</w:t>
      </w:r>
      <w:r w:rsidR="00FD480A">
        <w:rPr>
          <w:rFonts w:hint="eastAsia"/>
        </w:rPr>
        <w:t>)</w:t>
      </w:r>
      <w:r w:rsidR="00FD480A">
        <w:t>, bed filling(none), and internal filling (linear type). The other options were unchanged.</w:t>
      </w:r>
      <w:r w:rsidR="00D91659">
        <w:t xml:space="preserve"> The PLA filament’s density </w:t>
      </w:r>
      <w:r w:rsidR="000D7C32">
        <w:rPr>
          <w:rFonts w:hint="eastAsia"/>
        </w:rPr>
        <w:t>(1.121</w:t>
      </w:r>
      <w:r w:rsidR="000D7C32">
        <w:t xml:space="preserve"> </w:t>
      </w:r>
      <w:r w:rsidR="000D7C32">
        <w:rPr>
          <w:rFonts w:hint="eastAsia"/>
        </w:rPr>
        <w:t>g/</w:t>
      </w:r>
      <w:r w:rsidR="000D7C32" w:rsidRPr="00492386">
        <w:rPr>
          <w:rFonts w:hint="eastAsia"/>
        </w:rPr>
        <w:t>㎤</w:t>
      </w:r>
      <w:r w:rsidR="000D7C32">
        <w:rPr>
          <w:rFonts w:hint="eastAsia"/>
        </w:rPr>
        <w:t>)</w:t>
      </w:r>
      <w:r w:rsidR="000D7C32">
        <w:t xml:space="preserve"> </w:t>
      </w:r>
      <w:r w:rsidR="00D91659">
        <w:t xml:space="preserve">was measured by </w:t>
      </w:r>
      <w:r w:rsidR="00D41DA8" w:rsidRPr="00D41DA8">
        <w:t>Korea Polymer Testing &amp; Research Institute Ltd.</w:t>
      </w:r>
      <w:r w:rsidR="00D41DA8">
        <w:t xml:space="preserve"> </w:t>
      </w:r>
      <w:r w:rsidR="00D91659">
        <w:t xml:space="preserve">with ASTM E1461 </w:t>
      </w:r>
      <w:r w:rsidR="00D91659">
        <w:fldChar w:fldCharType="begin"/>
      </w:r>
      <w:r w:rsidR="007541CA">
        <w:instrText xml:space="preserve"> ADDIN EN.CITE &lt;EndNote&gt;&lt;Cite&gt;&lt;Author&gt;Slotwinski&lt;/Author&gt;&lt;Year&gt;2014&lt;/Year&gt;&lt;RecNum&gt;912&lt;/RecNum&gt;&lt;DisplayText&gt;[26]&lt;/DisplayText&gt;&lt;record&gt;&lt;rec-number&gt;912&lt;/rec-number&gt;&lt;foreign-keys&gt;&lt;key app="EN" db-id="dz5ewtwrqv2aeoeztw5x0tdivwta2rrztde5" timestamp="1718254763"&gt;912&lt;/key&gt;&lt;/foreign-keys&gt;&lt;ref-type name="Book"&gt;6&lt;/ref-type&gt;&lt;contributors&gt;&lt;authors&gt;&lt;author&gt;Slotwinski, John Anthony&lt;/author&gt;&lt;author&gt;Moylan, Shawn&lt;/author&gt;&lt;/authors&gt;&lt;/contributors&gt;&lt;titles&gt;&lt;title&gt;Applicability of existing materials testing standards for add</w:instrText>
      </w:r>
      <w:r w:rsidR="007541CA">
        <w:rPr>
          <w:rFonts w:hint="eastAsia"/>
        </w:rPr>
        <w:instrText>itive manufacturing materials&lt;/title&gt;&lt;short-title&gt;&lt;style face="normal" font="default" charset="129" size="100%"&gt;</w:instrText>
      </w:r>
      <w:r w:rsidR="007541CA">
        <w:rPr>
          <w:rFonts w:hint="eastAsia"/>
        </w:rPr>
        <w:instrText>필라멘트</w:instrText>
      </w:r>
      <w:r w:rsidR="007541CA">
        <w:rPr>
          <w:rFonts w:hint="eastAsia"/>
        </w:rPr>
        <w:instrText xml:space="preserve"> </w:instrText>
      </w:r>
      <w:r w:rsidR="007541CA">
        <w:rPr>
          <w:rFonts w:hint="eastAsia"/>
        </w:rPr>
        <w:instrText>밀도</w:instrText>
      </w:r>
      <w:r w:rsidR="007541CA">
        <w:rPr>
          <w:rFonts w:hint="eastAsia"/>
        </w:rPr>
        <w:instrText xml:space="preserve"> </w:instrText>
      </w:r>
      <w:r w:rsidR="007541CA">
        <w:rPr>
          <w:rFonts w:hint="eastAsia"/>
        </w:rPr>
        <w:instrText>측정법</w:instrText>
      </w:r>
      <w:r w:rsidR="007541CA">
        <w:rPr>
          <w:rFonts w:hint="eastAsia"/>
        </w:rPr>
        <w:instrText>;&lt;/style&gt;&lt;/short-title&gt;&lt;/titles&gt;&lt;dates&gt;&lt;year&gt;2014&lt;/year&gt;&lt;/dates&gt;&lt;publisher&gt;US Department of Commerce, National Institute of Standard</w:instrText>
      </w:r>
      <w:r w:rsidR="007541CA">
        <w:instrText>s and Technology …&lt;/publisher&gt;&lt;urls&gt;&lt;/urls&gt;&lt;/record&gt;&lt;/Cite&gt;&lt;/EndNote&gt;</w:instrText>
      </w:r>
      <w:r w:rsidR="00D91659">
        <w:fldChar w:fldCharType="separate"/>
      </w:r>
      <w:r w:rsidR="007541CA">
        <w:rPr>
          <w:noProof/>
        </w:rPr>
        <w:t>[26]</w:t>
      </w:r>
      <w:r w:rsidR="00D91659">
        <w:fldChar w:fldCharType="end"/>
      </w:r>
      <w:r w:rsidR="00D91659">
        <w:t>.</w:t>
      </w:r>
      <w:r w:rsidR="00860250">
        <w:t xml:space="preserve"> </w:t>
      </w:r>
    </w:p>
    <w:p w14:paraId="160760C8" w14:textId="5D2BC558" w:rsidR="001B6970" w:rsidRDefault="001B6970" w:rsidP="002A75B0">
      <w:pPr>
        <w:pStyle w:val="Table0"/>
      </w:pPr>
      <w:bookmarkStart w:id="11" w:name="_Ref169179996"/>
      <w:r>
        <w:t xml:space="preserve">Table </w:t>
      </w:r>
      <w:fldSimple w:instr=" SEQ Table \* ARABIC ">
        <w:r w:rsidR="005A63E9">
          <w:rPr>
            <w:noProof/>
          </w:rPr>
          <w:t>1</w:t>
        </w:r>
      </w:fldSimple>
      <w:bookmarkEnd w:id="11"/>
      <w:r>
        <w:rPr>
          <w:rFonts w:hint="eastAsia"/>
        </w:rPr>
        <w:t>.</w:t>
      </w:r>
      <w:r>
        <w:t xml:space="preserve"> </w:t>
      </w:r>
      <w:r>
        <w:rPr>
          <w:rFonts w:hint="eastAsia"/>
        </w:rPr>
        <w:t xml:space="preserve">Specification of the </w:t>
      </w:r>
      <w:r>
        <w:t>“</w:t>
      </w:r>
      <w:r>
        <w:rPr>
          <w:rFonts w:hint="eastAsia"/>
        </w:rPr>
        <w:t>d</w:t>
      </w:r>
      <w:r>
        <w:t xml:space="preserve">efault” </w:t>
      </w:r>
      <w:r>
        <w:rPr>
          <w:rFonts w:hint="eastAsia"/>
        </w:rPr>
        <w:t>g-code generation options for the slicing software</w:t>
      </w:r>
      <w:r>
        <w:t>.</w:t>
      </w:r>
    </w:p>
    <w:tbl>
      <w:tblPr>
        <w:tblStyle w:val="a8"/>
        <w:tblW w:w="0" w:type="auto"/>
        <w:tblLook w:val="04A0" w:firstRow="1" w:lastRow="0" w:firstColumn="1" w:lastColumn="0" w:noHBand="0" w:noVBand="1"/>
      </w:tblPr>
      <w:tblGrid>
        <w:gridCol w:w="1413"/>
        <w:gridCol w:w="1984"/>
        <w:gridCol w:w="2410"/>
      </w:tblGrid>
      <w:tr w:rsidR="001B6970" w14:paraId="5EA74374" w14:textId="77777777" w:rsidTr="00564546">
        <w:trPr>
          <w:trHeight w:val="272"/>
        </w:trPr>
        <w:tc>
          <w:tcPr>
            <w:tcW w:w="1413" w:type="dxa"/>
            <w:shd w:val="clear" w:color="auto" w:fill="D9D9D9" w:themeFill="background1" w:themeFillShade="D9"/>
            <w:vAlign w:val="center"/>
          </w:tcPr>
          <w:p w14:paraId="34189C18" w14:textId="77777777" w:rsidR="001B6970" w:rsidRPr="00065C7F" w:rsidRDefault="001B6970" w:rsidP="009E74E1">
            <w:pPr>
              <w:pStyle w:val="Table"/>
            </w:pPr>
            <w:r w:rsidRPr="00065C7F">
              <w:t>category</w:t>
            </w:r>
          </w:p>
        </w:tc>
        <w:tc>
          <w:tcPr>
            <w:tcW w:w="1984" w:type="dxa"/>
            <w:shd w:val="clear" w:color="auto" w:fill="D9D9D9" w:themeFill="background1" w:themeFillShade="D9"/>
            <w:vAlign w:val="center"/>
          </w:tcPr>
          <w:p w14:paraId="2F290A7A" w14:textId="77777777" w:rsidR="001B6970" w:rsidRPr="00065C7F" w:rsidRDefault="001B6970" w:rsidP="009E74E1">
            <w:pPr>
              <w:pStyle w:val="Table"/>
            </w:pPr>
            <w:r w:rsidRPr="00065C7F">
              <w:t>option</w:t>
            </w:r>
          </w:p>
        </w:tc>
        <w:tc>
          <w:tcPr>
            <w:tcW w:w="2410" w:type="dxa"/>
            <w:shd w:val="clear" w:color="auto" w:fill="D9D9D9" w:themeFill="background1" w:themeFillShade="D9"/>
            <w:vAlign w:val="center"/>
          </w:tcPr>
          <w:p w14:paraId="5483C848" w14:textId="77777777" w:rsidR="001B6970" w:rsidRPr="00065C7F" w:rsidRDefault="001B6970" w:rsidP="009E74E1">
            <w:pPr>
              <w:pStyle w:val="Table"/>
            </w:pPr>
            <w:r w:rsidRPr="00065C7F">
              <w:t>value</w:t>
            </w:r>
          </w:p>
        </w:tc>
      </w:tr>
      <w:tr w:rsidR="001B6970" w14:paraId="2A3D0AD1" w14:textId="77777777" w:rsidTr="00C74666">
        <w:trPr>
          <w:trHeight w:val="272"/>
        </w:trPr>
        <w:tc>
          <w:tcPr>
            <w:tcW w:w="1413" w:type="dxa"/>
            <w:vMerge w:val="restart"/>
            <w:vAlign w:val="center"/>
          </w:tcPr>
          <w:p w14:paraId="51D3960D" w14:textId="77777777" w:rsidR="001B6970" w:rsidRPr="00065C7F" w:rsidRDefault="001B6970" w:rsidP="009E74E1">
            <w:pPr>
              <w:pStyle w:val="Table"/>
            </w:pPr>
            <w:r w:rsidRPr="00065C7F">
              <w:t>Filament</w:t>
            </w:r>
          </w:p>
        </w:tc>
        <w:tc>
          <w:tcPr>
            <w:tcW w:w="1984" w:type="dxa"/>
            <w:vAlign w:val="center"/>
          </w:tcPr>
          <w:p w14:paraId="3D30538E" w14:textId="77777777" w:rsidR="001B6970" w:rsidRPr="00065C7F" w:rsidRDefault="001B6970" w:rsidP="009E74E1">
            <w:pPr>
              <w:pStyle w:val="Table"/>
            </w:pPr>
            <w:r w:rsidRPr="00065C7F">
              <w:t>material</w:t>
            </w:r>
          </w:p>
        </w:tc>
        <w:tc>
          <w:tcPr>
            <w:tcW w:w="2410" w:type="dxa"/>
            <w:vAlign w:val="center"/>
          </w:tcPr>
          <w:p w14:paraId="02023878" w14:textId="77777777" w:rsidR="001B6970" w:rsidRPr="00065C7F" w:rsidRDefault="001B6970" w:rsidP="009E74E1">
            <w:pPr>
              <w:pStyle w:val="Table"/>
            </w:pPr>
            <w:r w:rsidRPr="00065C7F">
              <w:t>PLA</w:t>
            </w:r>
          </w:p>
        </w:tc>
      </w:tr>
      <w:tr w:rsidR="001B6970" w14:paraId="4F1A7647" w14:textId="77777777" w:rsidTr="00564546">
        <w:trPr>
          <w:trHeight w:val="272"/>
        </w:trPr>
        <w:tc>
          <w:tcPr>
            <w:tcW w:w="1413" w:type="dxa"/>
            <w:vMerge/>
            <w:vAlign w:val="center"/>
          </w:tcPr>
          <w:p w14:paraId="02D4C8C0" w14:textId="77777777" w:rsidR="001B6970" w:rsidRPr="00065C7F" w:rsidRDefault="001B6970" w:rsidP="009E74E1">
            <w:pPr>
              <w:pStyle w:val="Table"/>
            </w:pPr>
          </w:p>
        </w:tc>
        <w:tc>
          <w:tcPr>
            <w:tcW w:w="1984" w:type="dxa"/>
            <w:vAlign w:val="center"/>
          </w:tcPr>
          <w:p w14:paraId="3826298B" w14:textId="77777777" w:rsidR="001B6970" w:rsidRPr="00065C7F" w:rsidRDefault="001B6970" w:rsidP="009E74E1">
            <w:pPr>
              <w:pStyle w:val="Table"/>
            </w:pPr>
            <w:r w:rsidRPr="00065C7F">
              <w:t>diameter</w:t>
            </w:r>
          </w:p>
        </w:tc>
        <w:tc>
          <w:tcPr>
            <w:tcW w:w="2410" w:type="dxa"/>
            <w:vAlign w:val="center"/>
          </w:tcPr>
          <w:p w14:paraId="2B149164" w14:textId="77777777" w:rsidR="001B6970" w:rsidRPr="00065C7F" w:rsidRDefault="001B6970" w:rsidP="009E74E1">
            <w:pPr>
              <w:pStyle w:val="Table"/>
            </w:pPr>
            <w:r w:rsidRPr="00065C7F">
              <w:t>1.75 mm</w:t>
            </w:r>
          </w:p>
        </w:tc>
      </w:tr>
      <w:tr w:rsidR="001B6970" w14:paraId="6E8EFE55" w14:textId="77777777" w:rsidTr="00564546">
        <w:trPr>
          <w:trHeight w:val="272"/>
        </w:trPr>
        <w:tc>
          <w:tcPr>
            <w:tcW w:w="1413" w:type="dxa"/>
            <w:vMerge/>
            <w:vAlign w:val="center"/>
          </w:tcPr>
          <w:p w14:paraId="45387089" w14:textId="77777777" w:rsidR="001B6970" w:rsidRPr="00065C7F" w:rsidRDefault="001B6970" w:rsidP="009E74E1">
            <w:pPr>
              <w:pStyle w:val="Table"/>
            </w:pPr>
          </w:p>
        </w:tc>
        <w:tc>
          <w:tcPr>
            <w:tcW w:w="1984" w:type="dxa"/>
            <w:vAlign w:val="center"/>
          </w:tcPr>
          <w:p w14:paraId="21422372" w14:textId="77777777" w:rsidR="001B6970" w:rsidRPr="00065C7F" w:rsidRDefault="001B6970" w:rsidP="009E74E1">
            <w:pPr>
              <w:pStyle w:val="Table"/>
            </w:pPr>
            <w:r w:rsidRPr="00065C7F">
              <w:t>density (</w:t>
            </w:r>
            <w:proofErr w:type="spellStart"/>
            <w:r w:rsidRPr="00065C7F">
              <w:rPr>
                <w:b/>
                <w:i/>
              </w:rPr>
              <w:t>ρ</w:t>
            </w:r>
            <w:r w:rsidRPr="00065C7F">
              <w:rPr>
                <w:i/>
                <w:vertAlign w:val="subscript"/>
              </w:rPr>
              <w:t>PLA</w:t>
            </w:r>
            <w:proofErr w:type="spellEnd"/>
            <w:r w:rsidRPr="00065C7F">
              <w:t>)</w:t>
            </w:r>
          </w:p>
        </w:tc>
        <w:tc>
          <w:tcPr>
            <w:tcW w:w="2410" w:type="dxa"/>
            <w:vAlign w:val="center"/>
          </w:tcPr>
          <w:p w14:paraId="01568091" w14:textId="77777777" w:rsidR="001B6970" w:rsidRPr="00065C7F" w:rsidRDefault="001B6970" w:rsidP="009E74E1">
            <w:pPr>
              <w:pStyle w:val="Table"/>
            </w:pPr>
            <w:r w:rsidRPr="00065C7F">
              <w:t>0.0121 g/mm</w:t>
            </w:r>
            <w:r w:rsidRPr="00065C7F">
              <w:rPr>
                <w:vertAlign w:val="superscript"/>
              </w:rPr>
              <w:t>3</w:t>
            </w:r>
          </w:p>
        </w:tc>
      </w:tr>
      <w:tr w:rsidR="001B6970" w14:paraId="534AB846" w14:textId="77777777" w:rsidTr="00564546">
        <w:trPr>
          <w:trHeight w:val="272"/>
        </w:trPr>
        <w:tc>
          <w:tcPr>
            <w:tcW w:w="1413" w:type="dxa"/>
            <w:vMerge/>
            <w:vAlign w:val="center"/>
          </w:tcPr>
          <w:p w14:paraId="7EC003E7" w14:textId="77777777" w:rsidR="001B6970" w:rsidRPr="00065C7F" w:rsidRDefault="001B6970" w:rsidP="009E74E1">
            <w:pPr>
              <w:pStyle w:val="Table"/>
            </w:pPr>
          </w:p>
        </w:tc>
        <w:tc>
          <w:tcPr>
            <w:tcW w:w="1984" w:type="dxa"/>
            <w:vAlign w:val="center"/>
          </w:tcPr>
          <w:p w14:paraId="2762B86B" w14:textId="77777777" w:rsidR="001B6970" w:rsidRPr="00065C7F" w:rsidRDefault="001B6970" w:rsidP="009E74E1">
            <w:pPr>
              <w:pStyle w:val="Table"/>
            </w:pPr>
            <w:r w:rsidRPr="00065C7F">
              <w:t>layer height</w:t>
            </w:r>
          </w:p>
        </w:tc>
        <w:tc>
          <w:tcPr>
            <w:tcW w:w="2410" w:type="dxa"/>
            <w:vAlign w:val="center"/>
          </w:tcPr>
          <w:p w14:paraId="1149B252" w14:textId="77777777" w:rsidR="001B6970" w:rsidRPr="00065C7F" w:rsidRDefault="001B6970" w:rsidP="009E74E1">
            <w:pPr>
              <w:pStyle w:val="Table"/>
            </w:pPr>
            <w:r w:rsidRPr="00065C7F">
              <w:t>0.20 mm</w:t>
            </w:r>
          </w:p>
        </w:tc>
      </w:tr>
      <w:tr w:rsidR="001B6970" w14:paraId="733412B8" w14:textId="77777777" w:rsidTr="00564546">
        <w:trPr>
          <w:trHeight w:val="272"/>
        </w:trPr>
        <w:tc>
          <w:tcPr>
            <w:tcW w:w="1413" w:type="dxa"/>
            <w:vMerge w:val="restart"/>
            <w:vAlign w:val="center"/>
          </w:tcPr>
          <w:p w14:paraId="748C3004" w14:textId="77777777" w:rsidR="001B6970" w:rsidRPr="00065C7F" w:rsidRDefault="001B6970" w:rsidP="009E74E1">
            <w:pPr>
              <w:pStyle w:val="Table"/>
            </w:pPr>
            <w:r w:rsidRPr="00065C7F">
              <w:t>Wall</w:t>
            </w:r>
          </w:p>
          <w:p w14:paraId="411AFA72" w14:textId="77777777" w:rsidR="001B6970" w:rsidRPr="00065C7F" w:rsidRDefault="001B6970" w:rsidP="009E74E1">
            <w:pPr>
              <w:pStyle w:val="Table"/>
            </w:pPr>
            <w:r w:rsidRPr="00065C7F">
              <w:t>(“clad”)</w:t>
            </w:r>
          </w:p>
        </w:tc>
        <w:tc>
          <w:tcPr>
            <w:tcW w:w="1984" w:type="dxa"/>
            <w:vAlign w:val="center"/>
          </w:tcPr>
          <w:p w14:paraId="4306BDF5" w14:textId="77777777" w:rsidR="001B6970" w:rsidRPr="00065C7F" w:rsidRDefault="001B6970" w:rsidP="009E74E1">
            <w:pPr>
              <w:pStyle w:val="Table"/>
            </w:pPr>
            <w:r w:rsidRPr="00065C7F">
              <w:t>thickness (</w:t>
            </w:r>
            <w:proofErr w:type="spellStart"/>
            <w:r w:rsidRPr="00065C7F">
              <w:rPr>
                <w:b/>
                <w:i/>
              </w:rPr>
              <w:t>T</w:t>
            </w:r>
            <w:r w:rsidRPr="00065C7F">
              <w:rPr>
                <w:i/>
                <w:vertAlign w:val="subscript"/>
              </w:rPr>
              <w:t>clad</w:t>
            </w:r>
            <w:proofErr w:type="spellEnd"/>
            <w:r w:rsidRPr="00065C7F">
              <w:t>)</w:t>
            </w:r>
          </w:p>
        </w:tc>
        <w:tc>
          <w:tcPr>
            <w:tcW w:w="2410" w:type="dxa"/>
            <w:vAlign w:val="center"/>
          </w:tcPr>
          <w:p w14:paraId="74B231F9" w14:textId="77777777" w:rsidR="001B6970" w:rsidRPr="00065C7F" w:rsidRDefault="001B6970" w:rsidP="009E74E1">
            <w:pPr>
              <w:pStyle w:val="Table"/>
            </w:pPr>
            <w:r w:rsidRPr="00065C7F">
              <w:t>0.8 mm</w:t>
            </w:r>
          </w:p>
        </w:tc>
      </w:tr>
      <w:tr w:rsidR="001B6970" w14:paraId="31476AE4" w14:textId="77777777" w:rsidTr="00564546">
        <w:trPr>
          <w:trHeight w:val="272"/>
        </w:trPr>
        <w:tc>
          <w:tcPr>
            <w:tcW w:w="1413" w:type="dxa"/>
            <w:vMerge/>
            <w:vAlign w:val="center"/>
          </w:tcPr>
          <w:p w14:paraId="2FBF0106" w14:textId="77777777" w:rsidR="001B6970" w:rsidRPr="00065C7F" w:rsidRDefault="001B6970" w:rsidP="009E74E1">
            <w:pPr>
              <w:pStyle w:val="Table"/>
            </w:pPr>
          </w:p>
        </w:tc>
        <w:tc>
          <w:tcPr>
            <w:tcW w:w="1984" w:type="dxa"/>
            <w:vAlign w:val="center"/>
          </w:tcPr>
          <w:p w14:paraId="4D971779"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lad</w:t>
            </w:r>
            <w:proofErr w:type="spellEnd"/>
            <w:r w:rsidRPr="00065C7F">
              <w:t>)</w:t>
            </w:r>
          </w:p>
        </w:tc>
        <w:tc>
          <w:tcPr>
            <w:tcW w:w="2410" w:type="dxa"/>
            <w:vAlign w:val="center"/>
          </w:tcPr>
          <w:p w14:paraId="386C640F" w14:textId="77777777" w:rsidR="001B6970" w:rsidRPr="00065C7F" w:rsidRDefault="001B6970" w:rsidP="009E74E1">
            <w:pPr>
              <w:pStyle w:val="Table"/>
            </w:pPr>
            <w:r w:rsidRPr="00065C7F">
              <w:t>100%</w:t>
            </w:r>
          </w:p>
        </w:tc>
      </w:tr>
      <w:tr w:rsidR="001B6970" w14:paraId="76421D81" w14:textId="77777777" w:rsidTr="00564546">
        <w:trPr>
          <w:trHeight w:val="286"/>
        </w:trPr>
        <w:tc>
          <w:tcPr>
            <w:tcW w:w="1413" w:type="dxa"/>
            <w:vMerge w:val="restart"/>
            <w:vAlign w:val="center"/>
          </w:tcPr>
          <w:p w14:paraId="1BDC85B2" w14:textId="77777777" w:rsidR="001B6970" w:rsidRPr="00065C7F" w:rsidRDefault="001B6970" w:rsidP="009E74E1">
            <w:pPr>
              <w:pStyle w:val="Table"/>
            </w:pPr>
            <w:r w:rsidRPr="00065C7F">
              <w:t>Infill</w:t>
            </w:r>
          </w:p>
          <w:p w14:paraId="7601C179" w14:textId="77777777" w:rsidR="001B6970" w:rsidRPr="00065C7F" w:rsidRDefault="001B6970" w:rsidP="009E74E1">
            <w:pPr>
              <w:pStyle w:val="Table"/>
            </w:pPr>
            <w:r w:rsidRPr="00065C7F">
              <w:t>(“core”)</w:t>
            </w:r>
          </w:p>
        </w:tc>
        <w:tc>
          <w:tcPr>
            <w:tcW w:w="1984" w:type="dxa"/>
            <w:vAlign w:val="center"/>
          </w:tcPr>
          <w:p w14:paraId="3C68278F" w14:textId="77777777" w:rsidR="001B6970" w:rsidRPr="00065C7F" w:rsidRDefault="001B6970" w:rsidP="009E74E1">
            <w:pPr>
              <w:pStyle w:val="Table"/>
            </w:pPr>
            <w:r w:rsidRPr="00065C7F">
              <w:t>infill ratio (</w:t>
            </w:r>
            <w:proofErr w:type="spellStart"/>
            <w:r w:rsidRPr="00065C7F">
              <w:rPr>
                <w:b/>
                <w:i/>
              </w:rPr>
              <w:t>F</w:t>
            </w:r>
            <w:r w:rsidRPr="00065C7F">
              <w:rPr>
                <w:i/>
                <w:vertAlign w:val="subscript"/>
              </w:rPr>
              <w:t>core</w:t>
            </w:r>
            <w:proofErr w:type="spellEnd"/>
            <w:r w:rsidRPr="00065C7F">
              <w:t>)</w:t>
            </w:r>
          </w:p>
        </w:tc>
        <w:tc>
          <w:tcPr>
            <w:tcW w:w="2410" w:type="dxa"/>
            <w:vAlign w:val="center"/>
          </w:tcPr>
          <w:p w14:paraId="02C2624F" w14:textId="77777777" w:rsidR="001B6970" w:rsidRPr="00065C7F" w:rsidRDefault="001B6970" w:rsidP="009E74E1">
            <w:pPr>
              <w:pStyle w:val="Table"/>
            </w:pPr>
            <w:r w:rsidRPr="00065C7F">
              <w:t>15%</w:t>
            </w:r>
          </w:p>
        </w:tc>
      </w:tr>
      <w:tr w:rsidR="001B6970" w14:paraId="0D880F08" w14:textId="77777777" w:rsidTr="00564546">
        <w:trPr>
          <w:trHeight w:val="286"/>
        </w:trPr>
        <w:tc>
          <w:tcPr>
            <w:tcW w:w="1413" w:type="dxa"/>
            <w:vMerge/>
            <w:vAlign w:val="center"/>
          </w:tcPr>
          <w:p w14:paraId="6172CF88" w14:textId="77777777" w:rsidR="001B6970" w:rsidRPr="00065C7F" w:rsidRDefault="001B6970" w:rsidP="009E74E1">
            <w:pPr>
              <w:pStyle w:val="Table"/>
            </w:pPr>
          </w:p>
        </w:tc>
        <w:tc>
          <w:tcPr>
            <w:tcW w:w="1984" w:type="dxa"/>
            <w:vAlign w:val="center"/>
          </w:tcPr>
          <w:p w14:paraId="0C9073F1" w14:textId="77777777" w:rsidR="001B6970" w:rsidRPr="00065C7F" w:rsidRDefault="001B6970" w:rsidP="009E74E1">
            <w:pPr>
              <w:pStyle w:val="Table"/>
            </w:pPr>
            <w:r w:rsidRPr="00065C7F">
              <w:t>fill pattern</w:t>
            </w:r>
          </w:p>
        </w:tc>
        <w:tc>
          <w:tcPr>
            <w:tcW w:w="2410" w:type="dxa"/>
            <w:vAlign w:val="center"/>
          </w:tcPr>
          <w:p w14:paraId="1CBCAEBB" w14:textId="77777777" w:rsidR="001B6970" w:rsidRPr="00065C7F" w:rsidRDefault="001B6970" w:rsidP="009E74E1">
            <w:pPr>
              <w:pStyle w:val="Table"/>
            </w:pPr>
            <w:r w:rsidRPr="00065C7F">
              <w:t>linear</w:t>
            </w:r>
          </w:p>
        </w:tc>
      </w:tr>
      <w:tr w:rsidR="001B6970" w14:paraId="44650823" w14:textId="77777777" w:rsidTr="00564546">
        <w:trPr>
          <w:trHeight w:val="286"/>
        </w:trPr>
        <w:tc>
          <w:tcPr>
            <w:tcW w:w="1413" w:type="dxa"/>
            <w:vMerge w:val="restart"/>
            <w:vAlign w:val="center"/>
          </w:tcPr>
          <w:p w14:paraId="37B56A3E" w14:textId="226A530E" w:rsidR="001B6970" w:rsidRPr="00065C7F" w:rsidRDefault="001B6970" w:rsidP="009E74E1">
            <w:pPr>
              <w:pStyle w:val="Table"/>
            </w:pPr>
            <w:r w:rsidRPr="00065C7F">
              <w:t>Support structure</w:t>
            </w:r>
            <w:r w:rsidR="009D3C30">
              <w:br/>
              <w:t>(“SS”)</w:t>
            </w:r>
          </w:p>
        </w:tc>
        <w:tc>
          <w:tcPr>
            <w:tcW w:w="1984" w:type="dxa"/>
            <w:vAlign w:val="center"/>
          </w:tcPr>
          <w:p w14:paraId="45B9992D" w14:textId="77777777" w:rsidR="001B6970" w:rsidRPr="00065C7F" w:rsidRDefault="001B6970" w:rsidP="009E74E1">
            <w:pPr>
              <w:pStyle w:val="Table"/>
            </w:pPr>
            <w:r w:rsidRPr="00065C7F">
              <w:t>critical angle (</w:t>
            </w:r>
            <w:proofErr w:type="spellStart"/>
            <w:r w:rsidRPr="00065C7F">
              <w:rPr>
                <w:b/>
                <w:i/>
              </w:rPr>
              <w:t>θ</w:t>
            </w:r>
            <w:r w:rsidRPr="00065C7F">
              <w:rPr>
                <w:vertAlign w:val="subscript"/>
              </w:rPr>
              <w:t>c</w:t>
            </w:r>
            <w:proofErr w:type="spellEnd"/>
            <w:r w:rsidRPr="00065C7F">
              <w:t>)</w:t>
            </w:r>
          </w:p>
        </w:tc>
        <w:tc>
          <w:tcPr>
            <w:tcW w:w="2410" w:type="dxa"/>
            <w:vAlign w:val="center"/>
          </w:tcPr>
          <w:p w14:paraId="7C362637" w14:textId="77777777" w:rsidR="001B6970" w:rsidRPr="00065C7F" w:rsidRDefault="001B6970" w:rsidP="009E74E1">
            <w:pPr>
              <w:pStyle w:val="Table"/>
            </w:pPr>
            <w:r w:rsidRPr="00065C7F">
              <w:t>60°</w:t>
            </w:r>
          </w:p>
        </w:tc>
      </w:tr>
      <w:tr w:rsidR="001B6970" w14:paraId="41790C59" w14:textId="77777777" w:rsidTr="00564546">
        <w:trPr>
          <w:trHeight w:val="286"/>
        </w:trPr>
        <w:tc>
          <w:tcPr>
            <w:tcW w:w="1413" w:type="dxa"/>
            <w:vMerge/>
            <w:vAlign w:val="center"/>
          </w:tcPr>
          <w:p w14:paraId="72F5FFCD" w14:textId="77777777" w:rsidR="001B6970" w:rsidRPr="00065C7F" w:rsidRDefault="001B6970" w:rsidP="009E74E1">
            <w:pPr>
              <w:pStyle w:val="Table"/>
            </w:pPr>
          </w:p>
        </w:tc>
        <w:tc>
          <w:tcPr>
            <w:tcW w:w="1984" w:type="dxa"/>
            <w:vAlign w:val="center"/>
          </w:tcPr>
          <w:p w14:paraId="62635A8D" w14:textId="77777777" w:rsidR="001B6970" w:rsidRPr="00065C7F" w:rsidRDefault="001B6970" w:rsidP="009E74E1">
            <w:pPr>
              <w:pStyle w:val="Table"/>
            </w:pPr>
            <w:r w:rsidRPr="00065C7F">
              <w:t>infill ratio(</w:t>
            </w:r>
            <w:proofErr w:type="spellStart"/>
            <w:r w:rsidRPr="00065C7F">
              <w:rPr>
                <w:b/>
                <w:i/>
              </w:rPr>
              <w:t>F</w:t>
            </w:r>
            <w:r w:rsidRPr="00065C7F">
              <w:rPr>
                <w:i/>
                <w:vertAlign w:val="subscript"/>
              </w:rPr>
              <w:t>ss</w:t>
            </w:r>
            <w:proofErr w:type="spellEnd"/>
            <w:r w:rsidRPr="00065C7F">
              <w:t>)</w:t>
            </w:r>
          </w:p>
        </w:tc>
        <w:tc>
          <w:tcPr>
            <w:tcW w:w="2410" w:type="dxa"/>
            <w:vAlign w:val="center"/>
          </w:tcPr>
          <w:p w14:paraId="1895AF76" w14:textId="77777777" w:rsidR="001B6970" w:rsidRPr="00065C7F" w:rsidRDefault="001B6970" w:rsidP="009E74E1">
            <w:pPr>
              <w:pStyle w:val="Table"/>
            </w:pPr>
            <w:r w:rsidRPr="00065C7F">
              <w:t>20%</w:t>
            </w:r>
          </w:p>
        </w:tc>
      </w:tr>
      <w:tr w:rsidR="001B6970" w14:paraId="48AD49D3" w14:textId="77777777" w:rsidTr="00564546">
        <w:trPr>
          <w:trHeight w:val="272"/>
        </w:trPr>
        <w:tc>
          <w:tcPr>
            <w:tcW w:w="1413" w:type="dxa"/>
            <w:vMerge/>
            <w:vAlign w:val="center"/>
          </w:tcPr>
          <w:p w14:paraId="5BDB7AF0" w14:textId="77777777" w:rsidR="001B6970" w:rsidRPr="00065C7F" w:rsidRDefault="001B6970" w:rsidP="009E74E1">
            <w:pPr>
              <w:pStyle w:val="Table"/>
            </w:pPr>
          </w:p>
        </w:tc>
        <w:tc>
          <w:tcPr>
            <w:tcW w:w="1984" w:type="dxa"/>
            <w:vAlign w:val="center"/>
          </w:tcPr>
          <w:p w14:paraId="0E082368" w14:textId="77777777" w:rsidR="001B6970" w:rsidRPr="00065C7F" w:rsidRDefault="001B6970" w:rsidP="009E74E1">
            <w:pPr>
              <w:pStyle w:val="Table"/>
            </w:pPr>
            <w:r w:rsidRPr="00065C7F">
              <w:t>fill pattern</w:t>
            </w:r>
          </w:p>
        </w:tc>
        <w:tc>
          <w:tcPr>
            <w:tcW w:w="2410" w:type="dxa"/>
            <w:vAlign w:val="center"/>
          </w:tcPr>
          <w:p w14:paraId="6942F491" w14:textId="77777777" w:rsidR="001B6970" w:rsidRPr="00065C7F" w:rsidRDefault="001B6970" w:rsidP="009E74E1">
            <w:pPr>
              <w:pStyle w:val="Table"/>
            </w:pPr>
            <w:r w:rsidRPr="00065C7F">
              <w:t>linear</w:t>
            </w:r>
          </w:p>
        </w:tc>
      </w:tr>
      <w:tr w:rsidR="001B6970" w14:paraId="551EE4B3" w14:textId="77777777" w:rsidTr="00564546">
        <w:trPr>
          <w:trHeight w:val="272"/>
        </w:trPr>
        <w:tc>
          <w:tcPr>
            <w:tcW w:w="1413" w:type="dxa"/>
            <w:vMerge/>
            <w:vAlign w:val="center"/>
          </w:tcPr>
          <w:p w14:paraId="3AF5F3C0" w14:textId="77777777" w:rsidR="001B6970" w:rsidRPr="00065C7F" w:rsidRDefault="001B6970" w:rsidP="009E74E1">
            <w:pPr>
              <w:pStyle w:val="Table"/>
            </w:pPr>
          </w:p>
        </w:tc>
        <w:tc>
          <w:tcPr>
            <w:tcW w:w="1984" w:type="dxa"/>
            <w:vAlign w:val="center"/>
          </w:tcPr>
          <w:p w14:paraId="0894ED43" w14:textId="77777777" w:rsidR="001B6970" w:rsidRPr="00065C7F" w:rsidRDefault="001B6970" w:rsidP="009E74E1">
            <w:pPr>
              <w:pStyle w:val="Table"/>
            </w:pPr>
            <w:r w:rsidRPr="00065C7F">
              <w:t>line width (</w:t>
            </w:r>
            <w:proofErr w:type="spellStart"/>
            <w:r w:rsidRPr="00065C7F">
              <w:rPr>
                <w:b/>
                <w:i/>
              </w:rPr>
              <w:t>C</w:t>
            </w:r>
            <w:r w:rsidRPr="00065C7F">
              <w:rPr>
                <w:i/>
                <w:vertAlign w:val="subscript"/>
              </w:rPr>
              <w:t>ss</w:t>
            </w:r>
            <w:proofErr w:type="spellEnd"/>
            <w:r w:rsidRPr="00065C7F">
              <w:t>)</w:t>
            </w:r>
          </w:p>
        </w:tc>
        <w:tc>
          <w:tcPr>
            <w:tcW w:w="2410" w:type="dxa"/>
            <w:vAlign w:val="center"/>
          </w:tcPr>
          <w:p w14:paraId="545ED504" w14:textId="77777777" w:rsidR="001B6970" w:rsidRPr="00065C7F" w:rsidRDefault="001B6970" w:rsidP="009E74E1">
            <w:pPr>
              <w:pStyle w:val="Table"/>
            </w:pPr>
            <w:r w:rsidRPr="00065C7F">
              <w:t>100%</w:t>
            </w:r>
          </w:p>
        </w:tc>
      </w:tr>
      <w:tr w:rsidR="001B6970" w14:paraId="68620ABC" w14:textId="77777777" w:rsidTr="00564546">
        <w:trPr>
          <w:trHeight w:val="272"/>
        </w:trPr>
        <w:tc>
          <w:tcPr>
            <w:tcW w:w="1413" w:type="dxa"/>
            <w:vMerge/>
            <w:vAlign w:val="center"/>
          </w:tcPr>
          <w:p w14:paraId="1D389699" w14:textId="77777777" w:rsidR="001B6970" w:rsidRPr="00065C7F" w:rsidRDefault="001B6970" w:rsidP="009E74E1">
            <w:pPr>
              <w:pStyle w:val="Table"/>
            </w:pPr>
          </w:p>
        </w:tc>
        <w:tc>
          <w:tcPr>
            <w:tcW w:w="1984" w:type="dxa"/>
            <w:vAlign w:val="center"/>
          </w:tcPr>
          <w:p w14:paraId="1EF630D1" w14:textId="77777777" w:rsidR="001B6970" w:rsidRPr="00065C7F" w:rsidRDefault="001B6970" w:rsidP="009E74E1">
            <w:pPr>
              <w:pStyle w:val="Table"/>
            </w:pPr>
            <w:r w:rsidRPr="00065C7F">
              <w:t>horizontal expansion (</w:t>
            </w:r>
            <w:proofErr w:type="spellStart"/>
            <w:r w:rsidRPr="00065C7F">
              <w:rPr>
                <w:b/>
                <w:i/>
              </w:rPr>
              <w:t>C</w:t>
            </w:r>
            <w:r w:rsidRPr="00065C7F">
              <w:rPr>
                <w:i/>
                <w:vertAlign w:val="subscript"/>
              </w:rPr>
              <w:t>ss</w:t>
            </w:r>
            <w:proofErr w:type="spellEnd"/>
            <w:r w:rsidRPr="00065C7F">
              <w:t>)</w:t>
            </w:r>
          </w:p>
        </w:tc>
        <w:tc>
          <w:tcPr>
            <w:tcW w:w="2410" w:type="dxa"/>
            <w:vAlign w:val="center"/>
          </w:tcPr>
          <w:p w14:paraId="65BB9578" w14:textId="77777777" w:rsidR="001B6970" w:rsidRPr="00065C7F" w:rsidRDefault="001B6970" w:rsidP="009E74E1">
            <w:pPr>
              <w:pStyle w:val="Table"/>
            </w:pPr>
            <w:r w:rsidRPr="00065C7F">
              <w:t>0.8 mm</w:t>
            </w:r>
          </w:p>
        </w:tc>
      </w:tr>
      <w:tr w:rsidR="001B6970" w14:paraId="34192551" w14:textId="77777777" w:rsidTr="00564546">
        <w:trPr>
          <w:trHeight w:val="272"/>
        </w:trPr>
        <w:tc>
          <w:tcPr>
            <w:tcW w:w="1413" w:type="dxa"/>
            <w:vAlign w:val="center"/>
          </w:tcPr>
          <w:p w14:paraId="1442CEF4" w14:textId="5212C0C2" w:rsidR="001B6970" w:rsidRPr="00065C7F" w:rsidRDefault="003C6102" w:rsidP="009E74E1">
            <w:pPr>
              <w:pStyle w:val="Table"/>
            </w:pPr>
            <w:r>
              <w:t>Bedplate</w:t>
            </w:r>
          </w:p>
        </w:tc>
        <w:tc>
          <w:tcPr>
            <w:tcW w:w="1984" w:type="dxa"/>
            <w:vAlign w:val="center"/>
          </w:tcPr>
          <w:p w14:paraId="620A1565" w14:textId="279BB4B0" w:rsidR="001B6970" w:rsidRPr="00065C7F" w:rsidRDefault="001B6970" w:rsidP="009E74E1">
            <w:pPr>
              <w:pStyle w:val="Table"/>
            </w:pPr>
            <w:r w:rsidRPr="00065C7F">
              <w:t>type</w:t>
            </w:r>
          </w:p>
        </w:tc>
        <w:tc>
          <w:tcPr>
            <w:tcW w:w="2410" w:type="dxa"/>
            <w:vAlign w:val="center"/>
          </w:tcPr>
          <w:p w14:paraId="37E3AAB8" w14:textId="5C10E4D9" w:rsidR="001B6970" w:rsidRPr="00065C7F" w:rsidRDefault="00812070" w:rsidP="009E74E1">
            <w:pPr>
              <w:pStyle w:val="Table"/>
            </w:pPr>
            <w:r>
              <w:t>raft</w:t>
            </w:r>
          </w:p>
        </w:tc>
      </w:tr>
    </w:tbl>
    <w:p w14:paraId="43B97169" w14:textId="77777777" w:rsidR="001B6970" w:rsidRDefault="001B6970" w:rsidP="00F12156">
      <w:pPr>
        <w:ind w:firstLineChars="0" w:firstLine="0"/>
      </w:pPr>
    </w:p>
    <w:p w14:paraId="7F0CC065" w14:textId="77777777" w:rsidR="001B6970" w:rsidRDefault="001B6970" w:rsidP="00F12156">
      <w:pPr>
        <w:ind w:firstLineChars="50"/>
      </w:pPr>
    </w:p>
    <w:p w14:paraId="3281C257" w14:textId="054C25BB" w:rsidR="00664557" w:rsidRDefault="00AE694C" w:rsidP="00F12156">
      <w:pPr>
        <w:pStyle w:val="2"/>
      </w:pPr>
      <w:r>
        <w:t>Mesh data</w:t>
      </w:r>
    </w:p>
    <w:p w14:paraId="1400BF23" w14:textId="4AD10F04" w:rsidR="008368CC" w:rsidRDefault="00A36436" w:rsidP="003B1D1E">
      <w:pPr>
        <w:ind w:firstLine="200"/>
      </w:pPr>
      <w:r>
        <w:fldChar w:fldCharType="begin"/>
      </w:r>
      <w:r>
        <w:instrText xml:space="preserve"> REF _Ref169182705 \h </w:instrText>
      </w:r>
      <w:r w:rsidR="00F12156">
        <w:instrText xml:space="preserve"> \* MERGEFORMAT </w:instrText>
      </w:r>
      <w:r>
        <w:fldChar w:fldCharType="separate"/>
      </w:r>
      <w:r>
        <w:t xml:space="preserve">Table </w:t>
      </w:r>
      <w:r>
        <w:rPr>
          <w:noProof/>
        </w:rPr>
        <w:t>2</w:t>
      </w:r>
      <w:r>
        <w:fldChar w:fldCharType="end"/>
      </w:r>
      <w:r>
        <w:t xml:space="preserve"> shows the test mesh data and their </w:t>
      </w:r>
      <w:r w:rsidR="004549F8">
        <w:t xml:space="preserve">specifications. Cube, Sphere, and Cone were drawn using </w:t>
      </w:r>
      <w:proofErr w:type="spellStart"/>
      <w:r w:rsidR="004549F8">
        <w:t>AutoDesk</w:t>
      </w:r>
      <w:proofErr w:type="spellEnd"/>
      <w:r w:rsidR="004549F8">
        <w:t xml:space="preserve"> </w:t>
      </w:r>
      <w:proofErr w:type="spellStart"/>
      <w:r w:rsidR="004549F8">
        <w:t>TinkerCAD</w:t>
      </w:r>
      <w:proofErr w:type="spellEnd"/>
      <w:r w:rsidR="004549F8">
        <w:t>®. The Stanford mesh data series were downloaded from the Stanford 3D Scanning Repository[31], and their size and mesh resolution were</w:t>
      </w:r>
      <w:r w:rsidR="008368CC">
        <w:t xml:space="preserve"> adjusted</w:t>
      </w:r>
      <w:r w:rsidR="00877D6A">
        <w:rPr>
          <w:rFonts w:hint="eastAsia"/>
        </w:rPr>
        <w:t>.</w:t>
      </w:r>
      <w:r w:rsidR="0089499E">
        <w:t xml:space="preserve"> </w:t>
      </w:r>
      <w:r w:rsidR="00212441">
        <w:t>The manikin data (“</w:t>
      </w:r>
      <w:r w:rsidR="00212441" w:rsidRPr="003D0037">
        <w:rPr>
          <w:iCs/>
        </w:rPr>
        <w:t>Masha</w:t>
      </w:r>
      <w:r w:rsidR="00212441">
        <w:t xml:space="preserve">,” 6,690 vertices, 13,672 triangles) were obtained in OBJ format and </w:t>
      </w:r>
      <w:r w:rsidR="00180FD8">
        <w:t>recalled to 1/10</w:t>
      </w:r>
      <w:r w:rsidR="00212441">
        <w:t xml:space="preserve">. </w:t>
      </w:r>
    </w:p>
    <w:p w14:paraId="569A78E9" w14:textId="7C04E413" w:rsidR="00A36436" w:rsidRDefault="00A36436" w:rsidP="002A75B0">
      <w:pPr>
        <w:pStyle w:val="Table0"/>
      </w:pPr>
      <w:bookmarkStart w:id="12" w:name="_Ref169182705"/>
      <w:r>
        <w:lastRenderedPageBreak/>
        <w:t xml:space="preserve">Table </w:t>
      </w:r>
      <w:fldSimple w:instr=" SEQ Table \* ARABIC ">
        <w:r w:rsidR="005A63E9">
          <w:rPr>
            <w:noProof/>
          </w:rPr>
          <w:t>2</w:t>
        </w:r>
      </w:fldSimple>
      <w:bookmarkEnd w:id="12"/>
      <w:r>
        <w:t>. Specification of the test mesh data</w:t>
      </w:r>
    </w:p>
    <w:tbl>
      <w:tblPr>
        <w:tblStyle w:val="a8"/>
        <w:tblW w:w="0" w:type="auto"/>
        <w:tblLook w:val="04A0" w:firstRow="1" w:lastRow="0" w:firstColumn="1" w:lastColumn="0" w:noHBand="0" w:noVBand="1"/>
      </w:tblPr>
      <w:tblGrid>
        <w:gridCol w:w="792"/>
        <w:gridCol w:w="1126"/>
        <w:gridCol w:w="2046"/>
        <w:gridCol w:w="1701"/>
      </w:tblGrid>
      <w:tr w:rsidR="00A36436" w14:paraId="19D3027B" w14:textId="77777777" w:rsidTr="009E74E1">
        <w:trPr>
          <w:trHeight w:val="506"/>
        </w:trPr>
        <w:tc>
          <w:tcPr>
            <w:tcW w:w="792" w:type="dxa"/>
            <w:vMerge w:val="restart"/>
            <w:shd w:val="clear" w:color="auto" w:fill="D9D9D9" w:themeFill="background1" w:themeFillShade="D9"/>
            <w:vAlign w:val="center"/>
          </w:tcPr>
          <w:p w14:paraId="7F1D5E81" w14:textId="77777777" w:rsidR="00A36436" w:rsidRPr="00C40FEC" w:rsidRDefault="00A36436" w:rsidP="009E74E1">
            <w:pPr>
              <w:pStyle w:val="Table"/>
            </w:pPr>
            <w:r w:rsidRPr="00C40FEC">
              <w:rPr>
                <w:rFonts w:hint="eastAsia"/>
              </w:rPr>
              <w:t>I</w:t>
            </w:r>
            <w:r w:rsidRPr="00C40FEC">
              <w:t>D</w:t>
            </w:r>
          </w:p>
        </w:tc>
        <w:tc>
          <w:tcPr>
            <w:tcW w:w="1126" w:type="dxa"/>
            <w:vMerge w:val="restart"/>
            <w:shd w:val="clear" w:color="auto" w:fill="D9D9D9" w:themeFill="background1" w:themeFillShade="D9"/>
            <w:vAlign w:val="center"/>
          </w:tcPr>
          <w:p w14:paraId="24BF6F3B" w14:textId="77777777" w:rsidR="00A36436" w:rsidRPr="00C40FEC" w:rsidRDefault="00A36436" w:rsidP="009E74E1">
            <w:pPr>
              <w:pStyle w:val="Table"/>
            </w:pPr>
            <w:r w:rsidRPr="00C40FEC">
              <w:t>Name</w:t>
            </w:r>
          </w:p>
        </w:tc>
        <w:tc>
          <w:tcPr>
            <w:tcW w:w="2046" w:type="dxa"/>
            <w:vMerge w:val="restart"/>
            <w:shd w:val="clear" w:color="auto" w:fill="D9D9D9" w:themeFill="background1" w:themeFillShade="D9"/>
            <w:vAlign w:val="center"/>
          </w:tcPr>
          <w:p w14:paraId="5F1AE15B" w14:textId="77777777" w:rsidR="00A36436" w:rsidRPr="00C40FEC" w:rsidRDefault="00A36436" w:rsidP="009E74E1">
            <w:pPr>
              <w:pStyle w:val="Table"/>
            </w:pPr>
            <w:r w:rsidRPr="00C40FEC">
              <w:t>#</w:t>
            </w:r>
            <w:proofErr w:type="spellStart"/>
            <w:r w:rsidRPr="00C40FEC">
              <w:t>Vtx</w:t>
            </w:r>
            <w:proofErr w:type="spellEnd"/>
            <w:r w:rsidRPr="00C40FEC">
              <w:t>/#</w:t>
            </w:r>
            <w:r w:rsidRPr="00C40FEC">
              <w:rPr>
                <w:rFonts w:hint="eastAsia"/>
              </w:rPr>
              <w:t>T</w:t>
            </w:r>
            <w:r w:rsidRPr="00C40FEC">
              <w:t>ri</w:t>
            </w:r>
          </w:p>
        </w:tc>
        <w:tc>
          <w:tcPr>
            <w:tcW w:w="1701" w:type="dxa"/>
            <w:vMerge w:val="restart"/>
            <w:shd w:val="clear" w:color="auto" w:fill="D9D9D9" w:themeFill="background1" w:themeFillShade="D9"/>
            <w:vAlign w:val="center"/>
          </w:tcPr>
          <w:p w14:paraId="25443F5F" w14:textId="77777777" w:rsidR="00A36436" w:rsidRPr="00C40FEC" w:rsidRDefault="00A36436" w:rsidP="009E74E1">
            <w:pPr>
              <w:pStyle w:val="Table"/>
            </w:pPr>
            <w:r w:rsidRPr="00C40FEC">
              <w:t>dimension</w:t>
            </w:r>
          </w:p>
          <w:p w14:paraId="463FD4C9" w14:textId="77777777" w:rsidR="00A36436" w:rsidRPr="00C40FEC" w:rsidRDefault="00A36436" w:rsidP="009E74E1">
            <w:pPr>
              <w:pStyle w:val="Table"/>
            </w:pPr>
            <w:r w:rsidRPr="00C40FEC">
              <w:t>[mm^3]</w:t>
            </w:r>
          </w:p>
        </w:tc>
      </w:tr>
      <w:tr w:rsidR="00A36436" w14:paraId="26DF36A9" w14:textId="77777777" w:rsidTr="009E74E1">
        <w:trPr>
          <w:trHeight w:val="506"/>
        </w:trPr>
        <w:tc>
          <w:tcPr>
            <w:tcW w:w="792" w:type="dxa"/>
            <w:vMerge/>
            <w:shd w:val="clear" w:color="auto" w:fill="D9D9D9" w:themeFill="background1" w:themeFillShade="D9"/>
            <w:vAlign w:val="center"/>
          </w:tcPr>
          <w:p w14:paraId="4F12EBE5" w14:textId="77777777" w:rsidR="00A36436" w:rsidRPr="00C40FEC" w:rsidRDefault="00A36436" w:rsidP="009E74E1">
            <w:pPr>
              <w:pStyle w:val="Table"/>
            </w:pPr>
          </w:p>
        </w:tc>
        <w:tc>
          <w:tcPr>
            <w:tcW w:w="1126" w:type="dxa"/>
            <w:vMerge/>
            <w:shd w:val="clear" w:color="auto" w:fill="D9D9D9" w:themeFill="background1" w:themeFillShade="D9"/>
            <w:vAlign w:val="center"/>
          </w:tcPr>
          <w:p w14:paraId="23F08769" w14:textId="77777777" w:rsidR="00A36436" w:rsidRPr="00C40FEC" w:rsidRDefault="00A36436" w:rsidP="009E74E1">
            <w:pPr>
              <w:pStyle w:val="Table"/>
            </w:pPr>
          </w:p>
        </w:tc>
        <w:tc>
          <w:tcPr>
            <w:tcW w:w="2046" w:type="dxa"/>
            <w:vMerge/>
            <w:shd w:val="clear" w:color="auto" w:fill="D9D9D9" w:themeFill="background1" w:themeFillShade="D9"/>
            <w:vAlign w:val="center"/>
          </w:tcPr>
          <w:p w14:paraId="5D878B1A" w14:textId="77777777" w:rsidR="00A36436" w:rsidRPr="00C40FEC" w:rsidRDefault="00A36436" w:rsidP="009E74E1">
            <w:pPr>
              <w:pStyle w:val="Table"/>
            </w:pPr>
          </w:p>
        </w:tc>
        <w:tc>
          <w:tcPr>
            <w:tcW w:w="1701" w:type="dxa"/>
            <w:vMerge/>
            <w:shd w:val="clear" w:color="auto" w:fill="D9D9D9" w:themeFill="background1" w:themeFillShade="D9"/>
            <w:vAlign w:val="center"/>
          </w:tcPr>
          <w:p w14:paraId="33F05AFC" w14:textId="77777777" w:rsidR="00A36436" w:rsidRPr="00C40FEC" w:rsidRDefault="00A36436" w:rsidP="009E74E1">
            <w:pPr>
              <w:pStyle w:val="Table"/>
            </w:pPr>
          </w:p>
        </w:tc>
      </w:tr>
      <w:tr w:rsidR="001B75C0" w14:paraId="1CDCE889" w14:textId="77777777" w:rsidTr="009E74E1">
        <w:tc>
          <w:tcPr>
            <w:tcW w:w="792" w:type="dxa"/>
            <w:vAlign w:val="center"/>
          </w:tcPr>
          <w:p w14:paraId="5C40C550" w14:textId="71F1131A" w:rsidR="001B75C0" w:rsidRPr="009E74E1" w:rsidRDefault="001B75C0" w:rsidP="009E74E1">
            <w:pPr>
              <w:pStyle w:val="Table"/>
            </w:pPr>
            <w:r w:rsidRPr="009E74E1">
              <w:t>(1)</w:t>
            </w:r>
          </w:p>
        </w:tc>
        <w:tc>
          <w:tcPr>
            <w:tcW w:w="1126" w:type="dxa"/>
            <w:vAlign w:val="center"/>
          </w:tcPr>
          <w:p w14:paraId="3BDE78B0" w14:textId="0C31E08C" w:rsidR="001B75C0" w:rsidRPr="009E74E1" w:rsidRDefault="001B75C0" w:rsidP="009E74E1">
            <w:pPr>
              <w:pStyle w:val="Table"/>
            </w:pPr>
            <w:r w:rsidRPr="009E74E1">
              <w:t>cube</w:t>
            </w:r>
          </w:p>
        </w:tc>
        <w:tc>
          <w:tcPr>
            <w:tcW w:w="2046" w:type="dxa"/>
            <w:vAlign w:val="center"/>
          </w:tcPr>
          <w:p w14:paraId="60C8BD9E" w14:textId="06CBBE9F" w:rsidR="001B75C0" w:rsidRPr="009E74E1" w:rsidRDefault="001B75C0" w:rsidP="009E74E1">
            <w:pPr>
              <w:pStyle w:val="Table"/>
            </w:pPr>
            <w:r w:rsidRPr="009E74E1">
              <w:t>8./12</w:t>
            </w:r>
          </w:p>
        </w:tc>
        <w:tc>
          <w:tcPr>
            <w:tcW w:w="1701" w:type="dxa"/>
            <w:vAlign w:val="center"/>
          </w:tcPr>
          <w:p w14:paraId="101F53C2" w14:textId="6524E008" w:rsidR="001B75C0" w:rsidRPr="009E74E1" w:rsidRDefault="001B75C0" w:rsidP="009E74E1">
            <w:pPr>
              <w:pStyle w:val="Table"/>
            </w:pPr>
            <w:r w:rsidRPr="009E74E1">
              <w:t>50x50x50</w:t>
            </w:r>
          </w:p>
        </w:tc>
      </w:tr>
      <w:tr w:rsidR="001B75C0" w14:paraId="262D176B" w14:textId="77777777" w:rsidTr="009E74E1">
        <w:tc>
          <w:tcPr>
            <w:tcW w:w="792" w:type="dxa"/>
            <w:vAlign w:val="center"/>
          </w:tcPr>
          <w:p w14:paraId="61D185F1" w14:textId="7BA46B8F" w:rsidR="001B75C0" w:rsidRPr="009E74E1" w:rsidRDefault="001B75C0" w:rsidP="009E74E1">
            <w:pPr>
              <w:pStyle w:val="Table"/>
            </w:pPr>
            <w:r w:rsidRPr="009E74E1">
              <w:t>(2)</w:t>
            </w:r>
          </w:p>
        </w:tc>
        <w:tc>
          <w:tcPr>
            <w:tcW w:w="1126" w:type="dxa"/>
            <w:vAlign w:val="center"/>
          </w:tcPr>
          <w:p w14:paraId="3E0C54E7" w14:textId="5C480236" w:rsidR="001B75C0" w:rsidRPr="009E74E1" w:rsidRDefault="001B75C0" w:rsidP="009E74E1">
            <w:pPr>
              <w:pStyle w:val="Table"/>
            </w:pPr>
            <w:r w:rsidRPr="009E74E1">
              <w:t>sphere</w:t>
            </w:r>
          </w:p>
        </w:tc>
        <w:tc>
          <w:tcPr>
            <w:tcW w:w="2046" w:type="dxa"/>
            <w:vAlign w:val="center"/>
          </w:tcPr>
          <w:p w14:paraId="7A220066" w14:textId="49F4FAD3" w:rsidR="001B75C0" w:rsidRPr="009E74E1" w:rsidRDefault="001B75C0" w:rsidP="009E74E1">
            <w:pPr>
              <w:pStyle w:val="Table"/>
            </w:pPr>
            <w:r w:rsidRPr="009E74E1">
              <w:t>1,502/3,000</w:t>
            </w:r>
          </w:p>
        </w:tc>
        <w:tc>
          <w:tcPr>
            <w:tcW w:w="1701" w:type="dxa"/>
            <w:vAlign w:val="center"/>
          </w:tcPr>
          <w:p w14:paraId="05764B22" w14:textId="0718BFED" w:rsidR="001B75C0" w:rsidRPr="009E74E1" w:rsidRDefault="001B75C0" w:rsidP="009E74E1">
            <w:pPr>
              <w:pStyle w:val="Table"/>
            </w:pPr>
            <w:r w:rsidRPr="009E74E1">
              <w:t>75x75x75</w:t>
            </w:r>
          </w:p>
        </w:tc>
      </w:tr>
      <w:tr w:rsidR="001B75C0" w14:paraId="7C36938D" w14:textId="77777777" w:rsidTr="009E74E1">
        <w:tc>
          <w:tcPr>
            <w:tcW w:w="792" w:type="dxa"/>
            <w:vAlign w:val="center"/>
          </w:tcPr>
          <w:p w14:paraId="2AE822F6" w14:textId="2A7AAE0E" w:rsidR="001B75C0" w:rsidRPr="009E74E1" w:rsidRDefault="001B75C0" w:rsidP="009E74E1">
            <w:pPr>
              <w:pStyle w:val="Table"/>
            </w:pPr>
            <w:r w:rsidRPr="009E74E1">
              <w:t>(3)</w:t>
            </w:r>
          </w:p>
        </w:tc>
        <w:tc>
          <w:tcPr>
            <w:tcW w:w="1126" w:type="dxa"/>
            <w:vAlign w:val="center"/>
          </w:tcPr>
          <w:p w14:paraId="26920EF6" w14:textId="64E2EE52" w:rsidR="001B75C0" w:rsidRPr="009E74E1" w:rsidRDefault="001B75C0" w:rsidP="009E74E1">
            <w:pPr>
              <w:pStyle w:val="Table"/>
            </w:pPr>
            <w:r w:rsidRPr="009E74E1">
              <w:t>cone</w:t>
            </w:r>
          </w:p>
        </w:tc>
        <w:tc>
          <w:tcPr>
            <w:tcW w:w="2046" w:type="dxa"/>
            <w:vAlign w:val="center"/>
          </w:tcPr>
          <w:p w14:paraId="4C54B3CE" w14:textId="7A78BFA2" w:rsidR="001B75C0" w:rsidRPr="009E74E1" w:rsidRDefault="001B75C0" w:rsidP="009E74E1">
            <w:pPr>
              <w:pStyle w:val="Table"/>
            </w:pPr>
            <w:r w:rsidRPr="009E74E1">
              <w:t>3,152/6,300</w:t>
            </w:r>
          </w:p>
        </w:tc>
        <w:tc>
          <w:tcPr>
            <w:tcW w:w="1701" w:type="dxa"/>
            <w:vAlign w:val="center"/>
          </w:tcPr>
          <w:p w14:paraId="6882C7C4" w14:textId="4F594861" w:rsidR="001B75C0" w:rsidRPr="009E74E1" w:rsidRDefault="001B75C0" w:rsidP="009E74E1">
            <w:pPr>
              <w:pStyle w:val="Table"/>
            </w:pPr>
            <w:r w:rsidRPr="009E74E1">
              <w:t>100x100x100</w:t>
            </w:r>
          </w:p>
        </w:tc>
      </w:tr>
      <w:tr w:rsidR="001B75C0" w14:paraId="7D42C806" w14:textId="77777777" w:rsidTr="009E74E1">
        <w:tc>
          <w:tcPr>
            <w:tcW w:w="792" w:type="dxa"/>
            <w:vAlign w:val="center"/>
          </w:tcPr>
          <w:p w14:paraId="54C770E6" w14:textId="049A1647" w:rsidR="001B75C0" w:rsidRPr="009E74E1" w:rsidRDefault="001B75C0" w:rsidP="009E74E1">
            <w:pPr>
              <w:pStyle w:val="Table"/>
            </w:pPr>
            <w:r w:rsidRPr="009E74E1">
              <w:t>(4)</w:t>
            </w:r>
          </w:p>
        </w:tc>
        <w:tc>
          <w:tcPr>
            <w:tcW w:w="1126" w:type="dxa"/>
            <w:vAlign w:val="center"/>
          </w:tcPr>
          <w:p w14:paraId="0242F7F5" w14:textId="34E87064" w:rsidR="001B75C0" w:rsidRPr="009E74E1" w:rsidRDefault="001B75C0" w:rsidP="009E74E1">
            <w:pPr>
              <w:pStyle w:val="Table"/>
            </w:pPr>
            <w:r w:rsidRPr="009E74E1">
              <w:t>B_2x</w:t>
            </w:r>
          </w:p>
        </w:tc>
        <w:tc>
          <w:tcPr>
            <w:tcW w:w="2046" w:type="dxa"/>
            <w:vMerge w:val="restart"/>
            <w:vAlign w:val="center"/>
          </w:tcPr>
          <w:p w14:paraId="5E2F21A8" w14:textId="775D48C0" w:rsidR="001B75C0" w:rsidRPr="009E74E1" w:rsidRDefault="001B75C0" w:rsidP="009E74E1">
            <w:pPr>
              <w:pStyle w:val="Table"/>
            </w:pPr>
            <w:r w:rsidRPr="009E74E1">
              <w:t>34,834/69,662</w:t>
            </w:r>
          </w:p>
        </w:tc>
        <w:tc>
          <w:tcPr>
            <w:tcW w:w="1701" w:type="dxa"/>
            <w:vAlign w:val="center"/>
          </w:tcPr>
          <w:p w14:paraId="512B17F4" w14:textId="77C8806D" w:rsidR="001B75C0" w:rsidRPr="009E74E1" w:rsidRDefault="001B75C0" w:rsidP="009E74E1">
            <w:pPr>
              <w:pStyle w:val="Table"/>
            </w:pPr>
            <w:r w:rsidRPr="009E74E1">
              <w:t>151x117x150</w:t>
            </w:r>
          </w:p>
        </w:tc>
      </w:tr>
      <w:tr w:rsidR="001B75C0" w14:paraId="6F61FEC4" w14:textId="77777777" w:rsidTr="009E74E1">
        <w:tc>
          <w:tcPr>
            <w:tcW w:w="792" w:type="dxa"/>
            <w:vAlign w:val="center"/>
          </w:tcPr>
          <w:p w14:paraId="06008CF6" w14:textId="4AC235B1" w:rsidR="001B75C0" w:rsidRPr="009E74E1" w:rsidRDefault="001B75C0" w:rsidP="009E74E1">
            <w:pPr>
              <w:pStyle w:val="Table"/>
            </w:pPr>
            <w:r w:rsidRPr="009E74E1">
              <w:t>(5)</w:t>
            </w:r>
          </w:p>
        </w:tc>
        <w:tc>
          <w:tcPr>
            <w:tcW w:w="1126" w:type="dxa"/>
            <w:vAlign w:val="center"/>
          </w:tcPr>
          <w:p w14:paraId="5E2C79BB" w14:textId="6D2BCB8B" w:rsidR="001B75C0" w:rsidRPr="009E74E1" w:rsidRDefault="001B75C0" w:rsidP="009E74E1">
            <w:pPr>
              <w:pStyle w:val="Table"/>
            </w:pPr>
            <w:r w:rsidRPr="009E74E1">
              <w:t>B</w:t>
            </w:r>
          </w:p>
        </w:tc>
        <w:tc>
          <w:tcPr>
            <w:tcW w:w="2046" w:type="dxa"/>
            <w:vMerge/>
            <w:vAlign w:val="center"/>
          </w:tcPr>
          <w:p w14:paraId="6B46D5E5" w14:textId="77777777" w:rsidR="001B75C0" w:rsidRPr="009E74E1" w:rsidRDefault="001B75C0" w:rsidP="009E74E1">
            <w:pPr>
              <w:pStyle w:val="Table"/>
            </w:pPr>
          </w:p>
        </w:tc>
        <w:tc>
          <w:tcPr>
            <w:tcW w:w="1701" w:type="dxa"/>
            <w:vAlign w:val="center"/>
          </w:tcPr>
          <w:p w14:paraId="17889FAA" w14:textId="61529752" w:rsidR="001B75C0" w:rsidRPr="009E74E1" w:rsidRDefault="001B75C0" w:rsidP="009E74E1">
            <w:pPr>
              <w:pStyle w:val="Table"/>
            </w:pPr>
            <w:r w:rsidRPr="009E74E1">
              <w:t>75x58x75</w:t>
            </w:r>
          </w:p>
        </w:tc>
      </w:tr>
      <w:tr w:rsidR="001B75C0" w14:paraId="49BA2067" w14:textId="77777777" w:rsidTr="009E74E1">
        <w:tc>
          <w:tcPr>
            <w:tcW w:w="792" w:type="dxa"/>
            <w:vAlign w:val="center"/>
          </w:tcPr>
          <w:p w14:paraId="1D77A662" w14:textId="7BC0DC11" w:rsidR="001B75C0" w:rsidRPr="009E74E1" w:rsidRDefault="001B75C0" w:rsidP="009E74E1">
            <w:pPr>
              <w:pStyle w:val="Table"/>
            </w:pPr>
            <w:r w:rsidRPr="009E74E1">
              <w:t>(6)</w:t>
            </w:r>
          </w:p>
        </w:tc>
        <w:tc>
          <w:tcPr>
            <w:tcW w:w="1126" w:type="dxa"/>
            <w:vAlign w:val="center"/>
          </w:tcPr>
          <w:p w14:paraId="1236B6C6" w14:textId="6DAFE670" w:rsidR="001B75C0" w:rsidRPr="009E74E1" w:rsidRDefault="001B75C0" w:rsidP="009E74E1">
            <w:pPr>
              <w:pStyle w:val="Table"/>
            </w:pPr>
            <w:r w:rsidRPr="009E74E1">
              <w:t>B_0.5x</w:t>
            </w:r>
          </w:p>
        </w:tc>
        <w:tc>
          <w:tcPr>
            <w:tcW w:w="2046" w:type="dxa"/>
            <w:vMerge/>
            <w:vAlign w:val="center"/>
          </w:tcPr>
          <w:p w14:paraId="580E941C" w14:textId="77777777" w:rsidR="001B75C0" w:rsidRPr="009E74E1" w:rsidRDefault="001B75C0" w:rsidP="009E74E1">
            <w:pPr>
              <w:pStyle w:val="Table"/>
            </w:pPr>
          </w:p>
        </w:tc>
        <w:tc>
          <w:tcPr>
            <w:tcW w:w="1701" w:type="dxa"/>
            <w:vAlign w:val="center"/>
          </w:tcPr>
          <w:p w14:paraId="4254C944" w14:textId="3CC34187" w:rsidR="001B75C0" w:rsidRPr="009E74E1" w:rsidRDefault="001B75C0" w:rsidP="009E74E1">
            <w:pPr>
              <w:pStyle w:val="Table"/>
            </w:pPr>
            <w:r w:rsidRPr="009E74E1">
              <w:t>38x30x37</w:t>
            </w:r>
          </w:p>
        </w:tc>
      </w:tr>
      <w:tr w:rsidR="001B75C0" w14:paraId="3F613AA3" w14:textId="77777777" w:rsidTr="009E74E1">
        <w:tc>
          <w:tcPr>
            <w:tcW w:w="792" w:type="dxa"/>
            <w:vAlign w:val="center"/>
          </w:tcPr>
          <w:p w14:paraId="0479DC13" w14:textId="720E0F06" w:rsidR="001B75C0" w:rsidRPr="009E74E1" w:rsidRDefault="001B75C0" w:rsidP="009E74E1">
            <w:pPr>
              <w:pStyle w:val="Table"/>
            </w:pPr>
            <w:r w:rsidRPr="009E74E1">
              <w:t>(7)</w:t>
            </w:r>
          </w:p>
        </w:tc>
        <w:tc>
          <w:tcPr>
            <w:tcW w:w="1126" w:type="dxa"/>
            <w:vAlign w:val="center"/>
          </w:tcPr>
          <w:p w14:paraId="51FC7169" w14:textId="1D96FFDE" w:rsidR="001B75C0" w:rsidRPr="009E74E1" w:rsidRDefault="001B75C0" w:rsidP="009E74E1">
            <w:pPr>
              <w:pStyle w:val="Table"/>
            </w:pPr>
            <w:r w:rsidRPr="009E74E1">
              <w:t>B/5k</w:t>
            </w:r>
          </w:p>
        </w:tc>
        <w:tc>
          <w:tcPr>
            <w:tcW w:w="2046" w:type="dxa"/>
            <w:vAlign w:val="center"/>
          </w:tcPr>
          <w:p w14:paraId="5C979EF0" w14:textId="3B8CD03B" w:rsidR="001B75C0" w:rsidRPr="009E74E1" w:rsidRDefault="001B75C0" w:rsidP="009E74E1">
            <w:pPr>
              <w:pStyle w:val="Table"/>
            </w:pPr>
            <w:r w:rsidRPr="009E74E1">
              <w:t>2,502/5,000</w:t>
            </w:r>
          </w:p>
        </w:tc>
        <w:tc>
          <w:tcPr>
            <w:tcW w:w="1701" w:type="dxa"/>
            <w:vAlign w:val="center"/>
          </w:tcPr>
          <w:p w14:paraId="3FB93634" w14:textId="0EE2A8B0" w:rsidR="001B75C0" w:rsidRPr="009E74E1" w:rsidRDefault="001B75C0" w:rsidP="009E74E1">
            <w:pPr>
              <w:pStyle w:val="Table"/>
            </w:pPr>
            <w:r w:rsidRPr="009E74E1">
              <w:t>75x58x74</w:t>
            </w:r>
          </w:p>
        </w:tc>
      </w:tr>
      <w:tr w:rsidR="001B75C0" w14:paraId="425DD64E" w14:textId="77777777" w:rsidTr="009E74E1">
        <w:tc>
          <w:tcPr>
            <w:tcW w:w="792" w:type="dxa"/>
            <w:vAlign w:val="center"/>
          </w:tcPr>
          <w:p w14:paraId="10135F93" w14:textId="45827F7E" w:rsidR="001B75C0" w:rsidRPr="009E74E1" w:rsidRDefault="001B75C0" w:rsidP="009E74E1">
            <w:pPr>
              <w:pStyle w:val="Table"/>
            </w:pPr>
            <w:r w:rsidRPr="009E74E1">
              <w:t>(8)</w:t>
            </w:r>
          </w:p>
        </w:tc>
        <w:tc>
          <w:tcPr>
            <w:tcW w:w="1126" w:type="dxa"/>
            <w:vAlign w:val="center"/>
          </w:tcPr>
          <w:p w14:paraId="52465481" w14:textId="59AE474C" w:rsidR="001B75C0" w:rsidRPr="009E74E1" w:rsidRDefault="001B75C0" w:rsidP="009E74E1">
            <w:pPr>
              <w:pStyle w:val="Table"/>
            </w:pPr>
            <w:r w:rsidRPr="009E74E1">
              <w:t>B/1k</w:t>
            </w:r>
          </w:p>
        </w:tc>
        <w:tc>
          <w:tcPr>
            <w:tcW w:w="2046" w:type="dxa"/>
            <w:vAlign w:val="center"/>
          </w:tcPr>
          <w:p w14:paraId="6F24CB5A" w14:textId="218EF528" w:rsidR="001B75C0" w:rsidRPr="009E74E1" w:rsidRDefault="001B75C0" w:rsidP="009E74E1">
            <w:pPr>
              <w:pStyle w:val="Table"/>
            </w:pPr>
            <w:r w:rsidRPr="009E74E1">
              <w:t>502/1,000</w:t>
            </w:r>
          </w:p>
        </w:tc>
        <w:tc>
          <w:tcPr>
            <w:tcW w:w="1701" w:type="dxa"/>
            <w:vAlign w:val="center"/>
          </w:tcPr>
          <w:p w14:paraId="719A2A83" w14:textId="6BAD087C" w:rsidR="001B75C0" w:rsidRPr="009E74E1" w:rsidRDefault="001B75C0" w:rsidP="009E74E1">
            <w:pPr>
              <w:pStyle w:val="Table"/>
            </w:pPr>
            <w:r w:rsidRPr="009E74E1">
              <w:t>76x58x74</w:t>
            </w:r>
          </w:p>
        </w:tc>
      </w:tr>
      <w:tr w:rsidR="001B75C0" w14:paraId="3F44B826" w14:textId="77777777" w:rsidTr="009E74E1">
        <w:tc>
          <w:tcPr>
            <w:tcW w:w="792" w:type="dxa"/>
            <w:vAlign w:val="center"/>
          </w:tcPr>
          <w:p w14:paraId="24F34BC6" w14:textId="1C5CF15F" w:rsidR="001B75C0" w:rsidRPr="009E74E1" w:rsidRDefault="001B75C0" w:rsidP="009E74E1">
            <w:pPr>
              <w:pStyle w:val="Table"/>
            </w:pPr>
            <w:r w:rsidRPr="009E74E1">
              <w:t>(9)</w:t>
            </w:r>
          </w:p>
        </w:tc>
        <w:tc>
          <w:tcPr>
            <w:tcW w:w="1126" w:type="dxa"/>
            <w:vAlign w:val="center"/>
          </w:tcPr>
          <w:p w14:paraId="24AEB1D0" w14:textId="2575A66C" w:rsidR="001B75C0" w:rsidRPr="009E74E1" w:rsidRDefault="001B75C0" w:rsidP="009E74E1">
            <w:pPr>
              <w:pStyle w:val="Table"/>
            </w:pPr>
            <w:proofErr w:type="spellStart"/>
            <w:r w:rsidRPr="009E74E1">
              <w:t>mnk</w:t>
            </w:r>
            <w:proofErr w:type="spellEnd"/>
          </w:p>
        </w:tc>
        <w:tc>
          <w:tcPr>
            <w:tcW w:w="2046" w:type="dxa"/>
            <w:vAlign w:val="center"/>
          </w:tcPr>
          <w:p w14:paraId="5CE84BF5" w14:textId="63F2DA24" w:rsidR="001B75C0" w:rsidRPr="009E74E1" w:rsidRDefault="001B75C0" w:rsidP="009E74E1">
            <w:pPr>
              <w:pStyle w:val="Table"/>
            </w:pPr>
            <w:r w:rsidRPr="009E74E1">
              <w:t>6,882/13,672</w:t>
            </w:r>
          </w:p>
        </w:tc>
        <w:tc>
          <w:tcPr>
            <w:tcW w:w="1701" w:type="dxa"/>
            <w:vAlign w:val="center"/>
          </w:tcPr>
          <w:p w14:paraId="56B6D636" w14:textId="12EB3ECB" w:rsidR="001B75C0" w:rsidRPr="009E74E1" w:rsidRDefault="001B75C0" w:rsidP="009E74E1">
            <w:pPr>
              <w:pStyle w:val="Table"/>
            </w:pPr>
            <w:r w:rsidRPr="009E74E1">
              <w:t>135x33x174</w:t>
            </w:r>
          </w:p>
        </w:tc>
      </w:tr>
      <w:tr w:rsidR="001B75C0" w14:paraId="2DA580BC" w14:textId="77777777" w:rsidTr="009E74E1">
        <w:tc>
          <w:tcPr>
            <w:tcW w:w="792" w:type="dxa"/>
            <w:vAlign w:val="center"/>
          </w:tcPr>
          <w:p w14:paraId="6EF5513E" w14:textId="5D3F265D" w:rsidR="001B75C0" w:rsidRPr="009E74E1" w:rsidRDefault="001B75C0" w:rsidP="009E74E1">
            <w:pPr>
              <w:pStyle w:val="Table"/>
            </w:pPr>
            <w:r w:rsidRPr="009E74E1">
              <w:t>(10)</w:t>
            </w:r>
          </w:p>
        </w:tc>
        <w:tc>
          <w:tcPr>
            <w:tcW w:w="1126" w:type="dxa"/>
            <w:vAlign w:val="center"/>
          </w:tcPr>
          <w:p w14:paraId="543AA7B1" w14:textId="21FBD163" w:rsidR="001B75C0" w:rsidRPr="009E74E1" w:rsidRDefault="001B75C0" w:rsidP="009E74E1">
            <w:pPr>
              <w:pStyle w:val="Table"/>
            </w:pPr>
            <w:r w:rsidRPr="009E74E1">
              <w:t>dragon</w:t>
            </w:r>
          </w:p>
        </w:tc>
        <w:tc>
          <w:tcPr>
            <w:tcW w:w="2046" w:type="dxa"/>
            <w:vAlign w:val="center"/>
          </w:tcPr>
          <w:p w14:paraId="694007FE" w14:textId="2AE18139" w:rsidR="001B75C0" w:rsidRPr="009E74E1" w:rsidRDefault="001B75C0" w:rsidP="009E74E1">
            <w:pPr>
              <w:pStyle w:val="Table"/>
            </w:pPr>
            <w:r w:rsidRPr="009E74E1">
              <w:t>50,062/99,999</w:t>
            </w:r>
          </w:p>
        </w:tc>
        <w:tc>
          <w:tcPr>
            <w:tcW w:w="1701" w:type="dxa"/>
            <w:vAlign w:val="center"/>
          </w:tcPr>
          <w:p w14:paraId="587F7B2E" w14:textId="046970C7" w:rsidR="001B75C0" w:rsidRPr="009E74E1" w:rsidRDefault="001B75C0" w:rsidP="009E74E1">
            <w:pPr>
              <w:pStyle w:val="Table"/>
            </w:pPr>
            <w:r w:rsidRPr="009E74E1">
              <w:t>167x75x118</w:t>
            </w:r>
          </w:p>
        </w:tc>
      </w:tr>
      <w:tr w:rsidR="001B75C0" w14:paraId="0CFFCE76" w14:textId="77777777" w:rsidTr="009E74E1">
        <w:tc>
          <w:tcPr>
            <w:tcW w:w="792" w:type="dxa"/>
            <w:vAlign w:val="center"/>
          </w:tcPr>
          <w:p w14:paraId="3AC02A87" w14:textId="150D9578" w:rsidR="001B75C0" w:rsidRPr="009E74E1" w:rsidRDefault="001B75C0" w:rsidP="009E74E1">
            <w:pPr>
              <w:pStyle w:val="Table"/>
            </w:pPr>
            <w:r w:rsidRPr="009E74E1">
              <w:t>(11)</w:t>
            </w:r>
          </w:p>
        </w:tc>
        <w:tc>
          <w:tcPr>
            <w:tcW w:w="1126" w:type="dxa"/>
            <w:vAlign w:val="center"/>
          </w:tcPr>
          <w:p w14:paraId="792C4B44" w14:textId="40FEC47D" w:rsidR="001B75C0" w:rsidRPr="009E74E1" w:rsidRDefault="001B75C0" w:rsidP="009E74E1">
            <w:pPr>
              <w:pStyle w:val="Table"/>
            </w:pPr>
            <w:r w:rsidRPr="009E74E1">
              <w:rPr>
                <w:rFonts w:hint="eastAsia"/>
              </w:rPr>
              <w:t>Buddha</w:t>
            </w:r>
          </w:p>
        </w:tc>
        <w:tc>
          <w:tcPr>
            <w:tcW w:w="2046" w:type="dxa"/>
            <w:vAlign w:val="center"/>
          </w:tcPr>
          <w:p w14:paraId="335061D2" w14:textId="27D957FB" w:rsidR="001B75C0" w:rsidRPr="009E74E1" w:rsidRDefault="001B75C0" w:rsidP="009E74E1">
            <w:pPr>
              <w:pStyle w:val="Table"/>
            </w:pPr>
            <w:r w:rsidRPr="009E74E1">
              <w:t>24,943/49,944</w:t>
            </w:r>
          </w:p>
        </w:tc>
        <w:tc>
          <w:tcPr>
            <w:tcW w:w="1701" w:type="dxa"/>
            <w:vAlign w:val="center"/>
          </w:tcPr>
          <w:p w14:paraId="2DC58158" w14:textId="209FD0DB" w:rsidR="001B75C0" w:rsidRPr="009E74E1" w:rsidRDefault="001B75C0" w:rsidP="009E74E1">
            <w:pPr>
              <w:pStyle w:val="Table"/>
            </w:pPr>
            <w:r w:rsidRPr="009E74E1">
              <w:t>52x52x128</w:t>
            </w:r>
          </w:p>
        </w:tc>
      </w:tr>
      <w:tr w:rsidR="001B75C0" w14:paraId="1283A973" w14:textId="77777777" w:rsidTr="009E74E1">
        <w:tc>
          <w:tcPr>
            <w:tcW w:w="792" w:type="dxa"/>
            <w:vAlign w:val="center"/>
          </w:tcPr>
          <w:p w14:paraId="59A3B60C" w14:textId="026BF6C7" w:rsidR="001B75C0" w:rsidRPr="009E74E1" w:rsidRDefault="001B75C0" w:rsidP="009E74E1">
            <w:pPr>
              <w:pStyle w:val="Table"/>
            </w:pPr>
            <w:r w:rsidRPr="009E74E1">
              <w:t>(12)</w:t>
            </w:r>
          </w:p>
        </w:tc>
        <w:tc>
          <w:tcPr>
            <w:tcW w:w="1126" w:type="dxa"/>
            <w:vAlign w:val="center"/>
          </w:tcPr>
          <w:p w14:paraId="788BD055" w14:textId="6D5B3E25" w:rsidR="001B75C0" w:rsidRPr="009E74E1" w:rsidRDefault="001B75C0" w:rsidP="009E74E1">
            <w:pPr>
              <w:pStyle w:val="Table"/>
            </w:pPr>
            <w:r w:rsidRPr="009E74E1">
              <w:rPr>
                <w:rFonts w:hint="eastAsia"/>
              </w:rPr>
              <w:t>Lucy</w:t>
            </w:r>
          </w:p>
        </w:tc>
        <w:tc>
          <w:tcPr>
            <w:tcW w:w="2046" w:type="dxa"/>
            <w:vAlign w:val="center"/>
          </w:tcPr>
          <w:p w14:paraId="26C45540" w14:textId="08F4EE33" w:rsidR="001B75C0" w:rsidRPr="009E74E1" w:rsidRDefault="001B75C0" w:rsidP="009E74E1">
            <w:pPr>
              <w:pStyle w:val="Table"/>
            </w:pPr>
            <w:r w:rsidRPr="009E74E1">
              <w:t>25,006/49,999</w:t>
            </w:r>
          </w:p>
        </w:tc>
        <w:tc>
          <w:tcPr>
            <w:tcW w:w="1701" w:type="dxa"/>
            <w:vAlign w:val="center"/>
          </w:tcPr>
          <w:p w14:paraId="55074234" w14:textId="6623BB69" w:rsidR="001B75C0" w:rsidRPr="009E74E1" w:rsidRDefault="001B75C0" w:rsidP="009E74E1">
            <w:pPr>
              <w:pStyle w:val="Table"/>
            </w:pPr>
            <w:r w:rsidRPr="009E74E1">
              <w:t>104x60x180</w:t>
            </w:r>
          </w:p>
        </w:tc>
      </w:tr>
    </w:tbl>
    <w:p w14:paraId="248C6B63" w14:textId="24F693AB" w:rsidR="00A36436" w:rsidRDefault="00A36436" w:rsidP="00F12156">
      <w:pPr>
        <w:ind w:left="200" w:firstLine="200"/>
      </w:pPr>
    </w:p>
    <w:p w14:paraId="66533151" w14:textId="39728955" w:rsidR="00664557" w:rsidRDefault="00365D27" w:rsidP="00F12156">
      <w:pPr>
        <w:pStyle w:val="2"/>
      </w:pPr>
      <w:r>
        <w:rPr>
          <w:rFonts w:hint="eastAsia"/>
        </w:rPr>
        <w:t>C</w:t>
      </w:r>
      <w:r>
        <w:t>omputation</w:t>
      </w:r>
    </w:p>
    <w:p w14:paraId="7EFDA86C" w14:textId="3AD31D92" w:rsidR="00025029" w:rsidRPr="00333EBD" w:rsidRDefault="00025029" w:rsidP="00F12156">
      <w:pPr>
        <w:ind w:leftChars="50" w:left="100" w:firstLineChars="50"/>
      </w:pPr>
      <w:r>
        <w:t xml:space="preserve">C++ compiler (Visual Studio 2019 </w:t>
      </w:r>
      <w:r w:rsidR="00262056">
        <w:t>Community</w:t>
      </w:r>
      <w:r w:rsidR="004A402D">
        <w:t xml:space="preserve"> Edition</w:t>
      </w:r>
      <w:r w:rsidR="00262056">
        <w:t xml:space="preserve">) was used for </w:t>
      </w:r>
      <w:r w:rsidR="00A62A15">
        <w:t>the CPU version, and CUDA toolkit 12.1 was used for the GPU version</w:t>
      </w:r>
      <w:r w:rsidR="00867608">
        <w:t xml:space="preserve"> on MS Windows 11 PC</w:t>
      </w:r>
      <w:r>
        <w:t xml:space="preserve">. </w:t>
      </w:r>
      <w:r w:rsidR="0026130E">
        <w:t>Results</w:t>
      </w:r>
      <w:r>
        <w:t xml:space="preserve"> were rendered using Python (V3.7.5) </w:t>
      </w:r>
      <w:r w:rsidR="001644D0">
        <w:t xml:space="preserve">with </w:t>
      </w:r>
      <w:proofErr w:type="spellStart"/>
      <w:r w:rsidR="0026130E" w:rsidRPr="00AB54E7">
        <w:rPr>
          <w:i/>
        </w:rPr>
        <w:t>Numpy</w:t>
      </w:r>
      <w:proofErr w:type="spellEnd"/>
      <w:r w:rsidR="0026130E">
        <w:t xml:space="preserve">, </w:t>
      </w:r>
      <w:r w:rsidR="0026130E" w:rsidRPr="00AB54E7">
        <w:rPr>
          <w:i/>
        </w:rPr>
        <w:t>Matplotlib</w:t>
      </w:r>
      <w:r w:rsidR="0026130E">
        <w:t xml:space="preserve">, </w:t>
      </w:r>
      <w:proofErr w:type="spellStart"/>
      <w:r w:rsidR="0026130E" w:rsidRPr="00AB54E7">
        <w:rPr>
          <w:i/>
        </w:rPr>
        <w:t>Plotly</w:t>
      </w:r>
      <w:proofErr w:type="spellEnd"/>
      <w:r w:rsidR="0026130E">
        <w:t>,</w:t>
      </w:r>
      <w:r w:rsidR="00AB54E7">
        <w:t xml:space="preserve"> and</w:t>
      </w:r>
      <w:r w:rsidR="0026130E">
        <w:t xml:space="preserve"> </w:t>
      </w:r>
      <w:r w:rsidR="0026130E" w:rsidRPr="00AB54E7">
        <w:rPr>
          <w:i/>
        </w:rPr>
        <w:t>Open3d</w:t>
      </w:r>
      <w:r w:rsidR="0026130E">
        <w:t xml:space="preserve"> </w:t>
      </w:r>
      <w:r>
        <w:t xml:space="preserve">packages. </w:t>
      </w:r>
      <w:r w:rsidR="00204F89">
        <w:t>CPUs/GPUs with various prices were chosen,</w:t>
      </w:r>
      <w:r w:rsidR="001830B7">
        <w:t xml:space="preserve"> and their specifications are shown in </w:t>
      </w:r>
      <w:r w:rsidR="009D7EAC">
        <w:fldChar w:fldCharType="begin"/>
      </w:r>
      <w:r w:rsidR="009D7EAC">
        <w:instrText xml:space="preserve"> REF _Ref168939923 \h </w:instrText>
      </w:r>
      <w:r w:rsidR="00F12156">
        <w:instrText xml:space="preserve"> \* MERGEFORMAT </w:instrText>
      </w:r>
      <w:r w:rsidR="009D7EAC">
        <w:fldChar w:fldCharType="separate"/>
      </w:r>
      <w:r w:rsidR="009D7EAC">
        <w:t xml:space="preserve">Table </w:t>
      </w:r>
      <w:r w:rsidR="009D7EAC">
        <w:rPr>
          <w:noProof/>
        </w:rPr>
        <w:t>3</w:t>
      </w:r>
      <w:r w:rsidR="009D7EAC">
        <w:fldChar w:fldCharType="end"/>
      </w:r>
      <w:r w:rsidR="00A95295">
        <w:t xml:space="preserve"> and </w:t>
      </w:r>
      <w:r w:rsidR="00A95295">
        <w:fldChar w:fldCharType="begin"/>
      </w:r>
      <w:r w:rsidR="00A95295">
        <w:instrText xml:space="preserve"> REF _Ref169266426 \h </w:instrText>
      </w:r>
      <w:r w:rsidR="00A95295">
        <w:fldChar w:fldCharType="separate"/>
      </w:r>
      <w:r w:rsidR="00A95295">
        <w:t xml:space="preserve">Table </w:t>
      </w:r>
      <w:r w:rsidR="00A95295">
        <w:rPr>
          <w:noProof/>
        </w:rPr>
        <w:t>4</w:t>
      </w:r>
      <w:r w:rsidR="00A95295">
        <w:fldChar w:fldCharType="end"/>
      </w:r>
      <w:r w:rsidR="009D7EAC">
        <w:t xml:space="preserve">. </w:t>
      </w:r>
      <w:r w:rsidR="0001560A">
        <w:t>NVIDIA</w:t>
      </w:r>
      <w:r w:rsidR="00204F89">
        <w:t xml:space="preserve"> Visual Profiler measured CUDA’s speed</w:t>
      </w:r>
      <w:r w:rsidR="009C4112">
        <w:t xml:space="preserve">. </w:t>
      </w:r>
      <w:r w:rsidR="00CA66FF">
        <w:t xml:space="preserve">CUDA’s </w:t>
      </w:r>
      <w:proofErr w:type="spellStart"/>
      <w:r w:rsidR="00CA66FF" w:rsidRPr="00AB54E7">
        <w:rPr>
          <w:i/>
          <w:sz w:val="22"/>
        </w:rPr>
        <w:t>cudaMemcpyAsync</w:t>
      </w:r>
      <w:proofErr w:type="spellEnd"/>
      <w:r w:rsidR="00CA66FF">
        <w:rPr>
          <w:sz w:val="22"/>
        </w:rPr>
        <w:t xml:space="preserve"> function was used for CPU-GPU data transfer</w:t>
      </w:r>
      <w:r w:rsidR="00204F89">
        <w:rPr>
          <w:sz w:val="22"/>
        </w:rPr>
        <w:t xml:space="preserve">, and the warp-reduction function [32] was used to integrate the </w:t>
      </w:r>
      <w:r w:rsidR="0026130E">
        <w:t>pixel slot’s resultant volume values.</w:t>
      </w:r>
    </w:p>
    <w:p w14:paraId="4E12FF3C" w14:textId="2A93F48F" w:rsidR="00373CF5" w:rsidRDefault="00373CF5" w:rsidP="00F12156">
      <w:pPr>
        <w:ind w:left="200" w:firstLine="200"/>
      </w:pPr>
    </w:p>
    <w:p w14:paraId="0919DF94" w14:textId="4E0AEB1C" w:rsidR="003A59A1" w:rsidRDefault="00070DE0" w:rsidP="002A75B0">
      <w:pPr>
        <w:pStyle w:val="Table0"/>
      </w:pPr>
      <w:bookmarkStart w:id="13" w:name="_Ref168939923"/>
      <w:bookmarkStart w:id="14" w:name="_Ref168940311"/>
      <w:r>
        <w:t xml:space="preserve">Table </w:t>
      </w:r>
      <w:fldSimple w:instr=" SEQ Table \* ARABIC ">
        <w:r w:rsidR="005A63E9">
          <w:rPr>
            <w:noProof/>
          </w:rPr>
          <w:t>3</w:t>
        </w:r>
      </w:fldSimple>
      <w:bookmarkEnd w:id="13"/>
      <w:r w:rsidR="003A59A1">
        <w:t xml:space="preserve">. </w:t>
      </w:r>
      <w:r w:rsidR="006B066B">
        <w:t xml:space="preserve">Specification </w:t>
      </w:r>
      <w:r w:rsidR="006B066B" w:rsidRPr="002A75B0">
        <w:t>of</w:t>
      </w:r>
      <w:r w:rsidR="006B066B">
        <w:t xml:space="preserve"> the </w:t>
      </w:r>
      <w:r w:rsidR="00B8746A">
        <w:rPr>
          <w:rFonts w:asciiTheme="minorEastAsia" w:eastAsiaTheme="minorEastAsia" w:hAnsiTheme="minorEastAsia"/>
        </w:rPr>
        <w:t>CPUs</w:t>
      </w:r>
      <w:r w:rsidR="00B67803">
        <w:rPr>
          <w:rFonts w:eastAsiaTheme="minorEastAsia" w:hint="eastAsia"/>
        </w:rPr>
        <w:t xml:space="preserve"> </w:t>
      </w:r>
      <w:r w:rsidR="00B14D1A">
        <w:t>used</w:t>
      </w:r>
      <w:bookmarkEnd w:id="14"/>
    </w:p>
    <w:tbl>
      <w:tblPr>
        <w:tblStyle w:val="a8"/>
        <w:tblW w:w="0" w:type="auto"/>
        <w:tblInd w:w="200" w:type="dxa"/>
        <w:tblLook w:val="04A0" w:firstRow="1" w:lastRow="0" w:firstColumn="1" w:lastColumn="0" w:noHBand="0" w:noVBand="1"/>
      </w:tblPr>
      <w:tblGrid>
        <w:gridCol w:w="2254"/>
        <w:gridCol w:w="2077"/>
        <w:gridCol w:w="1466"/>
      </w:tblGrid>
      <w:tr w:rsidR="002B31F2" w14:paraId="2D9F588C" w14:textId="77777777" w:rsidTr="003B1D1E">
        <w:tc>
          <w:tcPr>
            <w:tcW w:w="2254" w:type="dxa"/>
          </w:tcPr>
          <w:p w14:paraId="10DC5278" w14:textId="18BB758C" w:rsidR="002B31F2" w:rsidRPr="00A26627" w:rsidRDefault="002B31F2" w:rsidP="009E74E1">
            <w:pPr>
              <w:pStyle w:val="Table"/>
            </w:pPr>
            <w:r w:rsidRPr="00A26627">
              <w:t>Name</w:t>
            </w:r>
          </w:p>
        </w:tc>
        <w:tc>
          <w:tcPr>
            <w:tcW w:w="2077" w:type="dxa"/>
          </w:tcPr>
          <w:p w14:paraId="195BDAB1" w14:textId="5CA721B3" w:rsidR="002B31F2" w:rsidRPr="00A26627" w:rsidRDefault="002B31F2" w:rsidP="009E74E1">
            <w:pPr>
              <w:pStyle w:val="Table"/>
            </w:pPr>
            <w:r w:rsidRPr="00A26627">
              <w:t>B</w:t>
            </w:r>
            <w:r w:rsidRPr="00A26627">
              <w:rPr>
                <w:rFonts w:hint="eastAsia"/>
              </w:rPr>
              <w:t>ase</w:t>
            </w:r>
            <w:r w:rsidRPr="00A26627">
              <w:t>/max clock</w:t>
            </w:r>
            <w:r w:rsidRPr="00A26627">
              <w:br/>
              <w:t xml:space="preserve"> (GHz)</w:t>
            </w:r>
          </w:p>
        </w:tc>
        <w:tc>
          <w:tcPr>
            <w:tcW w:w="1466" w:type="dxa"/>
          </w:tcPr>
          <w:p w14:paraId="3B1E489B" w14:textId="7D495BBB" w:rsidR="002B31F2" w:rsidRPr="00A26627" w:rsidRDefault="002B31F2" w:rsidP="009E74E1">
            <w:pPr>
              <w:pStyle w:val="Table"/>
            </w:pPr>
            <w:r w:rsidRPr="00A26627">
              <w:rPr>
                <w:rFonts w:hint="eastAsia"/>
              </w:rPr>
              <w:t>#</w:t>
            </w:r>
            <w:r w:rsidRPr="00A26627">
              <w:t xml:space="preserve"> of core/</w:t>
            </w:r>
            <w:r w:rsidRPr="00A26627">
              <w:br/>
              <w:t>thread</w:t>
            </w:r>
          </w:p>
        </w:tc>
      </w:tr>
      <w:tr w:rsidR="002B31F2" w14:paraId="76A32013" w14:textId="77777777" w:rsidTr="003B1D1E">
        <w:tc>
          <w:tcPr>
            <w:tcW w:w="2254" w:type="dxa"/>
          </w:tcPr>
          <w:p w14:paraId="5514C368" w14:textId="560988D9" w:rsidR="002B31F2" w:rsidRPr="00A26627" w:rsidRDefault="002B31F2" w:rsidP="009E74E1">
            <w:pPr>
              <w:pStyle w:val="Table"/>
            </w:pPr>
            <w:r w:rsidRPr="00A26627">
              <w:t xml:space="preserve">Intel </w:t>
            </w:r>
            <w:r w:rsidRPr="00A26627">
              <w:rPr>
                <w:rFonts w:hint="eastAsia"/>
              </w:rPr>
              <w:t>i7-8700</w:t>
            </w:r>
          </w:p>
        </w:tc>
        <w:tc>
          <w:tcPr>
            <w:tcW w:w="2077" w:type="dxa"/>
          </w:tcPr>
          <w:p w14:paraId="4CBB21F9" w14:textId="6EF801FE" w:rsidR="002B31F2" w:rsidRPr="00A26627" w:rsidRDefault="002B31F2" w:rsidP="009E74E1">
            <w:pPr>
              <w:pStyle w:val="Table"/>
            </w:pPr>
            <w:r w:rsidRPr="00A26627">
              <w:rPr>
                <w:rFonts w:hint="eastAsia"/>
              </w:rPr>
              <w:t>3.2/4.6</w:t>
            </w:r>
          </w:p>
        </w:tc>
        <w:tc>
          <w:tcPr>
            <w:tcW w:w="1466" w:type="dxa"/>
          </w:tcPr>
          <w:p w14:paraId="6301E06F" w14:textId="02510302" w:rsidR="002B31F2" w:rsidRPr="00A26627" w:rsidRDefault="002B31F2" w:rsidP="009E74E1">
            <w:pPr>
              <w:pStyle w:val="Table"/>
            </w:pPr>
            <w:r w:rsidRPr="00A26627">
              <w:rPr>
                <w:rFonts w:hint="eastAsia"/>
              </w:rPr>
              <w:t>6/12</w:t>
            </w:r>
          </w:p>
        </w:tc>
      </w:tr>
      <w:tr w:rsidR="002B31F2" w14:paraId="56298F6C" w14:textId="77777777" w:rsidTr="003B1D1E">
        <w:tc>
          <w:tcPr>
            <w:tcW w:w="2254" w:type="dxa"/>
          </w:tcPr>
          <w:p w14:paraId="6B128252" w14:textId="68F7AC96" w:rsidR="002B31F2" w:rsidRPr="00A26627" w:rsidRDefault="002B31F2" w:rsidP="009E74E1">
            <w:pPr>
              <w:pStyle w:val="Table"/>
            </w:pPr>
            <w:r w:rsidRPr="00A26627">
              <w:rPr>
                <w:rFonts w:hint="eastAsia"/>
              </w:rPr>
              <w:t>AMD Ryzen9</w:t>
            </w:r>
            <w:r w:rsidRPr="00A26627">
              <w:t xml:space="preserve"> </w:t>
            </w:r>
            <w:r w:rsidRPr="00A26627">
              <w:rPr>
                <w:rFonts w:hint="eastAsia"/>
              </w:rPr>
              <w:t>7950X</w:t>
            </w:r>
          </w:p>
        </w:tc>
        <w:tc>
          <w:tcPr>
            <w:tcW w:w="2077" w:type="dxa"/>
          </w:tcPr>
          <w:p w14:paraId="68BE3270" w14:textId="4CC559B4" w:rsidR="002B31F2" w:rsidRPr="00A26627" w:rsidRDefault="002B31F2" w:rsidP="009E74E1">
            <w:pPr>
              <w:pStyle w:val="Table"/>
            </w:pPr>
            <w:r w:rsidRPr="00A26627">
              <w:rPr>
                <w:rFonts w:hint="eastAsia"/>
              </w:rPr>
              <w:t>4.2/5.7</w:t>
            </w:r>
          </w:p>
        </w:tc>
        <w:tc>
          <w:tcPr>
            <w:tcW w:w="1466" w:type="dxa"/>
          </w:tcPr>
          <w:p w14:paraId="32857E86" w14:textId="78ED10C1" w:rsidR="002B31F2" w:rsidRPr="00A26627" w:rsidRDefault="002B31F2" w:rsidP="009E74E1">
            <w:pPr>
              <w:pStyle w:val="Table"/>
            </w:pPr>
            <w:r w:rsidRPr="00A26627">
              <w:rPr>
                <w:rFonts w:hint="eastAsia"/>
              </w:rPr>
              <w:t>16/32</w:t>
            </w:r>
          </w:p>
        </w:tc>
      </w:tr>
    </w:tbl>
    <w:p w14:paraId="0CE2FDA8" w14:textId="77777777" w:rsidR="00B639C7" w:rsidRDefault="00B639C7" w:rsidP="0025074F">
      <w:pPr>
        <w:ind w:firstLine="200"/>
      </w:pPr>
      <w:bookmarkStart w:id="15" w:name="_Ref169266426"/>
    </w:p>
    <w:p w14:paraId="6D5C162A" w14:textId="2794A74D" w:rsidR="00D964F6" w:rsidRDefault="00D964F6" w:rsidP="002A75B0">
      <w:pPr>
        <w:pStyle w:val="Table0"/>
      </w:pPr>
      <w:r>
        <w:t xml:space="preserve">Table </w:t>
      </w:r>
      <w:fldSimple w:instr=" SEQ Table \* ARABIC ">
        <w:r>
          <w:rPr>
            <w:noProof/>
          </w:rPr>
          <w:t>4</w:t>
        </w:r>
      </w:fldSimple>
      <w:bookmarkEnd w:id="15"/>
      <w:r>
        <w:t xml:space="preserve">. Specification of the </w:t>
      </w:r>
      <w:r>
        <w:rPr>
          <w:rFonts w:asciiTheme="minorEastAsia" w:eastAsiaTheme="minorEastAsia" w:hAnsiTheme="minorEastAsia"/>
        </w:rPr>
        <w:t>GPUs</w:t>
      </w:r>
      <w:r>
        <w:rPr>
          <w:rFonts w:eastAsiaTheme="minorEastAsia" w:hint="eastAsia"/>
        </w:rPr>
        <w:t xml:space="preserve"> </w:t>
      </w:r>
      <w:r>
        <w:t>used</w:t>
      </w:r>
    </w:p>
    <w:tbl>
      <w:tblPr>
        <w:tblStyle w:val="a8"/>
        <w:tblW w:w="5812" w:type="dxa"/>
        <w:tblInd w:w="279" w:type="dxa"/>
        <w:tblLook w:val="04A0" w:firstRow="1" w:lastRow="0" w:firstColumn="1" w:lastColumn="0" w:noHBand="0" w:noVBand="1"/>
      </w:tblPr>
      <w:tblGrid>
        <w:gridCol w:w="1984"/>
        <w:gridCol w:w="2127"/>
        <w:gridCol w:w="1701"/>
      </w:tblGrid>
      <w:tr w:rsidR="003B1D1E" w14:paraId="139A1345" w14:textId="77777777" w:rsidTr="00781C09">
        <w:tc>
          <w:tcPr>
            <w:tcW w:w="1984" w:type="dxa"/>
          </w:tcPr>
          <w:p w14:paraId="086B1425" w14:textId="744E5F04" w:rsidR="003B1D1E" w:rsidRDefault="003B1D1E" w:rsidP="009E74E1">
            <w:pPr>
              <w:pStyle w:val="Table"/>
            </w:pPr>
            <w:r w:rsidRPr="003B1D1E">
              <w:t>Name</w:t>
            </w:r>
          </w:p>
        </w:tc>
        <w:tc>
          <w:tcPr>
            <w:tcW w:w="2127" w:type="dxa"/>
          </w:tcPr>
          <w:p w14:paraId="0EF08817" w14:textId="7DA003A0" w:rsidR="003B1D1E" w:rsidRDefault="003B1D1E" w:rsidP="009E74E1">
            <w:pPr>
              <w:pStyle w:val="Table"/>
            </w:pPr>
            <w:r w:rsidRPr="003B1D1E">
              <w:t>B</w:t>
            </w:r>
            <w:r w:rsidRPr="003B1D1E">
              <w:rPr>
                <w:rFonts w:hint="eastAsia"/>
              </w:rPr>
              <w:t>ase/</w:t>
            </w:r>
            <w:r w:rsidRPr="003B1D1E">
              <w:t>boost</w:t>
            </w:r>
            <w:r w:rsidRPr="003B1D1E">
              <w:br/>
              <w:t>clock(GHz)</w:t>
            </w:r>
          </w:p>
        </w:tc>
        <w:tc>
          <w:tcPr>
            <w:tcW w:w="1701" w:type="dxa"/>
          </w:tcPr>
          <w:p w14:paraId="3CA19A1F" w14:textId="7EB815F8" w:rsidR="003B1D1E" w:rsidRDefault="003B1D1E" w:rsidP="009E74E1">
            <w:pPr>
              <w:pStyle w:val="Table"/>
            </w:pPr>
            <w:r w:rsidRPr="003B1D1E">
              <w:rPr>
                <w:rFonts w:hint="eastAsia"/>
              </w:rPr>
              <w:t>#</w:t>
            </w:r>
            <w:r w:rsidRPr="003B1D1E">
              <w:t xml:space="preserve"> </w:t>
            </w:r>
            <w:r w:rsidRPr="003B1D1E">
              <w:rPr>
                <w:rFonts w:hint="eastAsia"/>
              </w:rPr>
              <w:t xml:space="preserve">of </w:t>
            </w:r>
            <w:r w:rsidRPr="003B1D1E">
              <w:t>stream processor(SM)</w:t>
            </w:r>
          </w:p>
        </w:tc>
      </w:tr>
      <w:tr w:rsidR="003B1D1E" w14:paraId="07C78413" w14:textId="77777777" w:rsidTr="00781C09">
        <w:tc>
          <w:tcPr>
            <w:tcW w:w="1984" w:type="dxa"/>
          </w:tcPr>
          <w:p w14:paraId="566A002E" w14:textId="78C044CD" w:rsidR="003B1D1E" w:rsidRDefault="0001560A" w:rsidP="009E74E1">
            <w:pPr>
              <w:pStyle w:val="Table"/>
            </w:pPr>
            <w:r>
              <w:rPr>
                <w:rFonts w:hint="eastAsia"/>
              </w:rPr>
              <w:t>NVIDIA</w:t>
            </w:r>
            <w:r w:rsidR="003B1D1E" w:rsidRPr="003B1D1E">
              <w:rPr>
                <w:rFonts w:hint="eastAsia"/>
              </w:rPr>
              <w:t xml:space="preserve"> GTX760</w:t>
            </w:r>
          </w:p>
        </w:tc>
        <w:tc>
          <w:tcPr>
            <w:tcW w:w="2127" w:type="dxa"/>
          </w:tcPr>
          <w:p w14:paraId="3B95CA04" w14:textId="69E6EEF6" w:rsidR="003B1D1E" w:rsidRDefault="00B04290" w:rsidP="009E74E1">
            <w:pPr>
              <w:pStyle w:val="Table"/>
            </w:pPr>
            <w:r w:rsidRPr="00B04290">
              <w:t>0.98/1.03</w:t>
            </w:r>
          </w:p>
        </w:tc>
        <w:tc>
          <w:tcPr>
            <w:tcW w:w="1701" w:type="dxa"/>
          </w:tcPr>
          <w:p w14:paraId="7C73C51B" w14:textId="104FE8A7" w:rsidR="003B1D1E" w:rsidRDefault="003B1D1E" w:rsidP="009E74E1">
            <w:pPr>
              <w:pStyle w:val="Table"/>
            </w:pPr>
            <w:r w:rsidRPr="003B1D1E">
              <w:rPr>
                <w:rFonts w:hint="eastAsia"/>
              </w:rPr>
              <w:t>1</w:t>
            </w:r>
            <w:r w:rsidRPr="003B1D1E">
              <w:t>,152</w:t>
            </w:r>
          </w:p>
        </w:tc>
      </w:tr>
      <w:tr w:rsidR="00B04290" w14:paraId="15D1A85B" w14:textId="77777777" w:rsidTr="0057465D">
        <w:tc>
          <w:tcPr>
            <w:tcW w:w="1984" w:type="dxa"/>
            <w:vAlign w:val="center"/>
          </w:tcPr>
          <w:p w14:paraId="1FCB0B88" w14:textId="7271FAEC" w:rsidR="00B04290" w:rsidRDefault="00B04290" w:rsidP="009E74E1">
            <w:pPr>
              <w:pStyle w:val="Table"/>
            </w:pPr>
            <w:r>
              <w:rPr>
                <w:rFonts w:hint="eastAsia"/>
              </w:rPr>
              <w:t>GTX1050Ti</w:t>
            </w:r>
          </w:p>
        </w:tc>
        <w:tc>
          <w:tcPr>
            <w:tcW w:w="2127" w:type="dxa"/>
            <w:vAlign w:val="center"/>
          </w:tcPr>
          <w:p w14:paraId="4B861203" w14:textId="19B42034" w:rsidR="00B04290" w:rsidRDefault="00B04290" w:rsidP="009E74E1">
            <w:pPr>
              <w:pStyle w:val="Table"/>
            </w:pPr>
            <w:r>
              <w:t>1.29/1.39</w:t>
            </w:r>
          </w:p>
        </w:tc>
        <w:tc>
          <w:tcPr>
            <w:tcW w:w="1701" w:type="dxa"/>
            <w:vAlign w:val="center"/>
          </w:tcPr>
          <w:p w14:paraId="716DC864" w14:textId="2E443718" w:rsidR="00B04290" w:rsidRDefault="00B04290" w:rsidP="009E74E1">
            <w:pPr>
              <w:pStyle w:val="Table"/>
            </w:pPr>
            <w:r>
              <w:t>768</w:t>
            </w:r>
          </w:p>
        </w:tc>
      </w:tr>
      <w:tr w:rsidR="00B04290" w14:paraId="7C947635" w14:textId="77777777" w:rsidTr="0057465D">
        <w:tc>
          <w:tcPr>
            <w:tcW w:w="1984" w:type="dxa"/>
            <w:vAlign w:val="center"/>
          </w:tcPr>
          <w:p w14:paraId="6CF5C4F3" w14:textId="0A026325" w:rsidR="00B04290" w:rsidRDefault="00B04290" w:rsidP="009E74E1">
            <w:pPr>
              <w:pStyle w:val="Table"/>
            </w:pPr>
            <w:r>
              <w:t>RTX 2060</w:t>
            </w:r>
          </w:p>
        </w:tc>
        <w:tc>
          <w:tcPr>
            <w:tcW w:w="2127" w:type="dxa"/>
            <w:vAlign w:val="center"/>
          </w:tcPr>
          <w:p w14:paraId="2B9196EA" w14:textId="18A24A9A" w:rsidR="00B04290" w:rsidRDefault="00B04290" w:rsidP="009E74E1">
            <w:pPr>
              <w:pStyle w:val="Table"/>
            </w:pPr>
            <w:r>
              <w:t>1.37/1.68</w:t>
            </w:r>
          </w:p>
        </w:tc>
        <w:tc>
          <w:tcPr>
            <w:tcW w:w="1701" w:type="dxa"/>
            <w:vAlign w:val="center"/>
          </w:tcPr>
          <w:p w14:paraId="0B575392" w14:textId="2514A65A" w:rsidR="00B04290" w:rsidRDefault="00B04290" w:rsidP="009E74E1">
            <w:pPr>
              <w:pStyle w:val="Table"/>
            </w:pPr>
            <w:r>
              <w:t>1,920</w:t>
            </w:r>
          </w:p>
        </w:tc>
      </w:tr>
      <w:tr w:rsidR="00B04290" w14:paraId="4DE84EE0" w14:textId="77777777" w:rsidTr="0057465D">
        <w:tc>
          <w:tcPr>
            <w:tcW w:w="1984" w:type="dxa"/>
            <w:vAlign w:val="center"/>
          </w:tcPr>
          <w:p w14:paraId="66A79B4D" w14:textId="243E8B36" w:rsidR="00B04290" w:rsidRDefault="00B04290" w:rsidP="009E74E1">
            <w:pPr>
              <w:pStyle w:val="Table"/>
            </w:pPr>
            <w:r>
              <w:t xml:space="preserve">RTX 3080 </w:t>
            </w:r>
            <w:proofErr w:type="spellStart"/>
            <w:r>
              <w:t>Ti</w:t>
            </w:r>
            <w:proofErr w:type="spellEnd"/>
          </w:p>
        </w:tc>
        <w:tc>
          <w:tcPr>
            <w:tcW w:w="2127" w:type="dxa"/>
            <w:vAlign w:val="center"/>
          </w:tcPr>
          <w:p w14:paraId="46FDD641" w14:textId="0E6F5928" w:rsidR="00B04290" w:rsidRDefault="00B04290" w:rsidP="009E74E1">
            <w:pPr>
              <w:pStyle w:val="Table"/>
            </w:pPr>
            <w:r>
              <w:t>1.37/1.67</w:t>
            </w:r>
          </w:p>
        </w:tc>
        <w:tc>
          <w:tcPr>
            <w:tcW w:w="1701" w:type="dxa"/>
            <w:vAlign w:val="center"/>
          </w:tcPr>
          <w:p w14:paraId="13114A11" w14:textId="60BC1265" w:rsidR="00B04290" w:rsidRDefault="00B04290" w:rsidP="009E74E1">
            <w:pPr>
              <w:pStyle w:val="Table"/>
            </w:pPr>
            <w:r>
              <w:t>10,240</w:t>
            </w:r>
          </w:p>
        </w:tc>
      </w:tr>
      <w:tr w:rsidR="003B1D1E" w14:paraId="0D24551B" w14:textId="77777777" w:rsidTr="00781C09">
        <w:tc>
          <w:tcPr>
            <w:tcW w:w="1984" w:type="dxa"/>
          </w:tcPr>
          <w:p w14:paraId="2F7711BC" w14:textId="330E1711" w:rsidR="003B1D1E" w:rsidRDefault="003B1D1E" w:rsidP="009E74E1">
            <w:pPr>
              <w:pStyle w:val="Table"/>
            </w:pPr>
            <w:r w:rsidRPr="003B1D1E">
              <w:rPr>
                <w:rFonts w:hint="eastAsia"/>
              </w:rPr>
              <w:t>RTX 4090</w:t>
            </w:r>
          </w:p>
        </w:tc>
        <w:tc>
          <w:tcPr>
            <w:tcW w:w="2127" w:type="dxa"/>
          </w:tcPr>
          <w:p w14:paraId="05F029C6" w14:textId="7C44BCE3" w:rsidR="003B1D1E" w:rsidRDefault="003B1D1E" w:rsidP="009E74E1">
            <w:pPr>
              <w:pStyle w:val="Table"/>
            </w:pPr>
            <w:r w:rsidRPr="003B1D1E">
              <w:rPr>
                <w:rFonts w:hint="eastAsia"/>
              </w:rPr>
              <w:t>2</w:t>
            </w:r>
            <w:r w:rsidRPr="003B1D1E">
              <w:t>.2/2.5</w:t>
            </w:r>
          </w:p>
        </w:tc>
        <w:tc>
          <w:tcPr>
            <w:tcW w:w="1701" w:type="dxa"/>
          </w:tcPr>
          <w:p w14:paraId="697F478D" w14:textId="740F40B4" w:rsidR="003B1D1E" w:rsidRDefault="003B1D1E" w:rsidP="009E74E1">
            <w:pPr>
              <w:pStyle w:val="Table"/>
            </w:pPr>
            <w:r w:rsidRPr="003B1D1E">
              <w:rPr>
                <w:rFonts w:hint="eastAsia"/>
              </w:rPr>
              <w:t>1</w:t>
            </w:r>
            <w:r w:rsidRPr="003B1D1E">
              <w:t>6,384</w:t>
            </w:r>
          </w:p>
        </w:tc>
      </w:tr>
    </w:tbl>
    <w:p w14:paraId="4B3AB54C" w14:textId="652067FF" w:rsidR="002A75B0" w:rsidRDefault="002A75B0" w:rsidP="003B1D1E">
      <w:pPr>
        <w:ind w:firstLineChars="0" w:firstLine="0"/>
      </w:pPr>
    </w:p>
    <w:p w14:paraId="34B90D93" w14:textId="77777777" w:rsidR="005A63E9" w:rsidRDefault="005A63E9">
      <w:pPr>
        <w:widowControl/>
        <w:wordWrap/>
        <w:autoSpaceDE/>
        <w:autoSpaceDN/>
        <w:spacing w:line="240" w:lineRule="auto"/>
        <w:ind w:firstLineChars="0" w:firstLine="0"/>
        <w:jc w:val="left"/>
      </w:pPr>
    </w:p>
    <w:p w14:paraId="16DB5DA0" w14:textId="4BD011CC" w:rsidR="00EB27FA" w:rsidRDefault="00274A0F" w:rsidP="00F12156">
      <w:pPr>
        <w:pStyle w:val="1"/>
      </w:pPr>
      <w:r>
        <w:rPr>
          <w:rFonts w:hint="eastAsia"/>
        </w:rPr>
        <w:lastRenderedPageBreak/>
        <w:t>Results and Discussion</w:t>
      </w:r>
    </w:p>
    <w:p w14:paraId="3036F6BC" w14:textId="77777777" w:rsidR="007541CA" w:rsidRPr="007541CA" w:rsidRDefault="007541CA" w:rsidP="007541CA">
      <w:pPr>
        <w:ind w:firstLine="200"/>
      </w:pPr>
    </w:p>
    <w:p w14:paraId="0BAEDA15" w14:textId="791B6863" w:rsidR="00487C2F" w:rsidRDefault="00487C2F" w:rsidP="00F12156">
      <w:pPr>
        <w:pStyle w:val="2"/>
      </w:pPr>
      <w:r>
        <w:t>Estimation for specific</w:t>
      </w:r>
      <w:r>
        <w:rPr>
          <w:rFonts w:hint="eastAsia"/>
        </w:rPr>
        <w:t xml:space="preserve"> </w:t>
      </w:r>
      <w:r>
        <w:t>orientation</w:t>
      </w:r>
    </w:p>
    <w:p w14:paraId="677141D5" w14:textId="77777777" w:rsidR="00487C2F" w:rsidRDefault="00487C2F" w:rsidP="00F12156">
      <w:pPr>
        <w:ind w:firstLineChars="50"/>
      </w:pPr>
    </w:p>
    <w:p w14:paraId="2B3B526F" w14:textId="76C5E678" w:rsidR="004D111A" w:rsidRDefault="004D111A" w:rsidP="00F12156">
      <w:pPr>
        <w:pStyle w:val="-center"/>
        <w:spacing w:line="480" w:lineRule="auto"/>
      </w:pPr>
    </w:p>
    <w:tbl>
      <w:tblPr>
        <w:tblStyle w:val="a8"/>
        <w:tblW w:w="0" w:type="auto"/>
        <w:tblLook w:val="04A0" w:firstRow="1" w:lastRow="0" w:firstColumn="1" w:lastColumn="0" w:noHBand="0" w:noVBand="1"/>
      </w:tblPr>
      <w:tblGrid>
        <w:gridCol w:w="4508"/>
        <w:gridCol w:w="4508"/>
      </w:tblGrid>
      <w:tr w:rsidR="004D111A" w14:paraId="6637328B" w14:textId="77777777" w:rsidTr="004D111A">
        <w:tc>
          <w:tcPr>
            <w:tcW w:w="4508" w:type="dxa"/>
          </w:tcPr>
          <w:p w14:paraId="779C23D5" w14:textId="70991F74" w:rsidR="004D111A" w:rsidRDefault="00002209" w:rsidP="00F12156">
            <w:pPr>
              <w:pStyle w:val="-center"/>
              <w:spacing w:line="480" w:lineRule="auto"/>
              <w:ind w:firstLine="0"/>
            </w:pPr>
            <w:r w:rsidRPr="00182426">
              <w:rPr>
                <w:color w:val="FF0000"/>
              </w:rPr>
              <w:t xml:space="preserve"> </w:t>
            </w:r>
            <w:r w:rsidRPr="00182426">
              <w:rPr>
                <w:rFonts w:hint="eastAsia"/>
                <w:color w:val="FF0000"/>
              </w:rPr>
              <w:t>CPU</w:t>
            </w:r>
            <w:r w:rsidRPr="00182426">
              <w:rPr>
                <w:color w:val="FF0000"/>
              </w:rPr>
              <w:t xml:space="preserve"> </w:t>
            </w:r>
            <w:r w:rsidRPr="00182426">
              <w:rPr>
                <w:rFonts w:hint="eastAsia"/>
                <w:color w:val="FF0000"/>
              </w:rPr>
              <w:t>결과</w:t>
            </w:r>
            <w:r w:rsidRPr="00182426">
              <w:rPr>
                <w:rFonts w:hint="eastAsia"/>
                <w:color w:val="FF0000"/>
              </w:rPr>
              <w:t xml:space="preserve"> </w:t>
            </w:r>
            <w:r w:rsidRPr="00182426">
              <w:rPr>
                <w:rFonts w:hint="eastAsia"/>
                <w:color w:val="FF0000"/>
              </w:rPr>
              <w:t>그림</w:t>
            </w:r>
            <w:r w:rsidRPr="00182426">
              <w:rPr>
                <w:rFonts w:hint="eastAsia"/>
                <w:color w:val="FF0000"/>
              </w:rPr>
              <w:t xml:space="preserve"> </w:t>
            </w:r>
            <w:r w:rsidRPr="00182426">
              <w:rPr>
                <w:rFonts w:hint="eastAsia"/>
                <w:color w:val="FF0000"/>
              </w:rPr>
              <w:t>추가</w:t>
            </w:r>
            <w:r w:rsidRPr="00182426">
              <w:rPr>
                <w:rFonts w:hint="eastAsia"/>
                <w:color w:val="FF0000"/>
              </w:rPr>
              <w:t>!</w:t>
            </w:r>
            <w:r w:rsidRPr="00182426">
              <w:rPr>
                <w:color w:val="FF0000"/>
              </w:rPr>
              <w:t>!</w:t>
            </w:r>
          </w:p>
          <w:p w14:paraId="6DA9763A" w14:textId="2535B67E" w:rsidR="002C1644" w:rsidRDefault="002C1644" w:rsidP="00F12156">
            <w:pPr>
              <w:pStyle w:val="-center"/>
              <w:numPr>
                <w:ilvl w:val="0"/>
                <w:numId w:val="27"/>
              </w:numPr>
              <w:spacing w:line="480" w:lineRule="auto"/>
            </w:pPr>
            <w:r>
              <w:t>CPU version</w:t>
            </w:r>
            <w:r w:rsidR="001753AB">
              <w:t xml:space="preserve"> (</w:t>
            </w:r>
            <w:proofErr w:type="spellStart"/>
            <w:r w:rsidR="001753AB" w:rsidRPr="00325157">
              <w:rPr>
                <w:b/>
                <w:i/>
              </w:rPr>
              <w:t>M</w:t>
            </w:r>
            <w:r w:rsidR="001753AB" w:rsidRPr="00325157">
              <w:rPr>
                <w:vertAlign w:val="subscript"/>
              </w:rPr>
              <w:t>ss</w:t>
            </w:r>
            <w:proofErr w:type="spellEnd"/>
            <w:r w:rsidR="001753AB">
              <w:t xml:space="preserve">= </w:t>
            </w:r>
            <w:r w:rsidR="001753AB" w:rsidRPr="001753AB">
              <w:rPr>
                <w:color w:val="FF0000"/>
              </w:rPr>
              <w:t>??</w:t>
            </w:r>
            <w:r w:rsidR="001753AB">
              <w:t xml:space="preserve"> g)</w:t>
            </w:r>
          </w:p>
        </w:tc>
        <w:tc>
          <w:tcPr>
            <w:tcW w:w="4508" w:type="dxa"/>
          </w:tcPr>
          <w:p w14:paraId="35E65ABF" w14:textId="77777777" w:rsidR="004D111A" w:rsidRDefault="004D111A" w:rsidP="00F12156">
            <w:pPr>
              <w:pStyle w:val="-center"/>
              <w:spacing w:line="480" w:lineRule="auto"/>
              <w:ind w:firstLine="0"/>
            </w:pPr>
            <w:r>
              <w:rPr>
                <w:noProof/>
              </w:rPr>
              <w:drawing>
                <wp:inline distT="0" distB="0" distL="0" distR="0" wp14:anchorId="6D9C8611" wp14:editId="28D03309">
                  <wp:extent cx="1596788" cy="1852897"/>
                  <wp:effectExtent l="0" t="0" r="381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nny2x_cuda_raft2.png"/>
                          <pic:cNvPicPr/>
                        </pic:nvPicPr>
                        <pic:blipFill rotWithShape="1">
                          <a:blip r:embed="rId25"/>
                          <a:srcRect l="14051" t="16669" r="18326" b="13797"/>
                          <a:stretch/>
                        </pic:blipFill>
                        <pic:spPr bwMode="auto">
                          <a:xfrm>
                            <a:off x="0" y="0"/>
                            <a:ext cx="1607389" cy="1865198"/>
                          </a:xfrm>
                          <a:prstGeom prst="rect">
                            <a:avLst/>
                          </a:prstGeom>
                          <a:ln>
                            <a:noFill/>
                          </a:ln>
                          <a:extLst>
                            <a:ext uri="{53640926-AAD7-44D8-BBD7-CCE9431645EC}">
                              <a14:shadowObscured xmlns:a14="http://schemas.microsoft.com/office/drawing/2010/main"/>
                            </a:ext>
                          </a:extLst>
                        </pic:spPr>
                      </pic:pic>
                    </a:graphicData>
                  </a:graphic>
                </wp:inline>
              </w:drawing>
            </w:r>
          </w:p>
          <w:p w14:paraId="19297341" w14:textId="6570EAF7" w:rsidR="004D111A" w:rsidRDefault="004D111A" w:rsidP="00F12156">
            <w:pPr>
              <w:pStyle w:val="-center"/>
              <w:spacing w:line="480" w:lineRule="auto"/>
              <w:ind w:firstLine="0"/>
            </w:pPr>
            <w:r>
              <w:rPr>
                <w:rFonts w:hint="eastAsia"/>
              </w:rPr>
              <w:t>(b) GPGPU</w:t>
            </w:r>
            <w:r w:rsidR="00DE4ECF">
              <w:t xml:space="preserve"> version</w:t>
            </w:r>
            <w:r w:rsidR="006B018E">
              <w:t xml:space="preserve"> (</w:t>
            </w:r>
            <w:proofErr w:type="spellStart"/>
            <w:r w:rsidR="006B018E" w:rsidRPr="00325157">
              <w:rPr>
                <w:b/>
                <w:i/>
              </w:rPr>
              <w:t>M</w:t>
            </w:r>
            <w:r w:rsidR="006B018E" w:rsidRPr="00325157">
              <w:rPr>
                <w:vertAlign w:val="subscript"/>
              </w:rPr>
              <w:t>ss</w:t>
            </w:r>
            <w:proofErr w:type="spellEnd"/>
            <w:r w:rsidR="006B018E">
              <w:t>=</w:t>
            </w:r>
            <w:r w:rsidR="006B018E" w:rsidRPr="00E3130E">
              <w:t>9.2</w:t>
            </w:r>
            <w:r w:rsidR="006B018E">
              <w:t xml:space="preserve"> g)</w:t>
            </w:r>
          </w:p>
        </w:tc>
      </w:tr>
    </w:tbl>
    <w:p w14:paraId="4602755D" w14:textId="2286DF90" w:rsidR="002A2FF0" w:rsidRDefault="002A2FF0" w:rsidP="00F12156">
      <w:pPr>
        <w:pStyle w:val="-center"/>
        <w:spacing w:line="480" w:lineRule="auto"/>
      </w:pPr>
    </w:p>
    <w:p w14:paraId="5F79B15F" w14:textId="2F2A2CCA" w:rsidR="002A2FF0" w:rsidRPr="002A2FF0" w:rsidRDefault="00D964D2" w:rsidP="00F12156">
      <w:pPr>
        <w:pStyle w:val="Figure"/>
        <w:spacing w:line="480" w:lineRule="auto"/>
        <w:ind w:firstLine="200"/>
      </w:pPr>
      <w:r>
        <w:t xml:space="preserve">Figure </w:t>
      </w:r>
      <w:fldSimple w:instr=" SEQ Figure \* ARABIC ">
        <w:r w:rsidR="003C4F56">
          <w:rPr>
            <w:noProof/>
          </w:rPr>
          <w:t>7</w:t>
        </w:r>
      </w:fldSimple>
      <w:r w:rsidR="002A2FF0">
        <w:rPr>
          <w:b/>
        </w:rPr>
        <w:t xml:space="preserve">. </w:t>
      </w:r>
      <w:r w:rsidR="00B02676">
        <w:t xml:space="preserve">voxelization </w:t>
      </w:r>
      <w:r w:rsidR="002A2FF0">
        <w:t xml:space="preserve">result for </w:t>
      </w:r>
      <w:r w:rsidR="002A2FF0" w:rsidRPr="005B486B">
        <w:rPr>
          <w:i/>
        </w:rPr>
        <w:t>Bunny</w:t>
      </w:r>
      <w:r w:rsidR="005B486B" w:rsidRPr="005B486B">
        <w:rPr>
          <w:i/>
        </w:rPr>
        <w:t xml:space="preserve"> 69k 2x</w:t>
      </w:r>
      <w:r w:rsidR="00D6646C">
        <w:t xml:space="preserve"> </w:t>
      </w:r>
      <w:r w:rsidR="005B486B">
        <w:t>at (0</w:t>
      </w:r>
      <w:r w:rsidR="005B486B" w:rsidRPr="004342A1">
        <w:rPr>
          <w:rFonts w:hint="eastAsia"/>
        </w:rPr>
        <w:t>°</w:t>
      </w:r>
      <w:r w:rsidR="005B486B">
        <w:rPr>
          <w:rFonts w:eastAsiaTheme="minorEastAsia" w:hint="eastAsia"/>
        </w:rPr>
        <w:t>,</w:t>
      </w:r>
      <w:r w:rsidR="005B486B">
        <w:t>0</w:t>
      </w:r>
      <w:r w:rsidR="005B486B" w:rsidRPr="004342A1">
        <w:rPr>
          <w:rFonts w:hint="eastAsia"/>
        </w:rPr>
        <w:t>°</w:t>
      </w:r>
      <w:r w:rsidR="005B486B">
        <w:t xml:space="preserve">) orientation </w:t>
      </w:r>
      <w:r w:rsidR="00D6646C">
        <w:t>(red:</w:t>
      </w:r>
      <w:r w:rsidR="00B05EB1">
        <w:t xml:space="preserve"> </w:t>
      </w:r>
      <w:r w:rsidR="00D6646C">
        <w:t xml:space="preserve">support structure, </w:t>
      </w:r>
      <w:r w:rsidR="00C66DEE">
        <w:t>blue</w:t>
      </w:r>
      <w:r w:rsidR="00D6646C">
        <w:t>:</w:t>
      </w:r>
      <w:r w:rsidR="00B05EB1">
        <w:t xml:space="preserve"> </w:t>
      </w:r>
      <w:r w:rsidR="00D6646C">
        <w:t>bottom structure)</w:t>
      </w:r>
      <w:r w:rsidR="00182426">
        <w:t xml:space="preserve"> </w:t>
      </w:r>
    </w:p>
    <w:p w14:paraId="69F48B1B" w14:textId="5493A889" w:rsidR="002A2FF0" w:rsidRPr="007A266A" w:rsidRDefault="007A266A" w:rsidP="00F12156">
      <w:pPr>
        <w:ind w:firstLineChars="50"/>
        <w:rPr>
          <w:color w:val="FF0000"/>
        </w:rPr>
      </w:pPr>
      <w:r w:rsidRPr="007A266A">
        <w:rPr>
          <w:rFonts w:hint="eastAsia"/>
          <w:color w:val="FF0000"/>
        </w:rPr>
        <w:t>앗</w:t>
      </w:r>
      <w:r w:rsidRPr="007A266A">
        <w:rPr>
          <w:rFonts w:hint="eastAsia"/>
          <w:color w:val="FF0000"/>
        </w:rPr>
        <w:t>,</w:t>
      </w:r>
      <w:r w:rsidRPr="007A266A">
        <w:rPr>
          <w:color w:val="FF0000"/>
        </w:rPr>
        <w:t xml:space="preserve">, CPU/GPU </w:t>
      </w:r>
      <w:r w:rsidRPr="007A266A">
        <w:rPr>
          <w:rFonts w:hint="eastAsia"/>
          <w:color w:val="FF0000"/>
        </w:rPr>
        <w:t>결과값이</w:t>
      </w:r>
      <w:r w:rsidRPr="007A266A">
        <w:rPr>
          <w:rFonts w:hint="eastAsia"/>
          <w:color w:val="FF0000"/>
        </w:rPr>
        <w:t xml:space="preserve"> </w:t>
      </w:r>
      <w:r w:rsidRPr="007A266A">
        <w:rPr>
          <w:rFonts w:hint="eastAsia"/>
          <w:color w:val="FF0000"/>
        </w:rPr>
        <w:t>살짝</w:t>
      </w:r>
      <w:r w:rsidRPr="007A266A">
        <w:rPr>
          <w:rFonts w:hint="eastAsia"/>
          <w:color w:val="FF0000"/>
        </w:rPr>
        <w:t xml:space="preserve"> </w:t>
      </w:r>
      <w:proofErr w:type="spellStart"/>
      <w:r w:rsidRPr="007A266A">
        <w:rPr>
          <w:rFonts w:hint="eastAsia"/>
          <w:color w:val="FF0000"/>
        </w:rPr>
        <w:t>다른걸</w:t>
      </w:r>
      <w:proofErr w:type="spellEnd"/>
      <w:r w:rsidRPr="007A266A">
        <w:rPr>
          <w:rFonts w:hint="eastAsia"/>
          <w:color w:val="FF0000"/>
        </w:rPr>
        <w:t>.</w:t>
      </w:r>
      <w:r w:rsidRPr="007A266A">
        <w:rPr>
          <w:color w:val="FF0000"/>
        </w:rPr>
        <w:t>.</w:t>
      </w:r>
      <w:r w:rsidR="000515D2">
        <w:rPr>
          <w:color w:val="FF0000"/>
        </w:rPr>
        <w:t xml:space="preserve"> </w:t>
      </w:r>
      <w:r w:rsidR="000515D2">
        <w:rPr>
          <w:rFonts w:hint="eastAsia"/>
          <w:color w:val="FF0000"/>
        </w:rPr>
        <w:t>오차</w:t>
      </w:r>
      <w:r w:rsidR="000515D2">
        <w:rPr>
          <w:rFonts w:hint="eastAsia"/>
          <w:color w:val="FF0000"/>
        </w:rPr>
        <w:t xml:space="preserve"> </w:t>
      </w:r>
      <w:r w:rsidR="000515D2">
        <w:rPr>
          <w:rFonts w:hint="eastAsia"/>
          <w:color w:val="FF0000"/>
        </w:rPr>
        <w:t>비교를</w:t>
      </w:r>
      <w:r w:rsidR="000515D2">
        <w:rPr>
          <w:rFonts w:hint="eastAsia"/>
          <w:color w:val="FF0000"/>
        </w:rPr>
        <w:t xml:space="preserve"> </w:t>
      </w:r>
      <w:r w:rsidR="000515D2">
        <w:rPr>
          <w:rFonts w:hint="eastAsia"/>
          <w:color w:val="FF0000"/>
        </w:rPr>
        <w:t>해야</w:t>
      </w:r>
      <w:r w:rsidR="000515D2">
        <w:rPr>
          <w:rFonts w:hint="eastAsia"/>
          <w:color w:val="FF0000"/>
        </w:rPr>
        <w:t xml:space="preserve"> </w:t>
      </w:r>
      <w:r w:rsidR="000515D2">
        <w:rPr>
          <w:rFonts w:hint="eastAsia"/>
          <w:color w:val="FF0000"/>
        </w:rPr>
        <w:t>하나</w:t>
      </w:r>
      <w:r w:rsidR="000515D2">
        <w:rPr>
          <w:rFonts w:hint="eastAsia"/>
          <w:color w:val="FF0000"/>
        </w:rPr>
        <w:t>.</w:t>
      </w:r>
      <w:r w:rsidR="000515D2">
        <w:rPr>
          <w:color w:val="FF0000"/>
        </w:rPr>
        <w:t>.</w:t>
      </w:r>
      <w:r w:rsidR="00735759">
        <w:rPr>
          <w:color w:val="FF0000"/>
        </w:rPr>
        <w:t xml:space="preserve"> Slicing SW vs CPU vs GPU?</w:t>
      </w:r>
    </w:p>
    <w:p w14:paraId="3640B542" w14:textId="3FB573F3" w:rsidR="007A266A" w:rsidRDefault="007A266A" w:rsidP="00F12156">
      <w:pPr>
        <w:ind w:firstLineChars="50"/>
      </w:pPr>
    </w:p>
    <w:p w14:paraId="2F2E0580" w14:textId="4463EBCA" w:rsidR="00735759" w:rsidRDefault="00B942C8" w:rsidP="00F12156">
      <w:pPr>
        <w:ind w:firstLineChars="50"/>
      </w:pPr>
      <w:r>
        <w:rPr>
          <w:noProof/>
        </w:rPr>
        <w:drawing>
          <wp:inline distT="0" distB="0" distL="0" distR="0" wp14:anchorId="06545DF8" wp14:editId="29492962">
            <wp:extent cx="4017199" cy="2215243"/>
            <wp:effectExtent l="0" t="0" r="254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21235" cy="2217468"/>
                    </a:xfrm>
                    <a:prstGeom prst="rect">
                      <a:avLst/>
                    </a:prstGeom>
                    <a:noFill/>
                  </pic:spPr>
                </pic:pic>
              </a:graphicData>
            </a:graphic>
          </wp:inline>
        </w:drawing>
      </w:r>
    </w:p>
    <w:p w14:paraId="71F167A0" w14:textId="77777777" w:rsidR="00735759" w:rsidRPr="00735759" w:rsidRDefault="00735759" w:rsidP="00F12156">
      <w:pPr>
        <w:ind w:firstLineChars="50"/>
      </w:pPr>
    </w:p>
    <w:p w14:paraId="28BF9306" w14:textId="147B8C36" w:rsidR="00182426" w:rsidRDefault="009C2251" w:rsidP="00F12156">
      <w:pPr>
        <w:ind w:firstLineChars="50"/>
      </w:pPr>
      <w:r>
        <w:rPr>
          <w:rFonts w:hint="eastAsia"/>
        </w:rPr>
        <w:t>그림</w:t>
      </w:r>
      <w:r>
        <w:t xml:space="preserve"> 3</w:t>
      </w:r>
      <w:r>
        <w:rPr>
          <w:rFonts w:hint="eastAsia"/>
        </w:rPr>
        <w:t>은</w:t>
      </w:r>
      <w:r>
        <w:rPr>
          <w:rFonts w:hint="eastAsia"/>
        </w:rPr>
        <w:t xml:space="preserve"> </w:t>
      </w:r>
      <w:r>
        <w:t>2.1</w:t>
      </w:r>
      <w:r>
        <w:rPr>
          <w:rFonts w:hint="eastAsia"/>
        </w:rPr>
        <w:t>절에서</w:t>
      </w:r>
      <w:r>
        <w:rPr>
          <w:rFonts w:hint="eastAsia"/>
        </w:rPr>
        <w:t xml:space="preserve"> </w:t>
      </w:r>
      <w:r>
        <w:rPr>
          <w:rFonts w:hint="eastAsia"/>
        </w:rPr>
        <w:t>설명한</w:t>
      </w:r>
      <w:r>
        <w:rPr>
          <w:rFonts w:hint="eastAsia"/>
        </w:rPr>
        <w:t xml:space="preserve"> </w:t>
      </w:r>
      <w:r>
        <w:rPr>
          <w:rFonts w:hint="eastAsia"/>
        </w:rPr>
        <w:t>지지구조</w:t>
      </w:r>
      <w:r>
        <w:rPr>
          <w:rFonts w:hint="eastAsia"/>
        </w:rPr>
        <w:t xml:space="preserve"> </w:t>
      </w:r>
      <w:r>
        <w:rPr>
          <w:rFonts w:hint="eastAsia"/>
        </w:rPr>
        <w:t>단층촬영법을</w:t>
      </w:r>
      <w:r>
        <w:rPr>
          <w:rFonts w:hint="eastAsia"/>
        </w:rPr>
        <w:t xml:space="preserve"> </w:t>
      </w:r>
      <w:r>
        <w:t>G</w:t>
      </w:r>
      <w:r>
        <w:rPr>
          <w:rFonts w:hint="eastAsia"/>
        </w:rPr>
        <w:t>P</w:t>
      </w:r>
      <w:r>
        <w:t>U</w:t>
      </w:r>
      <w:r>
        <w:rPr>
          <w:rFonts w:hint="eastAsia"/>
        </w:rPr>
        <w:t>화하여</w:t>
      </w:r>
      <w:r>
        <w:rPr>
          <w:rFonts w:hint="eastAsia"/>
        </w:rPr>
        <w:t xml:space="preserve"> </w:t>
      </w:r>
      <w:r>
        <w:t>(0</w:t>
      </w:r>
      <w:r w:rsidR="00291D54" w:rsidRPr="00291D54">
        <w:rPr>
          <w:rFonts w:hint="eastAsia"/>
        </w:rPr>
        <w:t>°</w:t>
      </w:r>
      <w:r>
        <w:t>,0</w:t>
      </w:r>
      <w:r w:rsidR="00291D54" w:rsidRPr="00291D54">
        <w:rPr>
          <w:rFonts w:hint="eastAsia"/>
        </w:rPr>
        <w:t>°</w:t>
      </w:r>
      <w:r>
        <w:t xml:space="preserve">) </w:t>
      </w:r>
      <w:r>
        <w:rPr>
          <w:rFonts w:hint="eastAsia"/>
        </w:rPr>
        <w:t>배향의</w:t>
      </w:r>
      <w:r>
        <w:rPr>
          <w:rFonts w:hint="eastAsia"/>
        </w:rPr>
        <w:t xml:space="preserve"> </w:t>
      </w:r>
      <w:r>
        <w:t xml:space="preserve">Bunny </w:t>
      </w:r>
      <w:r>
        <w:rPr>
          <w:rFonts w:hint="eastAsia"/>
        </w:rPr>
        <w:t>데이터에</w:t>
      </w:r>
      <w:r>
        <w:rPr>
          <w:rFonts w:hint="eastAsia"/>
        </w:rPr>
        <w:t xml:space="preserve"> </w:t>
      </w:r>
      <w:r>
        <w:rPr>
          <w:rFonts w:hint="eastAsia"/>
        </w:rPr>
        <w:t>대해</w:t>
      </w:r>
      <w:r>
        <w:rPr>
          <w:rFonts w:hint="eastAsia"/>
        </w:rPr>
        <w:t xml:space="preserve"> </w:t>
      </w:r>
      <w:proofErr w:type="spellStart"/>
      <w:r>
        <w:rPr>
          <w:rFonts w:hint="eastAsia"/>
        </w:rPr>
        <w:t>지지구조량</w:t>
      </w:r>
      <w:r>
        <w:rPr>
          <w:rFonts w:hint="eastAsia"/>
        </w:rPr>
        <w:lastRenderedPageBreak/>
        <w:t>을</w:t>
      </w:r>
      <w:proofErr w:type="spellEnd"/>
      <w:r>
        <w:rPr>
          <w:rFonts w:hint="eastAsia"/>
        </w:rPr>
        <w:t xml:space="preserve"> </w:t>
      </w:r>
      <w:r>
        <w:rPr>
          <w:rFonts w:hint="eastAsia"/>
        </w:rPr>
        <w:t>분석한</w:t>
      </w:r>
      <w:r>
        <w:rPr>
          <w:rFonts w:hint="eastAsia"/>
        </w:rPr>
        <w:t xml:space="preserve"> </w:t>
      </w:r>
      <w:r>
        <w:rPr>
          <w:rFonts w:hint="eastAsia"/>
        </w:rPr>
        <w:t>사례이다</w:t>
      </w:r>
      <w:r>
        <w:rPr>
          <w:rFonts w:hint="eastAsia"/>
        </w:rPr>
        <w:t>.</w:t>
      </w:r>
      <w:r>
        <w:t xml:space="preserve"> </w:t>
      </w:r>
      <w:r w:rsidR="00815EA9">
        <w:rPr>
          <w:rFonts w:hint="eastAsia"/>
        </w:rPr>
        <w:t>빨간색</w:t>
      </w:r>
      <w:r w:rsidR="00815EA9">
        <w:rPr>
          <w:rFonts w:hint="eastAsia"/>
        </w:rPr>
        <w:t xml:space="preserve"> </w:t>
      </w:r>
      <w:r w:rsidR="00815EA9">
        <w:rPr>
          <w:rFonts w:hint="eastAsia"/>
        </w:rPr>
        <w:t>선분이</w:t>
      </w:r>
      <w:r w:rsidR="00815EA9">
        <w:rPr>
          <w:rFonts w:hint="eastAsia"/>
        </w:rPr>
        <w:t xml:space="preserve"> </w:t>
      </w:r>
      <w:r w:rsidR="00815EA9">
        <w:rPr>
          <w:rFonts w:hint="eastAsia"/>
        </w:rPr>
        <w:t>예상되는</w:t>
      </w:r>
      <w:r w:rsidR="00815EA9">
        <w:rPr>
          <w:rFonts w:hint="eastAsia"/>
        </w:rPr>
        <w:t xml:space="preserve"> </w:t>
      </w:r>
      <w:r w:rsidR="00815EA9">
        <w:rPr>
          <w:rFonts w:hint="eastAsia"/>
        </w:rPr>
        <w:t>지지구조</w:t>
      </w:r>
      <w:r w:rsidR="000060EC">
        <w:rPr>
          <w:rFonts w:hint="eastAsia"/>
        </w:rPr>
        <w:t>-</w:t>
      </w:r>
      <w:r w:rsidR="00815EA9">
        <w:rPr>
          <w:rFonts w:hint="eastAsia"/>
        </w:rPr>
        <w:t>의</w:t>
      </w:r>
      <w:r w:rsidR="00815EA9">
        <w:rPr>
          <w:rFonts w:hint="eastAsia"/>
        </w:rPr>
        <w:t xml:space="preserve"> </w:t>
      </w:r>
      <w:r w:rsidR="00815EA9">
        <w:rPr>
          <w:rFonts w:hint="eastAsia"/>
        </w:rPr>
        <w:t>위치를</w:t>
      </w:r>
      <w:r w:rsidR="00815EA9">
        <w:rPr>
          <w:rFonts w:hint="eastAsia"/>
        </w:rPr>
        <w:t xml:space="preserve"> </w:t>
      </w:r>
      <w:r w:rsidR="00815EA9">
        <w:rPr>
          <w:rFonts w:hint="eastAsia"/>
        </w:rPr>
        <w:t>나타내고</w:t>
      </w:r>
      <w:r w:rsidR="00815EA9">
        <w:rPr>
          <w:rFonts w:hint="eastAsia"/>
        </w:rPr>
        <w:t xml:space="preserve"> </w:t>
      </w:r>
      <w:r w:rsidR="00815EA9">
        <w:rPr>
          <w:rFonts w:hint="eastAsia"/>
        </w:rPr>
        <w:t>있다</w:t>
      </w:r>
      <w:r w:rsidR="00815EA9">
        <w:rPr>
          <w:rFonts w:hint="eastAsia"/>
        </w:rPr>
        <w:t>.</w:t>
      </w:r>
      <w:r w:rsidR="00815EA9">
        <w:t xml:space="preserve"> </w:t>
      </w:r>
      <w:r>
        <w:rPr>
          <w:rFonts w:hint="eastAsia"/>
        </w:rPr>
        <w:t>이러한</w:t>
      </w:r>
      <w:r>
        <w:rPr>
          <w:rFonts w:hint="eastAsia"/>
        </w:rPr>
        <w:t xml:space="preserve"> </w:t>
      </w:r>
      <w:r w:rsidR="00923BE2">
        <w:rPr>
          <w:rFonts w:hint="eastAsia"/>
        </w:rPr>
        <w:t>특정</w:t>
      </w:r>
      <w:r w:rsidR="00923BE2">
        <w:rPr>
          <w:rFonts w:hint="eastAsia"/>
        </w:rPr>
        <w:t xml:space="preserve"> </w:t>
      </w:r>
      <w:r w:rsidR="00923BE2">
        <w:rPr>
          <w:rFonts w:hint="eastAsia"/>
        </w:rPr>
        <w:t>배향에</w:t>
      </w:r>
      <w:r w:rsidR="00923BE2">
        <w:rPr>
          <w:rFonts w:hint="eastAsia"/>
        </w:rPr>
        <w:t xml:space="preserve"> </w:t>
      </w:r>
      <w:r w:rsidR="00923BE2">
        <w:rPr>
          <w:rFonts w:hint="eastAsia"/>
        </w:rPr>
        <w:t>대</w:t>
      </w:r>
      <w:r>
        <w:rPr>
          <w:rFonts w:hint="eastAsia"/>
        </w:rPr>
        <w:t>한</w:t>
      </w:r>
      <w:r>
        <w:rPr>
          <w:rFonts w:hint="eastAsia"/>
        </w:rPr>
        <w:t xml:space="preserve"> </w:t>
      </w:r>
      <w:r>
        <w:rPr>
          <w:rFonts w:hint="eastAsia"/>
        </w:rPr>
        <w:t>계산은</w:t>
      </w:r>
      <w:r>
        <w:rPr>
          <w:rFonts w:hint="eastAsia"/>
        </w:rPr>
        <w:t xml:space="preserve"> </w:t>
      </w:r>
      <w:r w:rsidR="00923BE2">
        <w:t>CPU</w:t>
      </w:r>
      <w:r w:rsidR="00923BE2">
        <w:rPr>
          <w:rFonts w:hint="eastAsia"/>
        </w:rPr>
        <w:t>기준</w:t>
      </w:r>
      <w:r w:rsidR="00923BE2">
        <w:rPr>
          <w:rFonts w:hint="eastAsia"/>
        </w:rPr>
        <w:t xml:space="preserve"> </w:t>
      </w:r>
      <w:r w:rsidR="00923BE2">
        <w:t>1</w:t>
      </w:r>
      <w:r w:rsidR="00923BE2">
        <w:rPr>
          <w:rFonts w:hint="eastAsia"/>
        </w:rPr>
        <w:t>초</w:t>
      </w:r>
      <w:r w:rsidR="00923BE2">
        <w:rPr>
          <w:rFonts w:hint="eastAsia"/>
        </w:rPr>
        <w:t xml:space="preserve"> </w:t>
      </w:r>
      <w:r w:rsidR="00923BE2">
        <w:rPr>
          <w:rFonts w:hint="eastAsia"/>
        </w:rPr>
        <w:t>미만의</w:t>
      </w:r>
      <w:r w:rsidR="00923BE2">
        <w:rPr>
          <w:rFonts w:hint="eastAsia"/>
        </w:rPr>
        <w:t xml:space="preserve"> </w:t>
      </w:r>
      <w:r w:rsidR="00923BE2">
        <w:rPr>
          <w:rFonts w:hint="eastAsia"/>
        </w:rPr>
        <w:t>매우</w:t>
      </w:r>
      <w:r w:rsidR="00923BE2">
        <w:rPr>
          <w:rFonts w:hint="eastAsia"/>
        </w:rPr>
        <w:t xml:space="preserve"> </w:t>
      </w:r>
      <w:r w:rsidR="00923BE2">
        <w:rPr>
          <w:rFonts w:hint="eastAsia"/>
        </w:rPr>
        <w:t>빠른</w:t>
      </w:r>
      <w:r w:rsidR="00923BE2">
        <w:rPr>
          <w:rFonts w:hint="eastAsia"/>
        </w:rPr>
        <w:t xml:space="preserve"> </w:t>
      </w:r>
      <w:r w:rsidR="00923BE2">
        <w:rPr>
          <w:rFonts w:hint="eastAsia"/>
        </w:rPr>
        <w:t>속도로</w:t>
      </w:r>
      <w:r w:rsidR="00923BE2">
        <w:rPr>
          <w:rFonts w:hint="eastAsia"/>
        </w:rPr>
        <w:t xml:space="preserve"> </w:t>
      </w:r>
      <w:r w:rsidR="00923BE2">
        <w:rPr>
          <w:rFonts w:hint="eastAsia"/>
        </w:rPr>
        <w:t>계산이</w:t>
      </w:r>
      <w:r w:rsidR="00923BE2">
        <w:rPr>
          <w:rFonts w:hint="eastAsia"/>
        </w:rPr>
        <w:t xml:space="preserve"> </w:t>
      </w:r>
      <w:r w:rsidR="00923BE2">
        <w:rPr>
          <w:rFonts w:hint="eastAsia"/>
        </w:rPr>
        <w:t>가능하다</w:t>
      </w:r>
      <w:r w:rsidR="00923BE2">
        <w:rPr>
          <w:rFonts w:hint="eastAsia"/>
        </w:rPr>
        <w:t>.</w:t>
      </w:r>
      <w:r w:rsidR="00923BE2">
        <w:t xml:space="preserve"> </w:t>
      </w:r>
      <w:proofErr w:type="gramStart"/>
      <w:r w:rsidR="00182426">
        <w:t>…..</w:t>
      </w:r>
      <w:proofErr w:type="gramEnd"/>
      <w:r w:rsidR="00182426">
        <w:rPr>
          <w:rFonts w:hint="eastAsia"/>
        </w:rPr>
        <w:t>계산</w:t>
      </w:r>
      <w:r w:rsidR="00182426">
        <w:rPr>
          <w:rFonts w:hint="eastAsia"/>
        </w:rPr>
        <w:t xml:space="preserve"> </w:t>
      </w:r>
      <w:r w:rsidR="00182426">
        <w:rPr>
          <w:rFonts w:hint="eastAsia"/>
        </w:rPr>
        <w:t>결과에</w:t>
      </w:r>
      <w:r w:rsidR="00182426">
        <w:rPr>
          <w:rFonts w:hint="eastAsia"/>
        </w:rPr>
        <w:t xml:space="preserve"> </w:t>
      </w:r>
      <w:r w:rsidR="00182426">
        <w:rPr>
          <w:rFonts w:hint="eastAsia"/>
        </w:rPr>
        <w:t>거의</w:t>
      </w:r>
      <w:r w:rsidR="00182426">
        <w:rPr>
          <w:rFonts w:hint="eastAsia"/>
        </w:rPr>
        <w:t xml:space="preserve"> </w:t>
      </w:r>
      <w:r w:rsidR="00182426">
        <w:rPr>
          <w:rFonts w:hint="eastAsia"/>
        </w:rPr>
        <w:t>차이가</w:t>
      </w:r>
      <w:r w:rsidR="00182426">
        <w:rPr>
          <w:rFonts w:hint="eastAsia"/>
        </w:rPr>
        <w:t xml:space="preserve"> </w:t>
      </w:r>
      <w:r w:rsidR="00182426">
        <w:rPr>
          <w:rFonts w:hint="eastAsia"/>
        </w:rPr>
        <w:t>없음을</w:t>
      </w:r>
      <w:r w:rsidR="00182426">
        <w:rPr>
          <w:rFonts w:hint="eastAsia"/>
        </w:rPr>
        <w:t xml:space="preserve"> </w:t>
      </w:r>
      <w:r w:rsidR="00182426">
        <w:rPr>
          <w:rFonts w:hint="eastAsia"/>
        </w:rPr>
        <w:t>보아</w:t>
      </w:r>
      <w:r w:rsidR="00182426">
        <w:rPr>
          <w:rFonts w:hint="eastAsia"/>
        </w:rPr>
        <w:t xml:space="preserve"> </w:t>
      </w:r>
      <w:r w:rsidR="00182426">
        <w:t xml:space="preserve">GPGPU </w:t>
      </w:r>
      <w:r w:rsidR="00182426">
        <w:rPr>
          <w:rFonts w:hint="eastAsia"/>
        </w:rPr>
        <w:t>코드</w:t>
      </w:r>
      <w:r w:rsidR="00182426">
        <w:rPr>
          <w:rFonts w:hint="eastAsia"/>
        </w:rPr>
        <w:t xml:space="preserve"> </w:t>
      </w:r>
      <w:r w:rsidR="00182426">
        <w:rPr>
          <w:rFonts w:hint="eastAsia"/>
        </w:rPr>
        <w:t>변환이</w:t>
      </w:r>
      <w:r w:rsidR="00182426">
        <w:rPr>
          <w:rFonts w:hint="eastAsia"/>
        </w:rPr>
        <w:t xml:space="preserve"> </w:t>
      </w:r>
      <w:r w:rsidR="00182426">
        <w:rPr>
          <w:rFonts w:hint="eastAsia"/>
        </w:rPr>
        <w:t>잘</w:t>
      </w:r>
      <w:r w:rsidR="00182426">
        <w:rPr>
          <w:rFonts w:hint="eastAsia"/>
        </w:rPr>
        <w:t xml:space="preserve"> </w:t>
      </w:r>
      <w:r w:rsidR="00182426">
        <w:rPr>
          <w:rFonts w:hint="eastAsia"/>
        </w:rPr>
        <w:t>이루어진</w:t>
      </w:r>
      <w:r w:rsidR="00182426">
        <w:rPr>
          <w:rFonts w:hint="eastAsia"/>
        </w:rPr>
        <w:t xml:space="preserve"> </w:t>
      </w:r>
      <w:r w:rsidR="00182426">
        <w:rPr>
          <w:rFonts w:hint="eastAsia"/>
        </w:rPr>
        <w:t>것으로</w:t>
      </w:r>
      <w:r w:rsidR="00182426">
        <w:rPr>
          <w:rFonts w:hint="eastAsia"/>
        </w:rPr>
        <w:t xml:space="preserve"> </w:t>
      </w:r>
      <w:r w:rsidR="00182426">
        <w:rPr>
          <w:rFonts w:hint="eastAsia"/>
        </w:rPr>
        <w:t>보인다</w:t>
      </w:r>
      <w:r w:rsidR="00182426">
        <w:rPr>
          <w:rFonts w:hint="eastAsia"/>
        </w:rPr>
        <w:t>.</w:t>
      </w:r>
    </w:p>
    <w:p w14:paraId="1BD99616" w14:textId="77777777" w:rsidR="00E063EA" w:rsidRDefault="00E063EA" w:rsidP="00E063EA">
      <w:pPr>
        <w:pStyle w:val="3"/>
      </w:pPr>
      <w:r>
        <w:t>Obstacles in GPGPU Programming</w:t>
      </w:r>
    </w:p>
    <w:p w14:paraId="055F8052" w14:textId="77777777" w:rsidR="00E063EA" w:rsidRDefault="00E063EA" w:rsidP="00E063EA">
      <w:pPr>
        <w:ind w:firstLine="200"/>
      </w:pPr>
      <w:r>
        <w:t xml:space="preserve">Our concern is to modify the </w:t>
      </w:r>
      <w:r w:rsidRPr="00B3610E">
        <w:rPr>
          <w:i/>
        </w:rPr>
        <w:t>MSST</w:t>
      </w:r>
      <w:r>
        <w:t xml:space="preserve"> algorithm to a GPU-friendly version. Unfortunately, some GPGPU applications show slight improvement because of the following limitations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3BCA715A" w14:textId="77777777" w:rsidR="00E063EA" w:rsidRDefault="00E063EA" w:rsidP="00E063EA">
      <w:pPr>
        <w:ind w:firstLine="200"/>
      </w:pPr>
    </w:p>
    <w:p w14:paraId="606B5FF0" w14:textId="77777777" w:rsidR="00E063EA" w:rsidRDefault="00E063EA" w:rsidP="00E063EA">
      <w:pPr>
        <w:pStyle w:val="a6"/>
        <w:numPr>
          <w:ilvl w:val="0"/>
          <w:numId w:val="30"/>
        </w:numPr>
        <w:ind w:leftChars="0" w:firstLineChars="0"/>
      </w:pPr>
      <w:proofErr w:type="spellStart"/>
      <w:r w:rsidRPr="00783FF8">
        <w:rPr>
          <w:b/>
        </w:rPr>
        <w:t>i</w:t>
      </w:r>
      <w:proofErr w:type="spellEnd"/>
      <w:r w:rsidRPr="00783FF8">
        <w:rPr>
          <w:b/>
        </w:rPr>
        <w:t>)</w:t>
      </w:r>
      <w:r>
        <w:t xml:space="preserve"> </w:t>
      </w:r>
      <w:r>
        <w:rPr>
          <w:rFonts w:hint="eastAsia"/>
        </w:rPr>
        <w:t>Data vectorization needed</w:t>
      </w:r>
    </w:p>
    <w:p w14:paraId="124C56A7" w14:textId="77777777" w:rsidR="00E063EA" w:rsidRDefault="00E063EA" w:rsidP="00E063EA">
      <w:pPr>
        <w:ind w:firstLine="200"/>
      </w:pPr>
      <w:r>
        <w:rPr>
          <w:rFonts w:hint="eastAsia"/>
        </w:rPr>
        <w:t>D</w:t>
      </w:r>
      <w:r>
        <w:t xml:space="preserve">ata stored in a series, such as a picture or a movie file, is said to be ‘vectorized.’ CPU prefers vectorized data, but it is not a necessary condition. On the contrary, GPU assumes that all the input and output data are vectorized. It has been a hot issue for the last decade to deal with sparse data, which is common in scientific problems. These results are helpful for commonly used algorithms such as matrix multiplication </w:t>
      </w:r>
      <w:r>
        <w:fldChar w:fldCharType="begin"/>
      </w:r>
      <w:r>
        <w:instrText xml:space="preserve"> ADDIN EN.CITE &lt;EndNote&gt;&lt;Cite&gt;&lt;Author&gt;Filippone&lt;/Author&gt;&lt;Year&gt;2017&lt;/Year&gt;&lt;RecNum&gt;913&lt;/RecNum&gt;&lt;DisplayText&gt;[28]&lt;/DisplayText&gt;&lt;record&gt;&lt;rec-number&gt;913&lt;/rec-number&gt;&lt;foreign-keys&gt;&lt;key app="EN" db-id="dz5ewtwrqv2aeoeztw5x0tdivwta2rrztde5" timestamp="1718329308"&gt;913&lt;/key&gt;&lt;/foreign-keys&gt;&lt;ref-type name="Journal Article"&gt;17&lt;/ref-type&gt;&lt;contributors&gt;&lt;authors&gt;&lt;author&gt;Filippone, Salvatore&lt;/author&gt;&lt;author&gt;Cardellini, Valeria&lt;/author&gt;&lt;author&gt;Barbieri, Davide&lt;/author&gt;&lt;author&gt;Fanfarillo, Alessandro&lt;/author&gt;&lt;/authors&gt;&lt;/cont</w:instrText>
      </w:r>
      <w:r>
        <w:rPr>
          <w:rFonts w:hint="eastAsia"/>
        </w:rPr>
        <w:instrText>ributors&gt;&lt;titles&gt;&lt;title&gt;Sparse matrix-vector multiplication on GPGPUs&lt;/title&gt;&lt;secondary-title&gt;ACM Transactions on Mathematical Software (TOMS)&lt;/secondary-title&gt;&lt;short-title&gt;&lt;style face="normal" font="default" charset="129" size="100%"&gt;</w:instrText>
      </w:r>
      <w:r>
        <w:rPr>
          <w:rFonts w:hint="eastAsia"/>
        </w:rPr>
        <w:instrText>인용</w:instrText>
      </w:r>
      <w:r>
        <w:rPr>
          <w:rFonts w:hint="eastAsia"/>
        </w:rPr>
        <w:instrText>151</w:instrText>
      </w:r>
      <w:r>
        <w:rPr>
          <w:rFonts w:hint="eastAsia"/>
        </w:rPr>
        <w:instrText>회</w:instrText>
      </w:r>
      <w:r>
        <w:rPr>
          <w:rFonts w:hint="eastAsia"/>
        </w:rPr>
        <w:instrText>;&lt;/style&gt;&lt;/sho</w:instrText>
      </w:r>
      <w:r>
        <w:instrText>rt-title&gt;&lt;/titles&gt;&lt;periodical&gt;&lt;full-title&gt;ACM Transactions on Mathematical Software (TOMS)&lt;/full-title&gt;&lt;/periodical&gt;&lt;pages&gt;1-49&lt;/pages&gt;&lt;volume&gt;43&lt;/volume&gt;&lt;number&gt;4&lt;/number&gt;&lt;dates&gt;&lt;year&gt;2017&lt;/year&gt;&lt;/dates&gt;&lt;isbn&gt;0098-3500&lt;/isbn&gt;&lt;urls&gt;&lt;/urls&gt;&lt;/record&gt;&lt;/Cite&gt;&lt;/EndNote&gt;</w:instrText>
      </w:r>
      <w:r>
        <w:fldChar w:fldCharType="separate"/>
      </w:r>
      <w:r>
        <w:rPr>
          <w:noProof/>
        </w:rPr>
        <w:t>[28]</w:t>
      </w:r>
      <w:r>
        <w:fldChar w:fldCharType="end"/>
      </w:r>
      <w:r>
        <w:t xml:space="preserve">. However, GPGPU users must develop a new vectorized data structure for unique problems such as </w:t>
      </w:r>
      <w:r w:rsidRPr="005B534D">
        <w:rPr>
          <w:i/>
        </w:rPr>
        <w:t>MSST</w:t>
      </w:r>
      <w:r>
        <w:t>.</w:t>
      </w:r>
    </w:p>
    <w:p w14:paraId="15A4FDB1" w14:textId="77777777" w:rsidR="00E063EA" w:rsidRPr="00DB6D6E" w:rsidRDefault="00E063EA" w:rsidP="00E063EA">
      <w:pPr>
        <w:ind w:firstLineChars="0"/>
      </w:pPr>
    </w:p>
    <w:p w14:paraId="75A52B8A" w14:textId="77777777" w:rsidR="00E063EA" w:rsidRDefault="00E063EA" w:rsidP="00E063EA">
      <w:pPr>
        <w:pStyle w:val="a6"/>
        <w:numPr>
          <w:ilvl w:val="0"/>
          <w:numId w:val="30"/>
        </w:numPr>
        <w:ind w:leftChars="0" w:firstLineChars="0"/>
      </w:pPr>
      <w:r>
        <w:rPr>
          <w:b/>
        </w:rPr>
        <w:t>i</w:t>
      </w:r>
      <w:r w:rsidRPr="00783FF8">
        <w:rPr>
          <w:b/>
        </w:rPr>
        <w:t>i)</w:t>
      </w:r>
      <w:r>
        <w:t xml:space="preserve"> Fixed warp size</w:t>
      </w:r>
    </w:p>
    <w:p w14:paraId="5C844ED5" w14:textId="77777777" w:rsidR="00E063EA" w:rsidRDefault="00E063EA" w:rsidP="00E063EA">
      <w:pPr>
        <w:ind w:firstLine="200"/>
      </w:pPr>
      <w:r>
        <w:t xml:space="preserve">In fiber engineering, a sewing yarn is composed of several fibers. In the same way, modern GPUs execute 32 threads simultaneously with the same shader program to improve computation density [28]. These 32-thread groups are designated as “warp” by NVIDIA and share a common fast cache memory, “shared memory.” Therefore, a GPGPU user should prepare a data size multiple of 32 to achieve a maximal GPU calculation speed. </w:t>
      </w:r>
    </w:p>
    <w:p w14:paraId="5AD12B67" w14:textId="77777777" w:rsidR="00E063EA" w:rsidRPr="00B11D62" w:rsidRDefault="00E063EA" w:rsidP="00E063EA">
      <w:pPr>
        <w:ind w:firstLine="200"/>
      </w:pPr>
    </w:p>
    <w:p w14:paraId="257AE915" w14:textId="77777777" w:rsidR="00E063EA" w:rsidRDefault="00E063EA" w:rsidP="00E063EA">
      <w:pPr>
        <w:pStyle w:val="a6"/>
        <w:numPr>
          <w:ilvl w:val="0"/>
          <w:numId w:val="30"/>
        </w:numPr>
        <w:ind w:leftChars="0" w:firstLineChars="0"/>
      </w:pPr>
      <w:r>
        <w:rPr>
          <w:rFonts w:hint="eastAsia"/>
          <w:b/>
        </w:rPr>
        <w:t>i</w:t>
      </w:r>
      <w:r>
        <w:rPr>
          <w:b/>
        </w:rPr>
        <w:t>i</w:t>
      </w:r>
      <w:r w:rsidRPr="00783FF8">
        <w:rPr>
          <w:b/>
        </w:rPr>
        <w:t>i)</w:t>
      </w:r>
      <w:r>
        <w:t xml:space="preserve"> Control flow divergence problem</w:t>
      </w:r>
    </w:p>
    <w:p w14:paraId="774C9C39" w14:textId="77777777" w:rsidR="00E063EA" w:rsidRDefault="00E063EA" w:rsidP="00E063EA">
      <w:pPr>
        <w:ind w:firstLine="200"/>
      </w:pPr>
      <w:r>
        <w:t xml:space="preserve">The other advantage of using a multiple of 32 threads is that all the threads are fully operational. However, the user’s algorithm may need conditional statements such as ‘if-then.’ In that case, some threads of a warp work while the others rest, which results in a performance drop. This is called the “control flow divergence” problem </w:t>
      </w:r>
      <w:r>
        <w:fldChar w:fldCharType="begin"/>
      </w:r>
      <w:r>
        <w:instrText xml:space="preserve"> ADDIN EN.CITE &lt;EndNote&gt;&lt;Cite&gt;&lt;Author&gt;Khairy&lt;/Author&gt;&lt;Year&gt;2019&lt;/Year&gt;&lt;RecNum&gt;907&lt;/RecNum&gt;&lt;DisplayText&gt;[27]&lt;/DisplayText&gt;&lt;record&gt;&lt;rec-number&gt;907&lt;/rec-number&gt;&lt;foreign-keys&gt;&lt;key app="EN" db-id="dz5ewtwrqv2aeoeztw5x0tdivwta2rrztde5" timestamp="1718160391"&gt;907&lt;/key&gt;&lt;/foreign-keys&gt;&lt;ref-type name="Journal Article"&gt;17&lt;/ref-type&gt;&lt;contributors&gt;&lt;authors&gt;&lt;author&gt;Khairy, Mahmoud&lt;/author&gt;&lt;author&gt;Wassal, Amr G&lt;/author&gt;&lt;author&gt;Zahran, Mohamed&lt;/author&gt;&lt;/authors&gt;&lt;/contributors&gt;&lt;titles&gt;&lt;title&gt;A survey of architectural approaches for improving GPGPU performance, programmability and heterogeneity&lt;/title&gt;&lt;secondary-title&gt;Journal of Parallel and Distributed Computing&lt;/secondary-title&gt;&lt;short-title&gt;&lt;style face="normal" font="default" size="100%"&gt;GPGPU &lt;/style&gt;&lt;style face="normal</w:instrText>
      </w:r>
      <w:r>
        <w:rPr>
          <w:rFonts w:hint="eastAsia"/>
        </w:rPr>
        <w:instrText>" font="default" charset="129" size="100%"&gt;</w:instrText>
      </w:r>
      <w:r>
        <w:rPr>
          <w:rFonts w:hint="eastAsia"/>
        </w:rPr>
        <w:instrText>제약사항들</w:instrText>
      </w:r>
      <w:r>
        <w:rPr>
          <w:rFonts w:hint="eastAsia"/>
        </w:rPr>
        <w:instrText xml:space="preserve">; </w:instrText>
      </w:r>
      <w:r>
        <w:rPr>
          <w:rFonts w:hint="eastAsia"/>
        </w:rPr>
        <w:instrText>인용</w:instrText>
      </w:r>
      <w:r>
        <w:rPr>
          <w:rFonts w:hint="eastAsia"/>
        </w:rPr>
        <w:instrText>25</w:instrText>
      </w:r>
      <w:r>
        <w:rPr>
          <w:rFonts w:hint="eastAsia"/>
        </w:rPr>
        <w:instrText>회</w:instrText>
      </w:r>
      <w:r>
        <w:rPr>
          <w:rFonts w:hint="eastAsia"/>
        </w:rPr>
        <w:instrText>;&lt;/style&gt;&lt;/short-title&gt;&lt;/titles&gt;&lt;periodical&gt;&lt;full-title&gt;Journal of Parallel and Distributed Computing&lt;/full-title&gt;&lt;/periodical&gt;&lt;pages&gt;65-88&lt;/pages&gt;&lt;volume&gt;127&lt;/volume&gt;&lt;dates&gt;&lt;year&gt;2019&lt;/year&gt;&lt;/dates&gt;&lt;</w:instrText>
      </w:r>
      <w:r>
        <w:instrText>isbn&gt;0743-7315&lt;/isbn&gt;&lt;urls&gt;&lt;/urls&gt;&lt;/record&gt;&lt;/Cite&gt;&lt;/EndNote&gt;</w:instrText>
      </w:r>
      <w:r>
        <w:fldChar w:fldCharType="separate"/>
      </w:r>
      <w:r>
        <w:rPr>
          <w:noProof/>
        </w:rPr>
        <w:t>[27]</w:t>
      </w:r>
      <w:r>
        <w:fldChar w:fldCharType="end"/>
      </w:r>
      <w:r>
        <w:t>.</w:t>
      </w:r>
    </w:p>
    <w:p w14:paraId="51122F7E" w14:textId="77777777" w:rsidR="00E063EA" w:rsidRPr="00414EF2" w:rsidRDefault="00E063EA" w:rsidP="00E063EA">
      <w:pPr>
        <w:ind w:firstLine="200"/>
      </w:pPr>
    </w:p>
    <w:p w14:paraId="41B4C71F" w14:textId="77777777" w:rsidR="00E063EA" w:rsidRDefault="00E063EA" w:rsidP="00E063EA">
      <w:pPr>
        <w:pStyle w:val="a6"/>
        <w:numPr>
          <w:ilvl w:val="0"/>
          <w:numId w:val="30"/>
        </w:numPr>
        <w:ind w:leftChars="0" w:firstLineChars="0"/>
      </w:pPr>
      <w:r>
        <w:rPr>
          <w:b/>
        </w:rPr>
        <w:t>iv</w:t>
      </w:r>
      <w:r w:rsidRPr="00783FF8">
        <w:rPr>
          <w:b/>
        </w:rPr>
        <w:t>)</w:t>
      </w:r>
      <w:r>
        <w:t xml:space="preserve"> Gather-scatter operation</w:t>
      </w:r>
    </w:p>
    <w:p w14:paraId="4F47BBA4" w14:textId="77777777" w:rsidR="00E063EA" w:rsidRDefault="00E063EA" w:rsidP="00E063EA">
      <w:pPr>
        <w:ind w:firstLine="200"/>
      </w:pPr>
      <w:r>
        <w:t xml:space="preserve">GPU shaders did not need to communicate with their neighbors for their original purpose, i.e., rendering colors on the monitor. </w:t>
      </w:r>
      <w:r>
        <w:lastRenderedPageBreak/>
        <w:t xml:space="preserve">However, it is expected to access neighbors' data in GPGPU problems; i.e., sometimes neighboring shaders’ data should be summed, or a shader’s data should be transferred to its neighbors. These are designated as “gather” and “scatter” operations, respectively, in GPGPU programming </w:t>
      </w:r>
      <w:r>
        <w:fldChar w:fldCharType="begin"/>
      </w:r>
      <w:r>
        <w:instrText xml:space="preserve"> ADDIN EN.CITE &lt;EndNote&gt;&lt;Cite&gt;&lt;Author&gt;He&lt;/Author&gt;&lt;Year&gt;2007&lt;/Year&gt;&lt;RecNum&gt;910&lt;/RecNum&gt;&lt;DisplayText&gt;[29]&lt;/DisplayText&gt;&lt;record&gt;&lt;rec-number&gt;910&lt;/rec-number&gt;&lt;foreign-keys&gt;&lt;key app="EN" db-id="dz5ewtwrqv2aeoeztw5x0tdivwta2rrztde5" timestamp="1718170324"&gt;910&lt;/key&gt;&lt;/foreign-keys&gt;&lt;ref-type name="Conference Proceedings"&gt;10&lt;/ref-type&gt;&lt;contributors&gt;&lt;authors&gt;&lt;author&gt;He, Bingsheng&lt;/author&gt;&lt;author&gt;Govindaraju, Naga K&lt;/author&gt;&lt;author&gt;Luo, Qiong&lt;/author&gt;&lt;author&gt;Smith, Burton&lt;/author&gt;&lt;/authors&gt;&lt;/contributors&gt;&lt;titles&gt;&lt;titl</w:instrText>
      </w:r>
      <w:r>
        <w:rPr>
          <w:rFonts w:hint="eastAsia"/>
        </w:rPr>
        <w:instrText>e&gt;Efficient gather and scatter operations on graphics processors&lt;/title&gt;&lt;secondary-title&gt;Proceedings of the 2007 ACM/IEEE Conference on Supercomputing&lt;/secondary-title&gt;&lt;short-title&gt;&lt;style face="normal" font="default" charset="129" size="100%"&gt;</w:instrText>
      </w:r>
      <w:r>
        <w:rPr>
          <w:rFonts w:hint="eastAsia"/>
        </w:rPr>
        <w:instrText>인용</w:instrText>
      </w:r>
      <w:r>
        <w:rPr>
          <w:rFonts w:hint="eastAsia"/>
        </w:rPr>
        <w:instrText>204</w:instrText>
      </w:r>
      <w:r>
        <w:rPr>
          <w:rFonts w:hint="eastAsia"/>
        </w:rPr>
        <w:instrText>회</w:instrText>
      </w:r>
      <w:r>
        <w:rPr>
          <w:rFonts w:hint="eastAsia"/>
        </w:rPr>
        <w:instrText>;&lt;/sty</w:instrText>
      </w:r>
      <w:r>
        <w:instrText>le&gt;&lt;/short-title&gt;&lt;/titles&gt;&lt;pages&gt;1-12&lt;/pages&gt;&lt;dates&gt;&lt;year&gt;2007&lt;/year&gt;&lt;/dates&gt;&lt;urls&gt;&lt;/urls&gt;&lt;/record&gt;&lt;/Cite&gt;&lt;/EndNote&gt;</w:instrText>
      </w:r>
      <w:r>
        <w:fldChar w:fldCharType="separate"/>
      </w:r>
      <w:r>
        <w:rPr>
          <w:noProof/>
        </w:rPr>
        <w:t>[29]</w:t>
      </w:r>
      <w:r>
        <w:fldChar w:fldCharType="end"/>
      </w:r>
      <w:r>
        <w:t xml:space="preserve">. These were difficult jobs in the early versions of GPGPU, such as OpenGL 2.0. However, they became more accessible with the help of GPU providers' new functions, such as parallel reduction with shared memory </w:t>
      </w:r>
      <w:r>
        <w:fldChar w:fldCharType="begin"/>
      </w:r>
      <w:r>
        <w:instrText xml:space="preserve"> ADDIN EN.CITE &lt;EndNote&gt;&lt;Cite&gt;&lt;Author&gt;Harris&lt;/Author&gt;&lt;Year&gt;2012&lt;/Year&gt;&lt;RecNum&gt;911&lt;/RecNum&gt;&lt;DisplayText&gt;[30]&lt;/DisplayText&gt;&lt;record&gt;&lt;rec-number&gt;911&lt;/rec-number&gt;&lt;foreign-keys&gt;&lt;key app="EN" db-id="dz5ewtwrqv2aeoeztw5x0tdivwta2rrztde5" timestamp="1718171508"&gt;911&lt;/key&gt;&lt;/foreign-keys&gt;&lt;ref-type name="Book Section"&gt;5&lt;/ref-type&gt;&lt;contributors&gt;&lt;authors&gt;&lt;author&gt;Harris, Mark&lt;/author&gt;&lt;author&gt;Garland, Michael&lt;/author&gt;&lt;/authors&gt;&lt;/contributors&gt;&lt;titles&gt;&lt;title&gt;Optimizing parallel prefix operations for the Fermi architecture&lt;/title&gt;&lt;secondary-title&gt;GPU Computing Gems Jade Edition&lt;/secondary-title&gt;&lt;short-title&gt;CUDA Reduced Sum;&lt;/short-title&gt;&lt;/titles&gt;&lt;pages&gt;29-38&lt;/pages&gt;&lt;dates&gt;&lt;year&gt;2012&lt;/year&gt;&lt;/dates&gt;&lt;publisher&gt;Elsevier&lt;/publisher&gt;&lt;urls&gt;&lt;/urls&gt;&lt;/record&gt;&lt;/Cite&gt;&lt;/EndNote&gt;</w:instrText>
      </w:r>
      <w:r>
        <w:fldChar w:fldCharType="separate"/>
      </w:r>
      <w:r>
        <w:rPr>
          <w:noProof/>
        </w:rPr>
        <w:t>[30]</w:t>
      </w:r>
      <w:r>
        <w:fldChar w:fldCharType="end"/>
      </w:r>
      <w:r>
        <w:t xml:space="preserve">. The programmer should still carefully design the shader algorithm and data structure. </w:t>
      </w:r>
    </w:p>
    <w:p w14:paraId="0DF65215" w14:textId="77777777" w:rsidR="00E063EA" w:rsidRPr="00733082" w:rsidRDefault="00E063EA" w:rsidP="00E063EA">
      <w:pPr>
        <w:ind w:firstLine="200"/>
      </w:pPr>
    </w:p>
    <w:p w14:paraId="3DB79864" w14:textId="77777777" w:rsidR="00E063EA" w:rsidRDefault="00E063EA" w:rsidP="00E063EA">
      <w:pPr>
        <w:pStyle w:val="a6"/>
        <w:numPr>
          <w:ilvl w:val="0"/>
          <w:numId w:val="30"/>
        </w:numPr>
        <w:ind w:leftChars="0" w:firstLineChars="0"/>
      </w:pPr>
      <w:r>
        <w:rPr>
          <w:b/>
        </w:rPr>
        <w:t>v</w:t>
      </w:r>
      <w:r w:rsidRPr="00783FF8">
        <w:rPr>
          <w:b/>
        </w:rPr>
        <w:t>)</w:t>
      </w:r>
      <w:r>
        <w:t xml:space="preserve"> CPU–GPU memory transfer overhead</w:t>
      </w:r>
    </w:p>
    <w:p w14:paraId="47752F64" w14:textId="475E06F9" w:rsidR="00FD0468" w:rsidRDefault="00E063EA" w:rsidP="00E063EA">
      <w:pPr>
        <w:ind w:firstLineChars="50"/>
      </w:pPr>
      <w:r>
        <w:t xml:space="preserve">Semiconductors such as </w:t>
      </w:r>
      <w:r>
        <w:rPr>
          <w:rFonts w:hint="eastAsia"/>
        </w:rPr>
        <w:t xml:space="preserve">CPU, GPU, and </w:t>
      </w:r>
      <w:r>
        <w:t>DRAM can execute operations quickly. However, the motherboard’s PCIe interface, which connects them, has much slower bandwidth [30]. Therefore, it is advantageous to minimize CPU–GPU memory transfer or to transfer the data asynchronously while the GPU is not busy.</w:t>
      </w:r>
    </w:p>
    <w:p w14:paraId="40050690" w14:textId="77777777" w:rsidR="00E063EA" w:rsidRDefault="00E063EA" w:rsidP="00F12156">
      <w:pPr>
        <w:ind w:firstLineChars="50"/>
      </w:pPr>
    </w:p>
    <w:p w14:paraId="78F9DFBF" w14:textId="0703EB63" w:rsidR="00FD0468" w:rsidRPr="0006321F" w:rsidRDefault="00FD0468" w:rsidP="00F12156">
      <w:pPr>
        <w:pStyle w:val="2"/>
      </w:pPr>
      <w:proofErr w:type="spellStart"/>
      <w:r>
        <w:rPr>
          <w:rFonts w:hint="eastAsia"/>
        </w:rPr>
        <w:t>earch</w:t>
      </w:r>
      <w:r>
        <w:t>ing</w:t>
      </w:r>
      <w:proofErr w:type="spellEnd"/>
      <w:r>
        <w:t xml:space="preserve"> for o</w:t>
      </w:r>
      <w:r>
        <w:rPr>
          <w:rFonts w:hint="eastAsia"/>
        </w:rPr>
        <w:t xml:space="preserve">ptimal orientation </w:t>
      </w:r>
    </w:p>
    <w:p w14:paraId="2581A60F" w14:textId="77777777" w:rsidR="00FD0468" w:rsidRDefault="00FD0468" w:rsidP="00F12156">
      <w:pPr>
        <w:ind w:firstLineChars="50"/>
      </w:pPr>
    </w:p>
    <w:p w14:paraId="08803344" w14:textId="0748E27A" w:rsidR="00DF7C16" w:rsidRDefault="00923BE2" w:rsidP="00F12156">
      <w:pPr>
        <w:ind w:firstLineChars="50"/>
      </w:pPr>
      <w:r>
        <w:rPr>
          <w:rFonts w:hint="eastAsia"/>
        </w:rPr>
        <w:t>러나</w:t>
      </w:r>
      <w:r>
        <w:rPr>
          <w:rFonts w:hint="eastAsia"/>
        </w:rPr>
        <w:t xml:space="preserve"> </w:t>
      </w:r>
      <w:r>
        <w:rPr>
          <w:rFonts w:hint="eastAsia"/>
        </w:rPr>
        <w:t>최적</w:t>
      </w:r>
      <w:r>
        <w:rPr>
          <w:rFonts w:hint="eastAsia"/>
        </w:rPr>
        <w:t xml:space="preserve"> </w:t>
      </w:r>
      <w:r>
        <w:rPr>
          <w:rFonts w:hint="eastAsia"/>
        </w:rPr>
        <w:t>배향을</w:t>
      </w:r>
      <w:r>
        <w:rPr>
          <w:rFonts w:hint="eastAsia"/>
        </w:rPr>
        <w:t xml:space="preserve"> </w:t>
      </w:r>
      <w:r>
        <w:rPr>
          <w:rFonts w:hint="eastAsia"/>
        </w:rPr>
        <w:t>찾기</w:t>
      </w:r>
      <w:r>
        <w:rPr>
          <w:rFonts w:hint="eastAsia"/>
        </w:rPr>
        <w:t xml:space="preserve"> </w:t>
      </w:r>
      <w:r>
        <w:rPr>
          <w:rFonts w:hint="eastAsia"/>
        </w:rPr>
        <w:t>위해서는</w:t>
      </w:r>
      <w:r>
        <w:rPr>
          <w:rFonts w:hint="eastAsia"/>
        </w:rPr>
        <w:t xml:space="preserve"> </w:t>
      </w:r>
      <w:r w:rsidR="00457408">
        <w:t>4.1</w:t>
      </w:r>
      <w:r w:rsidR="00457408">
        <w:rPr>
          <w:rFonts w:hint="eastAsia"/>
        </w:rPr>
        <w:t>의</w:t>
      </w:r>
      <w:r w:rsidR="00457408">
        <w:rPr>
          <w:rFonts w:hint="eastAsia"/>
        </w:rPr>
        <w:t xml:space="preserve"> </w:t>
      </w:r>
      <w:r w:rsidR="00457408">
        <w:rPr>
          <w:rFonts w:hint="eastAsia"/>
        </w:rPr>
        <w:t>계산을</w:t>
      </w:r>
      <w:r w:rsidR="00457408">
        <w:rPr>
          <w:rFonts w:hint="eastAsia"/>
        </w:rPr>
        <w:t xml:space="preserve"> </w:t>
      </w:r>
      <w:r w:rsidR="00457408">
        <w:rPr>
          <w:rFonts w:hint="eastAsia"/>
        </w:rPr>
        <w:t>반복해야</w:t>
      </w:r>
      <w:r w:rsidR="00457408">
        <w:rPr>
          <w:rFonts w:hint="eastAsia"/>
        </w:rPr>
        <w:t xml:space="preserve"> </w:t>
      </w:r>
      <w:r w:rsidR="00457408">
        <w:rPr>
          <w:rFonts w:hint="eastAsia"/>
        </w:rPr>
        <w:t>한다</w:t>
      </w:r>
      <w:r w:rsidR="00457408">
        <w:rPr>
          <w:rFonts w:hint="eastAsia"/>
        </w:rPr>
        <w:t>.</w:t>
      </w:r>
      <w:r w:rsidR="00457408">
        <w:t xml:space="preserve"> </w:t>
      </w:r>
      <w:r w:rsidR="006E75B0">
        <w:fldChar w:fldCharType="begin"/>
      </w:r>
      <w:r w:rsidR="006E75B0">
        <w:instrText xml:space="preserve"> REF _Ref168940031 </w:instrText>
      </w:r>
      <w:r w:rsidR="00F12156">
        <w:instrText xml:space="preserve"> \* MERGEFORMAT </w:instrText>
      </w:r>
      <w:r w:rsidR="006E75B0">
        <w:fldChar w:fldCharType="separate"/>
      </w:r>
      <w:r w:rsidR="00C03ADA">
        <w:t xml:space="preserve">Figure </w:t>
      </w:r>
      <w:r w:rsidR="00C03ADA">
        <w:rPr>
          <w:noProof/>
        </w:rPr>
        <w:t>8</w:t>
      </w:r>
      <w:r w:rsidR="006E75B0">
        <w:rPr>
          <w:noProof/>
        </w:rPr>
        <w:fldChar w:fldCharType="end"/>
      </w:r>
      <w:proofErr w:type="gramStart"/>
      <w:r w:rsidR="00A91983">
        <w:rPr>
          <w:rFonts w:hint="eastAsia"/>
        </w:rPr>
        <w:t>a,b</w:t>
      </w:r>
      <w:proofErr w:type="gramEnd"/>
      <w:r w:rsidR="00A91983">
        <w:rPr>
          <w:rFonts w:hint="eastAsia"/>
        </w:rPr>
        <w:t>는</w:t>
      </w:r>
      <w:r w:rsidR="00A91983">
        <w:rPr>
          <w:rFonts w:hint="eastAsia"/>
        </w:rPr>
        <w:t xml:space="preserve"> </w:t>
      </w:r>
      <w:r w:rsidR="00A91983">
        <w:rPr>
          <w:rFonts w:hint="eastAsia"/>
        </w:rPr>
        <w:t>각각</w:t>
      </w:r>
      <w:r w:rsidR="00A91983">
        <w:rPr>
          <w:rFonts w:hint="eastAsia"/>
        </w:rPr>
        <w:t xml:space="preserve"> </w:t>
      </w:r>
      <w:r w:rsidR="00A91983">
        <w:t>CPU</w:t>
      </w:r>
      <w:r w:rsidR="00A91983">
        <w:rPr>
          <w:rFonts w:hint="eastAsia"/>
        </w:rPr>
        <w:t>와</w:t>
      </w:r>
      <w:r w:rsidR="00A91983">
        <w:rPr>
          <w:rFonts w:hint="eastAsia"/>
        </w:rPr>
        <w:t xml:space="preserve"> </w:t>
      </w:r>
      <w:r w:rsidR="00A91983">
        <w:t>GPU</w:t>
      </w:r>
      <w:r w:rsidR="00A91983">
        <w:rPr>
          <w:rFonts w:hint="eastAsia"/>
        </w:rPr>
        <w:t>로</w:t>
      </w:r>
      <w:r w:rsidR="00A91983">
        <w:rPr>
          <w:rFonts w:hint="eastAsia"/>
        </w:rPr>
        <w:t xml:space="preserve"> </w:t>
      </w:r>
      <w:r w:rsidR="00A91983">
        <w:t>1</w:t>
      </w:r>
      <w:r w:rsidR="00A91983">
        <w:rPr>
          <w:rFonts w:hint="eastAsia"/>
        </w:rPr>
        <w:t>도</w:t>
      </w:r>
      <w:r w:rsidR="00A91983">
        <w:rPr>
          <w:rFonts w:hint="eastAsia"/>
        </w:rPr>
        <w:t xml:space="preserve"> </w:t>
      </w:r>
      <w:r w:rsidR="00A91983">
        <w:rPr>
          <w:rFonts w:hint="eastAsia"/>
        </w:rPr>
        <w:t>간격으로</w:t>
      </w:r>
      <w:r w:rsidR="00A91983">
        <w:rPr>
          <w:rFonts w:hint="eastAsia"/>
        </w:rPr>
        <w:t xml:space="preserve"> </w:t>
      </w:r>
      <w:r w:rsidR="00A91983">
        <w:rPr>
          <w:rFonts w:hint="eastAsia"/>
        </w:rPr>
        <w:t>배향을</w:t>
      </w:r>
      <w:r w:rsidR="00A91983">
        <w:rPr>
          <w:rFonts w:hint="eastAsia"/>
        </w:rPr>
        <w:t xml:space="preserve"> </w:t>
      </w:r>
      <w:r w:rsidR="00A91983">
        <w:rPr>
          <w:rFonts w:hint="eastAsia"/>
        </w:rPr>
        <w:t>달리하며</w:t>
      </w:r>
      <w:r w:rsidR="00A91983">
        <w:rPr>
          <w:rFonts w:hint="eastAsia"/>
        </w:rPr>
        <w:t xml:space="preserve"> </w:t>
      </w:r>
      <w:r w:rsidR="00A91983">
        <w:rPr>
          <w:rFonts w:hint="eastAsia"/>
        </w:rPr>
        <w:t>지지구조</w:t>
      </w:r>
      <w:r w:rsidR="00A91983">
        <w:rPr>
          <w:rFonts w:hint="eastAsia"/>
        </w:rPr>
        <w:t xml:space="preserve"> </w:t>
      </w:r>
      <w:r w:rsidR="00A91983">
        <w:rPr>
          <w:rFonts w:hint="eastAsia"/>
        </w:rPr>
        <w:t>질량을</w:t>
      </w:r>
      <w:r w:rsidR="00A91983">
        <w:rPr>
          <w:rFonts w:hint="eastAsia"/>
        </w:rPr>
        <w:t xml:space="preserve"> </w:t>
      </w:r>
      <w:r w:rsidR="00A91983">
        <w:rPr>
          <w:rFonts w:hint="eastAsia"/>
        </w:rPr>
        <w:t>측정한</w:t>
      </w:r>
      <w:r w:rsidR="00A91983">
        <w:rPr>
          <w:rFonts w:hint="eastAsia"/>
        </w:rPr>
        <w:t xml:space="preserve"> </w:t>
      </w:r>
      <w:r w:rsidR="00A91983">
        <w:rPr>
          <w:rFonts w:hint="eastAsia"/>
        </w:rPr>
        <w:t>결과를</w:t>
      </w:r>
      <w:r w:rsidR="00A91983">
        <w:rPr>
          <w:rFonts w:hint="eastAsia"/>
        </w:rPr>
        <w:t xml:space="preserve"> </w:t>
      </w:r>
      <w:r w:rsidR="00A91983">
        <w:rPr>
          <w:rFonts w:hint="eastAsia"/>
        </w:rPr>
        <w:t>등고선</w:t>
      </w:r>
      <w:r w:rsidR="00A91983">
        <w:rPr>
          <w:rFonts w:hint="eastAsia"/>
        </w:rPr>
        <w:t xml:space="preserve"> </w:t>
      </w:r>
      <w:r w:rsidR="00A91983">
        <w:rPr>
          <w:rFonts w:hint="eastAsia"/>
        </w:rPr>
        <w:t>형태로</w:t>
      </w:r>
      <w:r w:rsidR="00A91983">
        <w:rPr>
          <w:rFonts w:hint="eastAsia"/>
        </w:rPr>
        <w:t xml:space="preserve"> </w:t>
      </w:r>
      <w:r w:rsidR="00A91983">
        <w:rPr>
          <w:rFonts w:hint="eastAsia"/>
        </w:rPr>
        <w:t>나타낸</w:t>
      </w:r>
      <w:r w:rsidR="00A91983">
        <w:rPr>
          <w:rFonts w:hint="eastAsia"/>
        </w:rPr>
        <w:t xml:space="preserve"> </w:t>
      </w:r>
      <w:r w:rsidR="00A91983">
        <w:rPr>
          <w:rFonts w:hint="eastAsia"/>
        </w:rPr>
        <w:t>것이다</w:t>
      </w:r>
      <w:r w:rsidR="00A91983">
        <w:rPr>
          <w:rFonts w:hint="eastAsia"/>
        </w:rPr>
        <w:t>.</w:t>
      </w:r>
      <w:r w:rsidR="00A91983">
        <w:t xml:space="preserve"> </w:t>
      </w:r>
      <w:r w:rsidR="00A91983">
        <w:rPr>
          <w:rFonts w:hint="eastAsia"/>
        </w:rPr>
        <w:t>파란색이</w:t>
      </w:r>
      <w:r w:rsidR="00A91983">
        <w:rPr>
          <w:rFonts w:hint="eastAsia"/>
        </w:rPr>
        <w:t xml:space="preserve"> </w:t>
      </w:r>
      <w:r w:rsidR="00A91983">
        <w:rPr>
          <w:rFonts w:hint="eastAsia"/>
        </w:rPr>
        <w:t>가장</w:t>
      </w:r>
      <w:r w:rsidR="00A91983">
        <w:rPr>
          <w:rFonts w:hint="eastAsia"/>
        </w:rPr>
        <w:t xml:space="preserve"> </w:t>
      </w:r>
      <w:r w:rsidR="00A91983">
        <w:rPr>
          <w:rFonts w:hint="eastAsia"/>
        </w:rPr>
        <w:t>지지구조</w:t>
      </w:r>
      <w:r w:rsidR="00B37F9D">
        <w:rPr>
          <w:rFonts w:hint="eastAsia"/>
        </w:rPr>
        <w:t xml:space="preserve"> </w:t>
      </w:r>
      <w:r w:rsidR="00B37F9D">
        <w:rPr>
          <w:rFonts w:hint="eastAsia"/>
        </w:rPr>
        <w:t>양이</w:t>
      </w:r>
      <w:r w:rsidR="00A91983">
        <w:rPr>
          <w:rFonts w:hint="eastAsia"/>
        </w:rPr>
        <w:t xml:space="preserve"> </w:t>
      </w:r>
      <w:r w:rsidR="00B37F9D">
        <w:rPr>
          <w:rFonts w:hint="eastAsia"/>
        </w:rPr>
        <w:t>작</w:t>
      </w:r>
      <w:r w:rsidR="00A91983">
        <w:rPr>
          <w:rFonts w:hint="eastAsia"/>
        </w:rPr>
        <w:t>은</w:t>
      </w:r>
      <w:r w:rsidR="00A91983">
        <w:rPr>
          <w:rFonts w:hint="eastAsia"/>
        </w:rPr>
        <w:t xml:space="preserve"> </w:t>
      </w:r>
      <w:r w:rsidR="00A91983">
        <w:rPr>
          <w:rFonts w:hint="eastAsia"/>
        </w:rPr>
        <w:t>최저</w:t>
      </w:r>
      <w:r w:rsidR="00A91983">
        <w:rPr>
          <w:rFonts w:hint="eastAsia"/>
        </w:rPr>
        <w:t xml:space="preserve"> </w:t>
      </w:r>
      <w:r w:rsidR="00A91983">
        <w:rPr>
          <w:rFonts w:hint="eastAsia"/>
        </w:rPr>
        <w:t>배향을</w:t>
      </w:r>
      <w:r w:rsidR="00A91983">
        <w:rPr>
          <w:rFonts w:hint="eastAsia"/>
        </w:rPr>
        <w:t xml:space="preserve"> </w:t>
      </w:r>
      <w:r w:rsidR="00A91983">
        <w:rPr>
          <w:rFonts w:hint="eastAsia"/>
        </w:rPr>
        <w:t>나타낸다</w:t>
      </w:r>
      <w:r w:rsidR="00A91983">
        <w:rPr>
          <w:rFonts w:hint="eastAsia"/>
        </w:rPr>
        <w:t>.</w:t>
      </w:r>
      <w:r w:rsidR="00A91983">
        <w:t xml:space="preserve"> </w:t>
      </w: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7"/>
        <w:gridCol w:w="4038"/>
      </w:tblGrid>
      <w:tr w:rsidR="009B0D93" w:rsidRPr="00FA37C3" w14:paraId="4F28A93F" w14:textId="77777777" w:rsidTr="008C2032">
        <w:trPr>
          <w:jc w:val="center"/>
        </w:trPr>
        <w:tc>
          <w:tcPr>
            <w:tcW w:w="8075" w:type="dxa"/>
            <w:gridSpan w:val="2"/>
          </w:tcPr>
          <w:p w14:paraId="692350EC" w14:textId="059E060C" w:rsidR="009B0D93" w:rsidRPr="00FA37C3" w:rsidRDefault="007E531B" w:rsidP="00F12156">
            <w:pPr>
              <w:pStyle w:val="-center"/>
              <w:spacing w:line="480" w:lineRule="auto"/>
            </w:pPr>
            <w:r>
              <w:rPr>
                <w:noProof/>
              </w:rPr>
              <w:drawing>
                <wp:inline distT="0" distB="0" distL="0" distR="0" wp14:anchorId="67D8449A" wp14:editId="497091F9">
                  <wp:extent cx="2314441" cy="1991561"/>
                  <wp:effectExtent l="0" t="0" r="0" b="889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47865" r="59610"/>
                          <a:stretch/>
                        </pic:blipFill>
                        <pic:spPr bwMode="auto">
                          <a:xfrm>
                            <a:off x="0" y="0"/>
                            <a:ext cx="2314937" cy="1991988"/>
                          </a:xfrm>
                          <a:prstGeom prst="rect">
                            <a:avLst/>
                          </a:prstGeom>
                          <a:ln>
                            <a:noFill/>
                          </a:ln>
                          <a:extLst>
                            <a:ext uri="{53640926-AAD7-44D8-BBD7-CCE9431645EC}">
                              <a14:shadowObscured xmlns:a14="http://schemas.microsoft.com/office/drawing/2010/main"/>
                            </a:ext>
                          </a:extLst>
                        </pic:spPr>
                      </pic:pic>
                    </a:graphicData>
                  </a:graphic>
                </wp:inline>
              </w:drawing>
            </w:r>
            <w:r w:rsidR="00753D7D" w:rsidRPr="00FA37C3">
              <w:rPr>
                <w:noProof/>
              </w:rPr>
              <w:drawing>
                <wp:inline distT="0" distB="0" distL="0" distR="0" wp14:anchorId="1A5AB2A2" wp14:editId="22C90844">
                  <wp:extent cx="2324735" cy="1981200"/>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808" t="48015" r="58601" b="92"/>
                          <a:stretch/>
                        </pic:blipFill>
                        <pic:spPr bwMode="auto">
                          <a:xfrm>
                            <a:off x="0" y="0"/>
                            <a:ext cx="2326502" cy="1982706"/>
                          </a:xfrm>
                          <a:prstGeom prst="rect">
                            <a:avLst/>
                          </a:prstGeom>
                          <a:ln>
                            <a:noFill/>
                          </a:ln>
                          <a:extLst>
                            <a:ext uri="{53640926-AAD7-44D8-BBD7-CCE9431645EC}">
                              <a14:shadowObscured xmlns:a14="http://schemas.microsoft.com/office/drawing/2010/main"/>
                            </a:ext>
                          </a:extLst>
                        </pic:spPr>
                      </pic:pic>
                    </a:graphicData>
                  </a:graphic>
                </wp:inline>
              </w:drawing>
            </w:r>
          </w:p>
          <w:p w14:paraId="4DA507CA" w14:textId="09891A0D" w:rsidR="00A3585D" w:rsidRPr="00FA37C3" w:rsidRDefault="009B0D93" w:rsidP="00F12156">
            <w:pPr>
              <w:pStyle w:val="-center"/>
              <w:spacing w:line="480" w:lineRule="auto"/>
            </w:pPr>
            <w:r w:rsidRPr="00FA37C3">
              <w:t xml:space="preserve">(a) </w:t>
            </w:r>
            <w:r w:rsidR="00753D7D" w:rsidRPr="00FA37C3">
              <w:t xml:space="preserve">orientation </w:t>
            </w:r>
            <w:r w:rsidR="00753D7D">
              <w:t>graph</w:t>
            </w:r>
            <w:r w:rsidR="008C2032">
              <w:t xml:space="preserve"> (left:</w:t>
            </w:r>
            <w:r w:rsidR="00A62A15">
              <w:t xml:space="preserve"> </w:t>
            </w:r>
            <w:r w:rsidR="008C2032">
              <w:t xml:space="preserve">CPU, right: </w:t>
            </w:r>
            <w:r w:rsidR="00BF068A">
              <w:t xml:space="preserve">RTX 4090 </w:t>
            </w:r>
            <w:r w:rsidR="008C2032">
              <w:t>GPU</w:t>
            </w:r>
            <w:r w:rsidR="003F4AD3">
              <w:t xml:space="preserve">, </w:t>
            </w:r>
            <w:r w:rsidR="003F4AD3">
              <w:rPr>
                <w:rFonts w:hint="eastAsia"/>
              </w:rPr>
              <w:t>a</w:t>
            </w:r>
            <w:r w:rsidR="003F4AD3">
              <w:t>ngle</w:t>
            </w:r>
            <w:r w:rsidR="003F4AD3">
              <w:rPr>
                <w:rFonts w:hint="eastAsia"/>
              </w:rPr>
              <w:t xml:space="preserve"> </w:t>
            </w:r>
            <w:r w:rsidR="003F4AD3" w:rsidRPr="00FA37C3">
              <w:t>interval</w:t>
            </w:r>
            <w:r w:rsidR="003F4AD3">
              <w:t>:</w:t>
            </w:r>
            <w:r w:rsidR="003F4AD3" w:rsidRPr="00FA37C3">
              <w:t>1</w:t>
            </w:r>
            <w:r w:rsidR="003F4AD3" w:rsidRPr="00AD4ECF">
              <w:rPr>
                <w:rFonts w:hint="eastAsia"/>
              </w:rPr>
              <w:t>°</w:t>
            </w:r>
            <w:r w:rsidR="008C2032">
              <w:t>)</w:t>
            </w:r>
          </w:p>
        </w:tc>
      </w:tr>
      <w:tr w:rsidR="00405E60" w:rsidRPr="00FA37C3" w14:paraId="410EE016" w14:textId="64A0BC6C" w:rsidTr="008C2032">
        <w:trPr>
          <w:jc w:val="center"/>
        </w:trPr>
        <w:tc>
          <w:tcPr>
            <w:tcW w:w="4037" w:type="dxa"/>
          </w:tcPr>
          <w:p w14:paraId="03541945" w14:textId="7239A9D7" w:rsidR="00405E60" w:rsidRPr="00FA37C3" w:rsidRDefault="007C7B1B" w:rsidP="00F12156">
            <w:pPr>
              <w:pStyle w:val="-center"/>
              <w:spacing w:line="480" w:lineRule="auto"/>
              <w:ind w:firstLine="200"/>
            </w:pPr>
            <w:r>
              <w:rPr>
                <w:noProof/>
              </w:rPr>
              <w:lastRenderedPageBreak/>
              <w:drawing>
                <wp:inline distT="0" distB="0" distL="0" distR="0" wp14:anchorId="29359DE9" wp14:editId="137618C9">
                  <wp:extent cx="1854200" cy="1848039"/>
                  <wp:effectExtent l="0" t="0" r="0" b="0"/>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nny2x_cuda_1도_raft_o1.png"/>
                          <pic:cNvPicPr/>
                        </pic:nvPicPr>
                        <pic:blipFill rotWithShape="1">
                          <a:blip r:embed="rId28">
                            <a:extLst>
                              <a:ext uri="{28A0092B-C50C-407E-A947-70E740481C1C}">
                                <a14:useLocalDpi xmlns:a14="http://schemas.microsoft.com/office/drawing/2010/main" val="0"/>
                              </a:ext>
                            </a:extLst>
                          </a:blip>
                          <a:srcRect l="14071" t="22295" r="19233" b="20046"/>
                          <a:stretch/>
                        </pic:blipFill>
                        <pic:spPr bwMode="auto">
                          <a:xfrm>
                            <a:off x="0" y="0"/>
                            <a:ext cx="1859491" cy="1853313"/>
                          </a:xfrm>
                          <a:prstGeom prst="rect">
                            <a:avLst/>
                          </a:prstGeom>
                          <a:ln>
                            <a:noFill/>
                          </a:ln>
                          <a:extLst>
                            <a:ext uri="{53640926-AAD7-44D8-BBD7-CCE9431645EC}">
                              <a14:shadowObscured xmlns:a14="http://schemas.microsoft.com/office/drawing/2010/main"/>
                            </a:ext>
                          </a:extLst>
                        </pic:spPr>
                      </pic:pic>
                    </a:graphicData>
                  </a:graphic>
                </wp:inline>
              </w:drawing>
            </w:r>
          </w:p>
          <w:p w14:paraId="5035F543" w14:textId="3B14C8A0" w:rsidR="00405E60" w:rsidRDefault="00405E60" w:rsidP="00F12156">
            <w:pPr>
              <w:pStyle w:val="-center"/>
              <w:spacing w:line="480" w:lineRule="auto"/>
              <w:rPr>
                <w:noProof/>
              </w:rPr>
            </w:pPr>
            <w:r w:rsidRPr="00FA37C3">
              <w:rPr>
                <w:rFonts w:hint="eastAsia"/>
              </w:rPr>
              <w:t xml:space="preserve">(b) </w:t>
            </w:r>
            <w:r w:rsidR="004F11C9">
              <w:t>1</w:t>
            </w:r>
            <w:r w:rsidR="004F11C9" w:rsidRPr="004F11C9">
              <w:rPr>
                <w:vertAlign w:val="superscript"/>
              </w:rPr>
              <w:t>st</w:t>
            </w:r>
            <w:r w:rsidR="004F11C9">
              <w:t xml:space="preserve"> </w:t>
            </w:r>
            <w:r>
              <w:t>Optimal orientation (</w:t>
            </w:r>
            <w:r w:rsidR="006873C6">
              <w:t>231</w:t>
            </w:r>
            <w:r w:rsidR="006873C6" w:rsidRPr="004342A1">
              <w:rPr>
                <w:rFonts w:hint="eastAsia"/>
              </w:rPr>
              <w:t>°</w:t>
            </w:r>
            <w:r w:rsidR="006873C6">
              <w:t>,54</w:t>
            </w:r>
            <w:r w:rsidR="006873C6" w:rsidRPr="004342A1">
              <w:rPr>
                <w:rFonts w:hint="eastAsia"/>
              </w:rPr>
              <w:t>°</w:t>
            </w:r>
            <w:r>
              <w:t>)</w:t>
            </w:r>
            <w:r w:rsidR="00325157">
              <w:t xml:space="preserve">, </w:t>
            </w:r>
            <w:proofErr w:type="spellStart"/>
            <w:r w:rsidR="00325157" w:rsidRPr="00325157">
              <w:rPr>
                <w:b/>
                <w:i/>
              </w:rPr>
              <w:t>M</w:t>
            </w:r>
            <w:r w:rsidR="00325157" w:rsidRPr="00325157">
              <w:rPr>
                <w:vertAlign w:val="subscript"/>
              </w:rPr>
              <w:t>ss</w:t>
            </w:r>
            <w:proofErr w:type="spellEnd"/>
            <w:r w:rsidR="0051044B">
              <w:t>=4.8g</w:t>
            </w:r>
          </w:p>
        </w:tc>
        <w:tc>
          <w:tcPr>
            <w:tcW w:w="4038" w:type="dxa"/>
          </w:tcPr>
          <w:p w14:paraId="681C1C31" w14:textId="1F3C83CB" w:rsidR="00405E60" w:rsidRDefault="008C3045" w:rsidP="00F12156">
            <w:pPr>
              <w:pStyle w:val="-center"/>
              <w:spacing w:line="480" w:lineRule="auto"/>
              <w:rPr>
                <w:noProof/>
              </w:rPr>
            </w:pPr>
            <w:r>
              <w:rPr>
                <w:noProof/>
              </w:rPr>
              <w:drawing>
                <wp:inline distT="0" distB="0" distL="0" distR="0" wp14:anchorId="244859D1" wp14:editId="48A25BDA">
                  <wp:extent cx="1581150" cy="1869060"/>
                  <wp:effectExtent l="0" t="0" r="0" b="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wplot (1).png"/>
                          <pic:cNvPicPr/>
                        </pic:nvPicPr>
                        <pic:blipFill rotWithShape="1">
                          <a:blip r:embed="rId29">
                            <a:extLst>
                              <a:ext uri="{28A0092B-C50C-407E-A947-70E740481C1C}">
                                <a14:useLocalDpi xmlns:a14="http://schemas.microsoft.com/office/drawing/2010/main" val="0"/>
                              </a:ext>
                            </a:extLst>
                          </a:blip>
                          <a:srcRect l="10747" t="13166" r="15024" b="10724"/>
                          <a:stretch/>
                        </pic:blipFill>
                        <pic:spPr bwMode="auto">
                          <a:xfrm>
                            <a:off x="0" y="0"/>
                            <a:ext cx="1587711" cy="1876816"/>
                          </a:xfrm>
                          <a:prstGeom prst="rect">
                            <a:avLst/>
                          </a:prstGeom>
                          <a:ln>
                            <a:noFill/>
                          </a:ln>
                          <a:extLst>
                            <a:ext uri="{53640926-AAD7-44D8-BBD7-CCE9431645EC}">
                              <a14:shadowObscured xmlns:a14="http://schemas.microsoft.com/office/drawing/2010/main"/>
                            </a:ext>
                          </a:extLst>
                        </pic:spPr>
                      </pic:pic>
                    </a:graphicData>
                  </a:graphic>
                </wp:inline>
              </w:drawing>
            </w:r>
          </w:p>
          <w:p w14:paraId="05695946" w14:textId="013EB180" w:rsidR="00405E60" w:rsidRDefault="00405E60" w:rsidP="00F12156">
            <w:pPr>
              <w:pStyle w:val="-center"/>
              <w:spacing w:line="480" w:lineRule="auto"/>
              <w:rPr>
                <w:noProof/>
              </w:rPr>
            </w:pPr>
            <w:r>
              <w:rPr>
                <w:rFonts w:hint="eastAsia"/>
                <w:noProof/>
              </w:rPr>
              <w:t>(c)</w:t>
            </w:r>
            <w:r>
              <w:rPr>
                <w:noProof/>
              </w:rPr>
              <w:t xml:space="preserve"> </w:t>
            </w:r>
            <w:r w:rsidR="00C45C11">
              <w:rPr>
                <w:noProof/>
              </w:rPr>
              <w:t>1</w:t>
            </w:r>
            <w:r w:rsidR="00C45C11" w:rsidRPr="00C45C11">
              <w:rPr>
                <w:noProof/>
                <w:vertAlign w:val="superscript"/>
              </w:rPr>
              <w:t>st</w:t>
            </w:r>
            <w:r w:rsidR="00C45C11">
              <w:rPr>
                <w:noProof/>
              </w:rPr>
              <w:t xml:space="preserve"> </w:t>
            </w:r>
            <w:r>
              <w:rPr>
                <w:noProof/>
              </w:rPr>
              <w:t xml:space="preserve">worst orientation </w:t>
            </w:r>
            <w:r w:rsidR="00FD0BBB">
              <w:t>(243</w:t>
            </w:r>
            <w:r w:rsidR="00FD0BBB" w:rsidRPr="004342A1">
              <w:rPr>
                <w:rFonts w:hint="eastAsia"/>
              </w:rPr>
              <w:t>°</w:t>
            </w:r>
            <w:r w:rsidR="00FD0BBB">
              <w:t>,356</w:t>
            </w:r>
            <w:r w:rsidR="00FD0BBB" w:rsidRPr="004342A1">
              <w:rPr>
                <w:rFonts w:hint="eastAsia"/>
              </w:rPr>
              <w:t>°</w:t>
            </w:r>
            <w:r w:rsidR="00FD0BBB">
              <w:t>)</w:t>
            </w:r>
            <w:r w:rsidR="0033028A">
              <w:t xml:space="preserve">, </w:t>
            </w:r>
            <w:proofErr w:type="spellStart"/>
            <w:r w:rsidR="00325157" w:rsidRPr="00325157">
              <w:rPr>
                <w:b/>
                <w:i/>
              </w:rPr>
              <w:t>M</w:t>
            </w:r>
            <w:r w:rsidR="00325157" w:rsidRPr="00325157">
              <w:rPr>
                <w:vertAlign w:val="subscript"/>
              </w:rPr>
              <w:t>ss</w:t>
            </w:r>
            <w:proofErr w:type="spellEnd"/>
            <w:r w:rsidR="00211D3A">
              <w:t>=</w:t>
            </w:r>
            <w:r w:rsidR="00E31745" w:rsidRPr="00E31745">
              <w:t>63.</w:t>
            </w:r>
            <w:r w:rsidR="00E31745">
              <w:t>4 g</w:t>
            </w:r>
          </w:p>
        </w:tc>
      </w:tr>
    </w:tbl>
    <w:p w14:paraId="1A989E98" w14:textId="7026917B" w:rsidR="009B0D93" w:rsidRPr="00FA37C3" w:rsidRDefault="008D11B0" w:rsidP="00F12156">
      <w:pPr>
        <w:pStyle w:val="Figure"/>
        <w:spacing w:line="480" w:lineRule="auto"/>
        <w:ind w:firstLine="200"/>
      </w:pPr>
      <w:bookmarkStart w:id="16" w:name="_Ref168940031"/>
      <w:r>
        <w:t xml:space="preserve">Figure </w:t>
      </w:r>
      <w:fldSimple w:instr=" SEQ Figure \* ARABIC ">
        <w:r w:rsidR="003C4F56">
          <w:rPr>
            <w:noProof/>
          </w:rPr>
          <w:t>8</w:t>
        </w:r>
      </w:fldSimple>
      <w:bookmarkEnd w:id="16"/>
      <w:r w:rsidR="00077691" w:rsidRPr="00FA37C3">
        <w:t xml:space="preserve">. </w:t>
      </w:r>
      <w:r w:rsidR="00FA37C3">
        <w:t>Op</w:t>
      </w:r>
      <w:r w:rsidR="00077691" w:rsidRPr="00FA37C3">
        <w:t xml:space="preserve">timal orientation </w:t>
      </w:r>
      <w:r w:rsidR="00351EB8">
        <w:t>search</w:t>
      </w:r>
      <w:r w:rsidR="002356F8">
        <w:t xml:space="preserve"> example </w:t>
      </w:r>
      <w:r w:rsidR="00077691" w:rsidRPr="00FA37C3">
        <w:t xml:space="preserve">for </w:t>
      </w:r>
      <w:r w:rsidR="00077691" w:rsidRPr="00DF3142">
        <w:rPr>
          <w:i/>
        </w:rPr>
        <w:t>Bunny</w:t>
      </w:r>
      <w:r w:rsidR="00DF3142" w:rsidRPr="00DF3142">
        <w:rPr>
          <w:i/>
        </w:rPr>
        <w:t xml:space="preserve"> 65k</w:t>
      </w:r>
      <w:r w:rsidR="008A50C8">
        <w:rPr>
          <w:i/>
        </w:rPr>
        <w:t xml:space="preserve"> 2x</w:t>
      </w:r>
      <w:r w:rsidR="00077691" w:rsidRPr="00FA37C3">
        <w:t xml:space="preserve"> </w:t>
      </w:r>
    </w:p>
    <w:p w14:paraId="481E9D61" w14:textId="3CD660B2" w:rsidR="009B0D93" w:rsidRPr="00CA00B8" w:rsidRDefault="009B0D93" w:rsidP="00F12156">
      <w:pPr>
        <w:ind w:firstLineChars="50"/>
      </w:pPr>
    </w:p>
    <w:p w14:paraId="059E30F0" w14:textId="37060D01" w:rsidR="00EB27FA" w:rsidRPr="00F326A1" w:rsidRDefault="008D1262" w:rsidP="00F12156">
      <w:pPr>
        <w:ind w:firstLineChars="50"/>
      </w:pPr>
      <w:r>
        <w:rPr>
          <w:rFonts w:hint="eastAsia"/>
        </w:rPr>
        <w:t>표</w:t>
      </w:r>
      <w:r>
        <w:t xml:space="preserve"> </w:t>
      </w:r>
      <w:r w:rsidR="0090648C">
        <w:t>2</w:t>
      </w:r>
      <w:r>
        <w:rPr>
          <w:rFonts w:hint="eastAsia"/>
        </w:rPr>
        <w:t>은</w:t>
      </w:r>
      <w:r>
        <w:rPr>
          <w:rFonts w:hint="eastAsia"/>
        </w:rPr>
        <w:t xml:space="preserve"> </w:t>
      </w:r>
      <w:r>
        <w:rPr>
          <w:rFonts w:hint="eastAsia"/>
        </w:rPr>
        <w:t>계산</w:t>
      </w:r>
      <w:r>
        <w:rPr>
          <w:rFonts w:hint="eastAsia"/>
        </w:rPr>
        <w:t xml:space="preserve"> </w:t>
      </w:r>
      <w:r>
        <w:rPr>
          <w:rFonts w:hint="eastAsia"/>
        </w:rPr>
        <w:t>시간을</w:t>
      </w:r>
      <w:r>
        <w:rPr>
          <w:rFonts w:hint="eastAsia"/>
        </w:rPr>
        <w:t xml:space="preserve"> </w:t>
      </w:r>
      <w:r>
        <w:rPr>
          <w:rFonts w:hint="eastAsia"/>
        </w:rPr>
        <w:t>측정한</w:t>
      </w:r>
      <w:r>
        <w:rPr>
          <w:rFonts w:hint="eastAsia"/>
        </w:rPr>
        <w:t xml:space="preserve"> </w:t>
      </w:r>
      <w:r>
        <w:rPr>
          <w:rFonts w:hint="eastAsia"/>
        </w:rPr>
        <w:t>결과로서</w:t>
      </w:r>
      <w:r>
        <w:rPr>
          <w:rFonts w:hint="eastAsia"/>
        </w:rPr>
        <w:t>,</w:t>
      </w:r>
      <w:r>
        <w:t xml:space="preserve"> </w:t>
      </w:r>
      <w:r>
        <w:rPr>
          <w:rFonts w:hint="eastAsia"/>
        </w:rPr>
        <w:t>본</w:t>
      </w:r>
      <w:r>
        <w:rPr>
          <w:rFonts w:hint="eastAsia"/>
        </w:rPr>
        <w:t xml:space="preserve"> </w:t>
      </w:r>
      <w:r>
        <w:rPr>
          <w:rFonts w:hint="eastAsia"/>
        </w:rPr>
        <w:t>실험에</w:t>
      </w:r>
      <w:r>
        <w:rPr>
          <w:rFonts w:hint="eastAsia"/>
        </w:rPr>
        <w:t xml:space="preserve"> </w:t>
      </w:r>
      <w:r>
        <w:rPr>
          <w:rFonts w:hint="eastAsia"/>
        </w:rPr>
        <w:t>사용한</w:t>
      </w:r>
      <w:r>
        <w:rPr>
          <w:rFonts w:hint="eastAsia"/>
        </w:rPr>
        <w:t xml:space="preserve"> CPU</w:t>
      </w:r>
      <w:r>
        <w:rPr>
          <w:rFonts w:hint="eastAsia"/>
        </w:rPr>
        <w:t>의</w:t>
      </w:r>
      <w:r>
        <w:rPr>
          <w:rFonts w:hint="eastAsia"/>
        </w:rPr>
        <w:t xml:space="preserve"> </w:t>
      </w:r>
      <w:r>
        <w:rPr>
          <w:rFonts w:hint="eastAsia"/>
        </w:rPr>
        <w:t>경우</w:t>
      </w:r>
      <w:r>
        <w:rPr>
          <w:rFonts w:hint="eastAsia"/>
        </w:rPr>
        <w:t xml:space="preserve"> </w:t>
      </w:r>
      <w:r w:rsidR="006D4650">
        <w:t>6</w:t>
      </w:r>
      <w:r>
        <w:rPr>
          <w:rFonts w:hint="eastAsia"/>
        </w:rPr>
        <w:t>개의</w:t>
      </w:r>
      <w:r>
        <w:rPr>
          <w:rFonts w:hint="eastAsia"/>
        </w:rPr>
        <w:t xml:space="preserve"> </w:t>
      </w:r>
      <w:r>
        <w:rPr>
          <w:rFonts w:hint="eastAsia"/>
        </w:rPr>
        <w:t>코어</w:t>
      </w:r>
      <w:r w:rsidR="006D4650">
        <w:rPr>
          <w:rFonts w:hint="eastAsia"/>
        </w:rPr>
        <w:t>가</w:t>
      </w:r>
      <w:r w:rsidR="006D4650">
        <w:rPr>
          <w:rFonts w:hint="eastAsia"/>
        </w:rPr>
        <w:t xml:space="preserve"> </w:t>
      </w:r>
      <w:r w:rsidR="006D4650">
        <w:rPr>
          <w:rFonts w:hint="eastAsia"/>
        </w:rPr>
        <w:t>동시에</w:t>
      </w:r>
      <w:r w:rsidR="006D4650">
        <w:rPr>
          <w:rFonts w:hint="eastAsia"/>
        </w:rPr>
        <w:t xml:space="preserve"> </w:t>
      </w:r>
      <w:r w:rsidR="006D4650">
        <w:t>12</w:t>
      </w:r>
      <w:r w:rsidR="006D4650">
        <w:rPr>
          <w:rFonts w:hint="eastAsia"/>
        </w:rPr>
        <w:t>개의</w:t>
      </w:r>
      <w:r w:rsidR="006D4650">
        <w:rPr>
          <w:rFonts w:hint="eastAsia"/>
        </w:rPr>
        <w:t xml:space="preserve"> </w:t>
      </w:r>
      <w:r w:rsidR="006D4650">
        <w:rPr>
          <w:rFonts w:hint="eastAsia"/>
        </w:rPr>
        <w:t>쓰레드로</w:t>
      </w:r>
      <w:r w:rsidR="006D4650">
        <w:rPr>
          <w:rFonts w:hint="eastAsia"/>
        </w:rPr>
        <w:t xml:space="preserve"> </w:t>
      </w:r>
      <w:proofErr w:type="spellStart"/>
      <w:r w:rsidR="00706024">
        <w:rPr>
          <w:rFonts w:hint="eastAsia"/>
        </w:rPr>
        <w:t>각도별</w:t>
      </w:r>
      <w:proofErr w:type="spellEnd"/>
      <w:r w:rsidR="00706024">
        <w:rPr>
          <w:rFonts w:hint="eastAsia"/>
        </w:rPr>
        <w:t xml:space="preserve"> </w:t>
      </w:r>
      <w:r w:rsidR="00706024">
        <w:rPr>
          <w:rFonts w:hint="eastAsia"/>
        </w:rPr>
        <w:t>연산을</w:t>
      </w:r>
      <w:r w:rsidR="00706024">
        <w:rPr>
          <w:rFonts w:hint="eastAsia"/>
        </w:rPr>
        <w:t xml:space="preserve"> </w:t>
      </w:r>
      <w:r w:rsidR="00F841EE">
        <w:rPr>
          <w:rFonts w:hint="eastAsia"/>
        </w:rPr>
        <w:t>분산</w:t>
      </w:r>
      <w:r w:rsidR="00F841EE">
        <w:rPr>
          <w:rFonts w:hint="eastAsia"/>
        </w:rPr>
        <w:t xml:space="preserve"> </w:t>
      </w:r>
      <w:r w:rsidR="00706024">
        <w:rPr>
          <w:rFonts w:hint="eastAsia"/>
        </w:rPr>
        <w:t>처리</w:t>
      </w:r>
      <w:r w:rsidR="006D4650">
        <w:rPr>
          <w:rFonts w:hint="eastAsia"/>
        </w:rPr>
        <w:t>할</w:t>
      </w:r>
      <w:r w:rsidR="006D4650">
        <w:rPr>
          <w:rFonts w:hint="eastAsia"/>
        </w:rPr>
        <w:t xml:space="preserve"> </w:t>
      </w:r>
      <w:r w:rsidR="006D4650">
        <w:rPr>
          <w:rFonts w:hint="eastAsia"/>
        </w:rPr>
        <w:t>수</w:t>
      </w:r>
      <w:r w:rsidR="006D4650">
        <w:rPr>
          <w:rFonts w:hint="eastAsia"/>
        </w:rPr>
        <w:t xml:space="preserve"> </w:t>
      </w:r>
      <w:r w:rsidR="006D4650">
        <w:rPr>
          <w:rFonts w:hint="eastAsia"/>
        </w:rPr>
        <w:t>있</w:t>
      </w:r>
      <w:r w:rsidR="00EB3999">
        <w:rPr>
          <w:rFonts w:hint="eastAsia"/>
        </w:rPr>
        <w:t>다</w:t>
      </w:r>
      <w:r w:rsidR="00EB3999">
        <w:rPr>
          <w:rFonts w:hint="eastAsia"/>
        </w:rPr>
        <w:t>.</w:t>
      </w:r>
      <w:r w:rsidR="00EB3999">
        <w:t xml:space="preserve"> </w:t>
      </w:r>
      <w:r w:rsidR="00EB3999">
        <w:rPr>
          <w:rFonts w:hint="eastAsia"/>
        </w:rPr>
        <w:t>예를</w:t>
      </w:r>
      <w:r w:rsidR="00EB3999">
        <w:rPr>
          <w:rFonts w:hint="eastAsia"/>
        </w:rPr>
        <w:t xml:space="preserve"> </w:t>
      </w:r>
      <w:r w:rsidR="00EB3999">
        <w:rPr>
          <w:rFonts w:hint="eastAsia"/>
        </w:rPr>
        <w:t>들어</w:t>
      </w:r>
      <w:r w:rsidR="00EB3999">
        <w:rPr>
          <w:rFonts w:hint="eastAsia"/>
        </w:rPr>
        <w:t xml:space="preserve"> </w:t>
      </w:r>
      <w:r w:rsidR="00EB3999">
        <w:rPr>
          <w:rFonts w:hint="eastAsia"/>
        </w:rPr>
        <w:t>첫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w:t>
      </w:r>
      <w:r w:rsidR="00EB3999">
        <w:rPr>
          <w:rFonts w:hint="eastAsia"/>
        </w:rPr>
        <w:t>0</w:t>
      </w:r>
      <w:r w:rsidR="00EB3999" w:rsidRPr="00EB3999">
        <w:rPr>
          <w:rFonts w:hint="eastAsia"/>
        </w:rPr>
        <w:t>°</w:t>
      </w:r>
      <w:r w:rsidR="00EB3999">
        <w:t>)</w:t>
      </w:r>
      <w:r w:rsidR="00EB3999">
        <w:rPr>
          <w:rFonts w:hint="eastAsia"/>
        </w:rPr>
        <w:t xml:space="preserve"> </w:t>
      </w:r>
      <w:r w:rsidR="00EB3999">
        <w:rPr>
          <w:rFonts w:hint="eastAsia"/>
        </w:rPr>
        <w:t>배향</w:t>
      </w:r>
      <w:r w:rsidR="0059581D">
        <w:rPr>
          <w:rFonts w:hint="eastAsia"/>
        </w:rPr>
        <w:t>일</w:t>
      </w:r>
      <w:r w:rsidR="0059581D">
        <w:rPr>
          <w:rFonts w:hint="eastAsia"/>
        </w:rPr>
        <w:t xml:space="preserve"> </w:t>
      </w:r>
      <w:r w:rsidR="0059581D">
        <w:rPr>
          <w:rFonts w:hint="eastAsia"/>
        </w:rPr>
        <w:t>때의</w:t>
      </w:r>
      <w:r w:rsidR="0059581D">
        <w:rPr>
          <w:rFonts w:hint="eastAsia"/>
        </w:rPr>
        <w:t xml:space="preserve"> </w:t>
      </w:r>
      <w:r w:rsidR="0059581D">
        <w:rPr>
          <w:rFonts w:hint="eastAsia"/>
        </w:rPr>
        <w:t>모든</w:t>
      </w:r>
      <w:r w:rsidR="0059581D">
        <w:rPr>
          <w:rFonts w:hint="eastAsia"/>
        </w:rPr>
        <w:t xml:space="preserve"> </w:t>
      </w:r>
      <w:r w:rsidR="0059581D">
        <w:rPr>
          <w:rFonts w:hint="eastAsia"/>
        </w:rPr>
        <w:t>삼각형의</w:t>
      </w:r>
      <w:r w:rsidR="0059581D">
        <w:rPr>
          <w:rFonts w:hint="eastAsia"/>
        </w:rPr>
        <w:t xml:space="preserve"> </w:t>
      </w:r>
      <w:r w:rsidR="0059581D">
        <w:rPr>
          <w:rFonts w:hint="eastAsia"/>
        </w:rPr>
        <w:t>복셀화</w:t>
      </w:r>
      <w:r w:rsidR="0059581D">
        <w:rPr>
          <w:rFonts w:hint="eastAsia"/>
        </w:rPr>
        <w:t xml:space="preserve"> </w:t>
      </w:r>
      <w:r w:rsidR="0059581D">
        <w:rPr>
          <w:rFonts w:hint="eastAsia"/>
        </w:rPr>
        <w:t>및</w:t>
      </w:r>
      <w:r w:rsidR="0059581D">
        <w:rPr>
          <w:rFonts w:hint="eastAsia"/>
        </w:rPr>
        <w:t xml:space="preserve"> </w:t>
      </w:r>
      <w:r w:rsidR="0059581D">
        <w:rPr>
          <w:rFonts w:hint="eastAsia"/>
        </w:rPr>
        <w:t>필라멘트</w:t>
      </w:r>
      <w:r w:rsidR="0059581D">
        <w:rPr>
          <w:rFonts w:hint="eastAsia"/>
        </w:rPr>
        <w:t xml:space="preserve"> </w:t>
      </w:r>
      <w:r w:rsidR="0059581D">
        <w:rPr>
          <w:rFonts w:hint="eastAsia"/>
        </w:rPr>
        <w:t>질량</w:t>
      </w:r>
      <w:r w:rsidR="00EB3999">
        <w:rPr>
          <w:rFonts w:hint="eastAsia"/>
        </w:rPr>
        <w:t xml:space="preserve"> </w:t>
      </w:r>
      <w:r w:rsidR="00EB3999">
        <w:rPr>
          <w:rFonts w:hint="eastAsia"/>
        </w:rPr>
        <w:t>계산을</w:t>
      </w:r>
      <w:r w:rsidR="00EB3999">
        <w:rPr>
          <w:rFonts w:hint="eastAsia"/>
        </w:rPr>
        <w:t xml:space="preserve"> </w:t>
      </w:r>
      <w:r w:rsidR="00EB3999">
        <w:rPr>
          <w:rFonts w:hint="eastAsia"/>
        </w:rPr>
        <w:t>모두</w:t>
      </w:r>
      <w:r w:rsidR="00EB3999">
        <w:rPr>
          <w:rFonts w:hint="eastAsia"/>
        </w:rPr>
        <w:t xml:space="preserve"> </w:t>
      </w:r>
      <w:r w:rsidR="00EB3999">
        <w:rPr>
          <w:rFonts w:hint="eastAsia"/>
        </w:rPr>
        <w:t>도맡아</w:t>
      </w:r>
      <w:r w:rsidR="00EB3999">
        <w:rPr>
          <w:rFonts w:hint="eastAsia"/>
        </w:rPr>
        <w:t xml:space="preserve"> </w:t>
      </w:r>
      <w:r w:rsidR="00EB3999">
        <w:rPr>
          <w:rFonts w:hint="eastAsia"/>
        </w:rPr>
        <w:t>처리하고</w:t>
      </w:r>
      <w:r w:rsidR="00EB3999">
        <w:rPr>
          <w:rFonts w:hint="eastAsia"/>
        </w:rPr>
        <w:t>,</w:t>
      </w:r>
      <w:r w:rsidR="00EB3999">
        <w:t xml:space="preserve"> </w:t>
      </w:r>
      <w:r w:rsidR="00EB3999">
        <w:rPr>
          <w:rFonts w:hint="eastAsia"/>
        </w:rPr>
        <w:t>두번째</w:t>
      </w:r>
      <w:r w:rsidR="00EB3999">
        <w:rPr>
          <w:rFonts w:hint="eastAsia"/>
        </w:rPr>
        <w:t xml:space="preserve"> </w:t>
      </w:r>
      <w:r w:rsidR="00EB3999">
        <w:rPr>
          <w:rFonts w:hint="eastAsia"/>
        </w:rPr>
        <w:t>쓰레드는</w:t>
      </w:r>
      <w:r w:rsidR="00EB3999">
        <w:rPr>
          <w:rFonts w:hint="eastAsia"/>
        </w:rPr>
        <w:t xml:space="preserve"> </w:t>
      </w:r>
      <w:r w:rsidR="00EB3999">
        <w:t>(0</w:t>
      </w:r>
      <w:r w:rsidR="00EB3999" w:rsidRPr="00EB3999">
        <w:rPr>
          <w:rFonts w:hint="eastAsia"/>
        </w:rPr>
        <w:t>°</w:t>
      </w:r>
      <w:r w:rsidR="00EB3999">
        <w:rPr>
          <w:rFonts w:hint="eastAsia"/>
        </w:rPr>
        <w:t>,</w:t>
      </w:r>
      <w:r w:rsidR="00EB3999">
        <w:t xml:space="preserve"> 1</w:t>
      </w:r>
      <w:r w:rsidR="00EB3999" w:rsidRPr="00EB3999">
        <w:rPr>
          <w:rFonts w:hint="eastAsia"/>
        </w:rPr>
        <w:t>°</w:t>
      </w:r>
      <w:r w:rsidR="00EB3999">
        <w:t xml:space="preserve">) </w:t>
      </w:r>
      <w:r w:rsidR="00EB3999">
        <w:rPr>
          <w:rFonts w:hint="eastAsia"/>
        </w:rPr>
        <w:t>배향</w:t>
      </w:r>
      <w:r w:rsidR="00367D2F">
        <w:rPr>
          <w:rFonts w:hint="eastAsia"/>
        </w:rPr>
        <w:t>의</w:t>
      </w:r>
      <w:r w:rsidR="00367D2F">
        <w:rPr>
          <w:rFonts w:hint="eastAsia"/>
        </w:rPr>
        <w:t xml:space="preserve"> </w:t>
      </w:r>
      <w:r w:rsidR="00367D2F">
        <w:rPr>
          <w:rFonts w:hint="eastAsia"/>
        </w:rPr>
        <w:t>계산을</w:t>
      </w:r>
      <w:r w:rsidR="00367D2F">
        <w:rPr>
          <w:rFonts w:hint="eastAsia"/>
        </w:rPr>
        <w:t xml:space="preserve"> </w:t>
      </w:r>
      <w:r w:rsidR="00367D2F">
        <w:rPr>
          <w:rFonts w:hint="eastAsia"/>
        </w:rPr>
        <w:t>모두</w:t>
      </w:r>
      <w:r w:rsidR="00367D2F">
        <w:rPr>
          <w:rFonts w:hint="eastAsia"/>
        </w:rPr>
        <w:t xml:space="preserve"> </w:t>
      </w:r>
      <w:r w:rsidR="00EB3999">
        <w:rPr>
          <w:rFonts w:hint="eastAsia"/>
        </w:rPr>
        <w:t>처리하는</w:t>
      </w:r>
      <w:r w:rsidR="00EB3999">
        <w:rPr>
          <w:rFonts w:hint="eastAsia"/>
        </w:rPr>
        <w:t xml:space="preserve"> </w:t>
      </w:r>
      <w:r w:rsidR="00EB3999">
        <w:rPr>
          <w:rFonts w:hint="eastAsia"/>
        </w:rPr>
        <w:t>방식이다</w:t>
      </w:r>
      <w:r w:rsidR="00EB3999">
        <w:rPr>
          <w:rFonts w:hint="eastAsia"/>
        </w:rPr>
        <w:t>.</w:t>
      </w:r>
      <w:r w:rsidR="00EB3999">
        <w:t xml:space="preserve"> </w:t>
      </w:r>
      <w:r w:rsidR="00BC766E">
        <w:rPr>
          <w:rFonts w:hint="eastAsia"/>
        </w:rPr>
        <w:t>사용된</w:t>
      </w:r>
      <w:r w:rsidR="00BC766E">
        <w:rPr>
          <w:rFonts w:hint="eastAsia"/>
        </w:rPr>
        <w:t xml:space="preserve"> </w:t>
      </w:r>
      <w:r w:rsidR="00BC766E">
        <w:t>6-</w:t>
      </w:r>
      <w:r w:rsidR="00BC766E">
        <w:rPr>
          <w:rFonts w:hint="eastAsia"/>
        </w:rPr>
        <w:t>코어</w:t>
      </w:r>
      <w:r w:rsidR="00BC766E">
        <w:rPr>
          <w:rFonts w:hint="eastAsia"/>
        </w:rPr>
        <w:t xml:space="preserve"> </w:t>
      </w:r>
      <w:r w:rsidR="00BC766E">
        <w:t>CPU</w:t>
      </w:r>
      <w:r w:rsidR="00BC766E">
        <w:rPr>
          <w:rFonts w:hint="eastAsia"/>
        </w:rPr>
        <w:t>의</w:t>
      </w:r>
      <w:r w:rsidR="00BC766E">
        <w:rPr>
          <w:rFonts w:hint="eastAsia"/>
        </w:rPr>
        <w:t xml:space="preserve"> </w:t>
      </w:r>
      <w:r w:rsidR="00BC766E">
        <w:rPr>
          <w:rFonts w:hint="eastAsia"/>
        </w:rPr>
        <w:t>경우</w:t>
      </w:r>
      <w:r w:rsidR="006D4650">
        <w:rPr>
          <w:rFonts w:hint="eastAsia"/>
        </w:rPr>
        <w:t xml:space="preserve"> </w:t>
      </w:r>
      <w:r>
        <w:rPr>
          <w:rFonts w:hint="eastAsia"/>
        </w:rPr>
        <w:t>총</w:t>
      </w:r>
      <w:r>
        <w:rPr>
          <w:rFonts w:hint="eastAsia"/>
        </w:rPr>
        <w:t xml:space="preserve"> </w:t>
      </w:r>
      <w:r>
        <w:t>14.29</w:t>
      </w:r>
      <w:r>
        <w:rPr>
          <w:rFonts w:hint="eastAsia"/>
        </w:rPr>
        <w:t>초의</w:t>
      </w:r>
      <w:r>
        <w:rPr>
          <w:rFonts w:hint="eastAsia"/>
        </w:rPr>
        <w:t xml:space="preserve"> </w:t>
      </w:r>
      <w:r>
        <w:rPr>
          <w:rFonts w:hint="eastAsia"/>
        </w:rPr>
        <w:t>시간이</w:t>
      </w:r>
      <w:r>
        <w:rPr>
          <w:rFonts w:hint="eastAsia"/>
        </w:rPr>
        <w:t xml:space="preserve"> </w:t>
      </w:r>
      <w:r>
        <w:rPr>
          <w:rFonts w:hint="eastAsia"/>
        </w:rPr>
        <w:t>소요되었</w:t>
      </w:r>
      <w:r w:rsidR="003218BF">
        <w:rPr>
          <w:rFonts w:hint="eastAsia"/>
        </w:rPr>
        <w:t>는데</w:t>
      </w:r>
      <w:r w:rsidR="003218BF">
        <w:rPr>
          <w:rFonts w:hint="eastAsia"/>
        </w:rPr>
        <w:t>,</w:t>
      </w:r>
      <w:r w:rsidR="001944C6">
        <w:rPr>
          <w:rFonts w:hint="eastAsia"/>
        </w:rPr>
        <w:t xml:space="preserve"> </w:t>
      </w:r>
      <w:r w:rsidR="001944C6">
        <w:t>CPU</w:t>
      </w:r>
      <w:r w:rsidR="001944C6">
        <w:rPr>
          <w:rFonts w:hint="eastAsia"/>
        </w:rPr>
        <w:t>의</w:t>
      </w:r>
      <w:r w:rsidR="001944C6">
        <w:rPr>
          <w:rFonts w:hint="eastAsia"/>
        </w:rPr>
        <w:t xml:space="preserve"> </w:t>
      </w:r>
      <w:r w:rsidR="001944C6">
        <w:rPr>
          <w:rFonts w:hint="eastAsia"/>
        </w:rPr>
        <w:t>쓰레드</w:t>
      </w:r>
      <w:r w:rsidR="001944C6">
        <w:rPr>
          <w:rFonts w:hint="eastAsia"/>
        </w:rPr>
        <w:t xml:space="preserve"> </w:t>
      </w:r>
      <w:r w:rsidR="001944C6">
        <w:rPr>
          <w:rFonts w:hint="eastAsia"/>
        </w:rPr>
        <w:t>개수가</w:t>
      </w:r>
      <w:r w:rsidR="001944C6">
        <w:rPr>
          <w:rFonts w:hint="eastAsia"/>
        </w:rPr>
        <w:t xml:space="preserve"> </w:t>
      </w:r>
      <w:r w:rsidR="001944C6">
        <w:rPr>
          <w:rFonts w:hint="eastAsia"/>
        </w:rPr>
        <w:t>많을</w:t>
      </w:r>
      <w:r w:rsidR="001944C6">
        <w:rPr>
          <w:rFonts w:hint="eastAsia"/>
        </w:rPr>
        <w:t xml:space="preserve"> </w:t>
      </w:r>
      <w:r w:rsidR="001944C6">
        <w:rPr>
          <w:rFonts w:hint="eastAsia"/>
        </w:rPr>
        <w:t>경우</w:t>
      </w:r>
      <w:r w:rsidR="001944C6">
        <w:rPr>
          <w:rFonts w:hint="eastAsia"/>
        </w:rPr>
        <w:t xml:space="preserve"> </w:t>
      </w:r>
      <w:r w:rsidR="001944C6">
        <w:rPr>
          <w:rFonts w:hint="eastAsia"/>
        </w:rPr>
        <w:t>시간은</w:t>
      </w:r>
      <w:r w:rsidR="001944C6">
        <w:rPr>
          <w:rFonts w:hint="eastAsia"/>
        </w:rPr>
        <w:t xml:space="preserve"> </w:t>
      </w:r>
      <w:r w:rsidR="001944C6">
        <w:rPr>
          <w:rFonts w:hint="eastAsia"/>
        </w:rPr>
        <w:t>더</w:t>
      </w:r>
      <w:r w:rsidR="001944C6">
        <w:rPr>
          <w:rFonts w:hint="eastAsia"/>
        </w:rPr>
        <w:t xml:space="preserve"> </w:t>
      </w:r>
      <w:r w:rsidR="001944C6">
        <w:rPr>
          <w:rFonts w:hint="eastAsia"/>
        </w:rPr>
        <w:t>단축될</w:t>
      </w:r>
      <w:r w:rsidR="001944C6">
        <w:rPr>
          <w:rFonts w:hint="eastAsia"/>
        </w:rPr>
        <w:t xml:space="preserve"> </w:t>
      </w:r>
      <w:r w:rsidR="001944C6">
        <w:rPr>
          <w:rFonts w:hint="eastAsia"/>
        </w:rPr>
        <w:t>수도</w:t>
      </w:r>
      <w:r w:rsidR="001944C6">
        <w:rPr>
          <w:rFonts w:hint="eastAsia"/>
        </w:rPr>
        <w:t xml:space="preserve"> </w:t>
      </w:r>
      <w:r w:rsidR="001944C6">
        <w:rPr>
          <w:rFonts w:hint="eastAsia"/>
        </w:rPr>
        <w:t>있다</w:t>
      </w:r>
      <w:r w:rsidR="001944C6">
        <w:rPr>
          <w:rFonts w:hint="eastAsia"/>
        </w:rPr>
        <w:t>.</w:t>
      </w:r>
      <w:r w:rsidR="001944C6">
        <w:t xml:space="preserve"> </w:t>
      </w:r>
      <w:r w:rsidR="006C3604">
        <w:rPr>
          <w:rFonts w:hint="eastAsia"/>
        </w:rPr>
        <w:t>마찬가지로</w:t>
      </w:r>
      <w:r w:rsidR="006C3604">
        <w:rPr>
          <w:rFonts w:hint="eastAsia"/>
        </w:rPr>
        <w:t xml:space="preserve"> </w:t>
      </w:r>
      <w:r w:rsidR="000770D7">
        <w:t>GPU</w:t>
      </w:r>
      <w:r w:rsidR="00FA5DF1">
        <w:rPr>
          <w:rFonts w:hint="eastAsia"/>
        </w:rPr>
        <w:t>의</w:t>
      </w:r>
      <w:r w:rsidR="00FA5DF1">
        <w:rPr>
          <w:rFonts w:hint="eastAsia"/>
        </w:rPr>
        <w:t xml:space="preserve"> </w:t>
      </w:r>
      <w:r w:rsidR="00FA5DF1">
        <w:rPr>
          <w:rFonts w:hint="eastAsia"/>
        </w:rPr>
        <w:t>경우</w:t>
      </w:r>
      <w:r w:rsidR="00F453B9">
        <w:rPr>
          <w:rFonts w:hint="eastAsia"/>
        </w:rPr>
        <w:t>도</w:t>
      </w:r>
      <w:r w:rsidR="00FA5DF1">
        <w:rPr>
          <w:rFonts w:hint="eastAsia"/>
        </w:rPr>
        <w:t xml:space="preserve"> </w:t>
      </w:r>
      <w:r w:rsidR="00393978">
        <w:t>1152</w:t>
      </w:r>
      <w:r w:rsidR="00393978">
        <w:rPr>
          <w:rFonts w:hint="eastAsia"/>
        </w:rPr>
        <w:t>개의</w:t>
      </w:r>
      <w:r w:rsidR="00393978">
        <w:rPr>
          <w:rFonts w:hint="eastAsia"/>
        </w:rPr>
        <w:t xml:space="preserve"> </w:t>
      </w:r>
      <w:r w:rsidR="00393978">
        <w:rPr>
          <w:rFonts w:hint="eastAsia"/>
        </w:rPr>
        <w:t>코어가</w:t>
      </w:r>
      <w:r w:rsidR="00393978">
        <w:rPr>
          <w:rFonts w:hint="eastAsia"/>
        </w:rPr>
        <w:t xml:space="preserve"> </w:t>
      </w:r>
      <w:r w:rsidR="00393978">
        <w:rPr>
          <w:rFonts w:hint="eastAsia"/>
        </w:rPr>
        <w:t>동시에</w:t>
      </w:r>
      <w:r w:rsidR="00393978">
        <w:rPr>
          <w:rFonts w:hint="eastAsia"/>
        </w:rPr>
        <w:t xml:space="preserve"> </w:t>
      </w:r>
      <w:r w:rsidR="00393978">
        <w:rPr>
          <w:rFonts w:hint="eastAsia"/>
        </w:rPr>
        <w:t>동작하고</w:t>
      </w:r>
      <w:r w:rsidR="00393978">
        <w:rPr>
          <w:rFonts w:hint="eastAsia"/>
        </w:rPr>
        <w:t>,</w:t>
      </w:r>
      <w:r w:rsidR="00393978">
        <w:t xml:space="preserve"> </w:t>
      </w:r>
      <w:r w:rsidR="00393978">
        <w:rPr>
          <w:rFonts w:hint="eastAsia"/>
        </w:rPr>
        <w:t>이때</w:t>
      </w:r>
      <w:r w:rsidR="00393978">
        <w:rPr>
          <w:rFonts w:hint="eastAsia"/>
        </w:rPr>
        <w:t xml:space="preserve"> </w:t>
      </w:r>
      <w:r w:rsidR="00FA5DF1">
        <w:rPr>
          <w:rFonts w:hint="eastAsia"/>
        </w:rPr>
        <w:t>사용할</w:t>
      </w:r>
      <w:r w:rsidR="00FA5DF1">
        <w:rPr>
          <w:rFonts w:hint="eastAsia"/>
        </w:rPr>
        <w:t xml:space="preserve"> </w:t>
      </w:r>
      <w:r w:rsidR="00FA5DF1">
        <w:rPr>
          <w:rFonts w:hint="eastAsia"/>
        </w:rPr>
        <w:t>스트림의</w:t>
      </w:r>
      <w:r w:rsidR="00FA5DF1">
        <w:rPr>
          <w:rFonts w:hint="eastAsia"/>
        </w:rPr>
        <w:t xml:space="preserve"> </w:t>
      </w:r>
      <w:r w:rsidR="00FA5DF1">
        <w:rPr>
          <w:rFonts w:hint="eastAsia"/>
        </w:rPr>
        <w:t>개수를</w:t>
      </w:r>
      <w:r w:rsidR="00FA5DF1">
        <w:rPr>
          <w:rFonts w:hint="eastAsia"/>
        </w:rPr>
        <w:t xml:space="preserve"> </w:t>
      </w:r>
      <w:r w:rsidR="00FA5DF1">
        <w:rPr>
          <w:rFonts w:hint="eastAsia"/>
        </w:rPr>
        <w:t>지정할</w:t>
      </w:r>
      <w:r w:rsidR="00FA5DF1">
        <w:rPr>
          <w:rFonts w:hint="eastAsia"/>
        </w:rPr>
        <w:t xml:space="preserve"> </w:t>
      </w:r>
      <w:r w:rsidR="00FA5DF1">
        <w:rPr>
          <w:rFonts w:hint="eastAsia"/>
        </w:rPr>
        <w:t>수</w:t>
      </w:r>
      <w:r w:rsidR="00FA5DF1">
        <w:rPr>
          <w:rFonts w:hint="eastAsia"/>
        </w:rPr>
        <w:t xml:space="preserve"> </w:t>
      </w:r>
      <w:r w:rsidR="00FA5DF1">
        <w:rPr>
          <w:rFonts w:hint="eastAsia"/>
        </w:rPr>
        <w:t>있는데</w:t>
      </w:r>
      <w:r w:rsidR="00FA5DF1">
        <w:rPr>
          <w:rFonts w:hint="eastAsia"/>
        </w:rPr>
        <w:t>,</w:t>
      </w:r>
      <w:r w:rsidR="00FA5DF1">
        <w:t xml:space="preserve"> 1</w:t>
      </w:r>
      <w:r w:rsidR="00FA5DF1">
        <w:rPr>
          <w:rFonts w:hint="eastAsia"/>
        </w:rPr>
        <w:t>에서</w:t>
      </w:r>
      <w:r w:rsidR="00FA5DF1">
        <w:rPr>
          <w:rFonts w:hint="eastAsia"/>
        </w:rPr>
        <w:t xml:space="preserve"> </w:t>
      </w:r>
      <w:r w:rsidR="00FA5DF1">
        <w:t>10</w:t>
      </w:r>
      <w:r w:rsidR="00FA5DF1">
        <w:rPr>
          <w:rFonts w:hint="eastAsia"/>
        </w:rPr>
        <w:t>까지</w:t>
      </w:r>
      <w:r w:rsidR="00FA5DF1">
        <w:rPr>
          <w:rFonts w:hint="eastAsia"/>
        </w:rPr>
        <w:t xml:space="preserve"> </w:t>
      </w:r>
      <w:r w:rsidR="00FA5DF1">
        <w:rPr>
          <w:rFonts w:hint="eastAsia"/>
        </w:rPr>
        <w:t>스트림</w:t>
      </w:r>
      <w:r w:rsidR="00FA5DF1">
        <w:rPr>
          <w:rFonts w:hint="eastAsia"/>
        </w:rPr>
        <w:t xml:space="preserve"> </w:t>
      </w:r>
      <w:r w:rsidR="00FA5DF1">
        <w:rPr>
          <w:rFonts w:hint="eastAsia"/>
        </w:rPr>
        <w:t>개수를</w:t>
      </w:r>
      <w:r w:rsidR="00FA5DF1">
        <w:rPr>
          <w:rFonts w:hint="eastAsia"/>
        </w:rPr>
        <w:t xml:space="preserve"> </w:t>
      </w:r>
      <w:r w:rsidR="00FA5DF1">
        <w:rPr>
          <w:rFonts w:hint="eastAsia"/>
        </w:rPr>
        <w:t>달리하며</w:t>
      </w:r>
      <w:r w:rsidR="00FA5DF1">
        <w:rPr>
          <w:rFonts w:hint="eastAsia"/>
        </w:rPr>
        <w:t xml:space="preserve"> </w:t>
      </w:r>
      <w:r w:rsidR="00FA5DF1">
        <w:rPr>
          <w:rFonts w:hint="eastAsia"/>
        </w:rPr>
        <w:t>측정한</w:t>
      </w:r>
      <w:r w:rsidR="00FA5DF1">
        <w:rPr>
          <w:rFonts w:hint="eastAsia"/>
        </w:rPr>
        <w:t xml:space="preserve"> </w:t>
      </w:r>
      <w:r w:rsidR="00FA5DF1">
        <w:rPr>
          <w:rFonts w:hint="eastAsia"/>
        </w:rPr>
        <w:t>결과</w:t>
      </w:r>
      <w:r w:rsidR="00FA5DF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A5DF1">
        <w:rPr>
          <w:rFonts w:hint="eastAsia"/>
        </w:rPr>
        <w:t>과</w:t>
      </w:r>
      <w:r w:rsidR="00FA5DF1">
        <w:rPr>
          <w:rFonts w:hint="eastAsia"/>
        </w:rPr>
        <w:t xml:space="preserve"> </w:t>
      </w:r>
      <w:r w:rsidR="00FA5DF1">
        <w:rPr>
          <w:rFonts w:hint="eastAsia"/>
        </w:rPr>
        <w:t>같이</w:t>
      </w:r>
      <w:r w:rsidR="00FA5DF1">
        <w:rPr>
          <w:rFonts w:hint="eastAsia"/>
        </w:rPr>
        <w:t xml:space="preserve"> </w:t>
      </w:r>
      <w:r w:rsidR="00FA5DF1">
        <w:rPr>
          <w:rFonts w:hint="eastAsia"/>
        </w:rPr>
        <w:t>오히려</w:t>
      </w:r>
      <w:r w:rsidR="00FA5DF1">
        <w:rPr>
          <w:rFonts w:hint="eastAsia"/>
        </w:rPr>
        <w:t xml:space="preserve"> </w:t>
      </w:r>
      <w:r w:rsidR="00FA5DF1">
        <w:t>CPU</w:t>
      </w:r>
      <w:r w:rsidR="00FA5DF1">
        <w:rPr>
          <w:rFonts w:hint="eastAsia"/>
        </w:rPr>
        <w:t>보다</w:t>
      </w:r>
      <w:r w:rsidR="00FA5DF1">
        <w:rPr>
          <w:rFonts w:hint="eastAsia"/>
        </w:rPr>
        <w:t xml:space="preserve"> </w:t>
      </w:r>
      <w:r w:rsidR="00FA5DF1">
        <w:rPr>
          <w:rFonts w:hint="eastAsia"/>
        </w:rPr>
        <w:t>느린</w:t>
      </w:r>
      <w:r w:rsidR="00FA5DF1">
        <w:rPr>
          <w:rFonts w:hint="eastAsia"/>
        </w:rPr>
        <w:t xml:space="preserve"> </w:t>
      </w:r>
      <w:r w:rsidR="00FA5DF1">
        <w:rPr>
          <w:rFonts w:hint="eastAsia"/>
        </w:rPr>
        <w:t>속도가</w:t>
      </w:r>
      <w:r w:rsidR="00FA5DF1">
        <w:rPr>
          <w:rFonts w:hint="eastAsia"/>
        </w:rPr>
        <w:t xml:space="preserve"> </w:t>
      </w:r>
      <w:r w:rsidR="00FA5DF1">
        <w:rPr>
          <w:rFonts w:hint="eastAsia"/>
        </w:rPr>
        <w:t>측정되었다</w:t>
      </w:r>
      <w:r w:rsidR="00FA5DF1">
        <w:rPr>
          <w:rFonts w:hint="eastAsia"/>
        </w:rPr>
        <w:t>.</w:t>
      </w:r>
      <w:r w:rsidR="00FA5DF1">
        <w:t xml:space="preserve"> </w:t>
      </w:r>
      <w:r w:rsidR="00B0672E">
        <w:rPr>
          <w:rFonts w:hint="eastAsia"/>
        </w:rPr>
        <w:t>첫번째</w:t>
      </w:r>
      <w:r w:rsidR="00B0672E">
        <w:rPr>
          <w:rFonts w:hint="eastAsia"/>
        </w:rPr>
        <w:t xml:space="preserve"> </w:t>
      </w:r>
      <w:r w:rsidR="00B0672E">
        <w:rPr>
          <w:rFonts w:hint="eastAsia"/>
        </w:rPr>
        <w:t>이유는</w:t>
      </w:r>
      <w:r w:rsidR="00B0672E">
        <w:rPr>
          <w:rFonts w:hint="eastAsia"/>
        </w:rPr>
        <w:t xml:space="preserve"> </w:t>
      </w:r>
      <w:r w:rsidR="00B0672E">
        <w:rPr>
          <w:rFonts w:hint="eastAsia"/>
        </w:rPr>
        <w:t>데이터의</w:t>
      </w:r>
      <w:r w:rsidR="00B0672E">
        <w:rPr>
          <w:rFonts w:hint="eastAsia"/>
        </w:rPr>
        <w:t xml:space="preserve"> </w:t>
      </w:r>
      <w:r w:rsidR="00B0672E">
        <w:rPr>
          <w:rFonts w:hint="eastAsia"/>
        </w:rPr>
        <w:t>이산화이다</w:t>
      </w:r>
      <w:r w:rsidR="00B0672E">
        <w:rPr>
          <w:rFonts w:hint="eastAsia"/>
        </w:rPr>
        <w:t>(</w:t>
      </w:r>
      <w:r w:rsidR="00B0672E">
        <w:t>scattered data)</w:t>
      </w:r>
      <w:r w:rsidR="00B0672E">
        <w:rPr>
          <w:rFonts w:hint="eastAsia"/>
        </w:rPr>
        <w:t>.</w:t>
      </w:r>
      <w:r w:rsidR="00B0672E">
        <w:t xml:space="preserve"> </w:t>
      </w:r>
      <w:r w:rsidR="00A71E49">
        <w:rPr>
          <w:rFonts w:hint="eastAsia"/>
        </w:rPr>
        <w:t>일반적인</w:t>
      </w:r>
      <w:r w:rsidR="00A71E49">
        <w:rPr>
          <w:rFonts w:hint="eastAsia"/>
        </w:rPr>
        <w:t xml:space="preserve"> </w:t>
      </w:r>
      <w:proofErr w:type="spellStart"/>
      <w:r w:rsidR="00A71E49">
        <w:rPr>
          <w:rFonts w:hint="eastAsia"/>
        </w:rPr>
        <w:t>딥러닝</w:t>
      </w:r>
      <w:r w:rsidR="00B0672E">
        <w:rPr>
          <w:rFonts w:hint="eastAsia"/>
        </w:rPr>
        <w:t>은</w:t>
      </w:r>
      <w:proofErr w:type="spellEnd"/>
      <w:r w:rsidR="00B0672E">
        <w:rPr>
          <w:rFonts w:hint="eastAsia"/>
        </w:rPr>
        <w:t xml:space="preserve"> </w:t>
      </w:r>
      <w:r w:rsidR="00B0672E">
        <w:rPr>
          <w:rFonts w:hint="eastAsia"/>
        </w:rPr>
        <w:t>데이터의</w:t>
      </w:r>
      <w:r w:rsidR="00B0672E">
        <w:rPr>
          <w:rFonts w:hint="eastAsia"/>
        </w:rPr>
        <w:t xml:space="preserve"> </w:t>
      </w:r>
      <w:r w:rsidR="00B0672E">
        <w:rPr>
          <w:rFonts w:hint="eastAsia"/>
        </w:rPr>
        <w:t>일렬로</w:t>
      </w:r>
      <w:r w:rsidR="00B0672E">
        <w:rPr>
          <w:rFonts w:hint="eastAsia"/>
        </w:rPr>
        <w:t xml:space="preserve"> </w:t>
      </w:r>
      <w:r w:rsidR="00B0672E">
        <w:rPr>
          <w:rFonts w:hint="eastAsia"/>
        </w:rPr>
        <w:t>존재하므로</w:t>
      </w:r>
      <w:r w:rsidR="00B0672E">
        <w:rPr>
          <w:rFonts w:hint="eastAsia"/>
        </w:rPr>
        <w:t xml:space="preserve"> </w:t>
      </w:r>
      <w:r w:rsidR="00B0672E">
        <w:rPr>
          <w:rFonts w:hint="eastAsia"/>
        </w:rPr>
        <w:t>병렬</w:t>
      </w:r>
      <w:r w:rsidR="00B0672E">
        <w:rPr>
          <w:rFonts w:hint="eastAsia"/>
        </w:rPr>
        <w:t xml:space="preserve"> </w:t>
      </w:r>
      <w:r w:rsidR="00B0672E">
        <w:rPr>
          <w:rFonts w:hint="eastAsia"/>
        </w:rPr>
        <w:t>계산에</w:t>
      </w:r>
      <w:r w:rsidR="00B0672E">
        <w:rPr>
          <w:rFonts w:hint="eastAsia"/>
        </w:rPr>
        <w:t xml:space="preserve"> </w:t>
      </w:r>
      <w:r w:rsidR="00B0672E">
        <w:rPr>
          <w:rFonts w:hint="eastAsia"/>
        </w:rPr>
        <w:t>적합하지만</w:t>
      </w:r>
      <w:proofErr w:type="gramStart"/>
      <w:r w:rsidR="00B0672E">
        <w:rPr>
          <w:rFonts w:hint="eastAsia"/>
        </w:rPr>
        <w:t>,</w:t>
      </w:r>
      <w:r w:rsidR="00B0672E">
        <w:t xml:space="preserve"> </w:t>
      </w:r>
      <w:r w:rsidR="00B0672E">
        <w:rPr>
          <w:rFonts w:hint="eastAsia"/>
        </w:rPr>
        <w:t>,</w:t>
      </w:r>
      <w:proofErr w:type="gramEnd"/>
      <w:r w:rsidR="00B0672E">
        <w:t xml:space="preserve"> </w:t>
      </w:r>
      <w:r w:rsidR="00B0672E">
        <w:rPr>
          <w:rFonts w:hint="eastAsia"/>
        </w:rPr>
        <w:t>우리</w:t>
      </w:r>
      <w:r w:rsidR="00B0672E">
        <w:rPr>
          <w:rFonts w:hint="eastAsia"/>
        </w:rPr>
        <w:t xml:space="preserve"> </w:t>
      </w:r>
      <w:r w:rsidR="00B0672E">
        <w:rPr>
          <w:rFonts w:hint="eastAsia"/>
        </w:rPr>
        <w:t>데이터는</w:t>
      </w:r>
      <w:r w:rsidR="00B0672E">
        <w:rPr>
          <w:rFonts w:hint="eastAsia"/>
        </w:rPr>
        <w:t xml:space="preserve"> </w:t>
      </w:r>
      <w:r w:rsidR="00E73D6B">
        <w:fldChar w:fldCharType="begin"/>
      </w:r>
      <w:r w:rsidR="00E73D6B">
        <w:instrText xml:space="preserve"> </w:instrText>
      </w:r>
      <w:r w:rsidR="00E73D6B">
        <w:rPr>
          <w:rFonts w:hint="eastAsia"/>
        </w:rPr>
        <w:instrText>REF _Ref168939870</w:instrText>
      </w:r>
      <w:r w:rsidR="00E73D6B">
        <w:instrText xml:space="preserve"> </w:instrText>
      </w:r>
      <w:r w:rsidR="00F12156">
        <w:instrText xml:space="preserve"> \* MERGEFORMAT </w:instrText>
      </w:r>
      <w:r w:rsidR="00E73D6B">
        <w:fldChar w:fldCharType="separate"/>
      </w:r>
      <w:r w:rsidR="00E73D6B">
        <w:t xml:space="preserve">Figure </w:t>
      </w:r>
      <w:r w:rsidR="00E73D6B">
        <w:rPr>
          <w:noProof/>
        </w:rPr>
        <w:t>5</w:t>
      </w:r>
      <w:r w:rsidR="00E73D6B">
        <w:fldChar w:fldCharType="end"/>
      </w:r>
      <w:r w:rsidR="00E73D6B">
        <w:rPr>
          <w:rFonts w:hint="eastAsia"/>
        </w:rPr>
        <w:t>b</w:t>
      </w:r>
      <w:r w:rsidR="00B0672E">
        <w:rPr>
          <w:rFonts w:hint="eastAsia"/>
        </w:rPr>
        <w:t>와</w:t>
      </w:r>
      <w:r w:rsidR="00B0672E">
        <w:rPr>
          <w:rFonts w:hint="eastAsia"/>
        </w:rPr>
        <w:t xml:space="preserve"> </w:t>
      </w:r>
      <w:r w:rsidR="00B0672E">
        <w:rPr>
          <w:rFonts w:hint="eastAsia"/>
        </w:rPr>
        <w:t>같이</w:t>
      </w:r>
      <w:r w:rsidR="00B0672E">
        <w:rPr>
          <w:rFonts w:hint="eastAsia"/>
        </w:rPr>
        <w:t xml:space="preserve"> </w:t>
      </w:r>
      <w:r w:rsidR="00B0672E">
        <w:rPr>
          <w:rFonts w:hint="eastAsia"/>
        </w:rPr>
        <w:t>픽셀</w:t>
      </w:r>
      <w:r w:rsidR="00B0672E">
        <w:rPr>
          <w:rFonts w:hint="eastAsia"/>
        </w:rPr>
        <w:t xml:space="preserve"> </w:t>
      </w:r>
      <w:r w:rsidR="00B0672E">
        <w:rPr>
          <w:rFonts w:hint="eastAsia"/>
        </w:rPr>
        <w:t>슬롯에</w:t>
      </w:r>
      <w:r w:rsidR="00B0672E">
        <w:rPr>
          <w:rFonts w:hint="eastAsia"/>
        </w:rPr>
        <w:t xml:space="preserve"> </w:t>
      </w:r>
      <w:r w:rsidR="00B0672E">
        <w:rPr>
          <w:rFonts w:hint="eastAsia"/>
        </w:rPr>
        <w:t>들어있는</w:t>
      </w:r>
      <w:r w:rsidR="00B0672E">
        <w:rPr>
          <w:rFonts w:hint="eastAsia"/>
        </w:rPr>
        <w:t xml:space="preserve"> </w:t>
      </w:r>
      <w:r w:rsidR="00B0672E">
        <w:rPr>
          <w:rFonts w:hint="eastAsia"/>
        </w:rPr>
        <w:t>데이터들이</w:t>
      </w:r>
      <w:r w:rsidR="00B0672E">
        <w:rPr>
          <w:rFonts w:hint="eastAsia"/>
        </w:rPr>
        <w:t xml:space="preserve"> </w:t>
      </w:r>
      <w:r w:rsidR="00B0672E">
        <w:rPr>
          <w:rFonts w:hint="eastAsia"/>
        </w:rPr>
        <w:t>일정하지</w:t>
      </w:r>
      <w:r w:rsidR="00B0672E">
        <w:rPr>
          <w:rFonts w:hint="eastAsia"/>
        </w:rPr>
        <w:t xml:space="preserve"> </w:t>
      </w:r>
      <w:r w:rsidR="00B0672E">
        <w:rPr>
          <w:rFonts w:hint="eastAsia"/>
        </w:rPr>
        <w:t>않다</w:t>
      </w:r>
      <w:r w:rsidR="00B0672E">
        <w:rPr>
          <w:rFonts w:hint="eastAsia"/>
        </w:rPr>
        <w:t>.</w:t>
      </w:r>
      <w:r w:rsidR="00B0672E">
        <w:t xml:space="preserve"> </w:t>
      </w:r>
      <w:r w:rsidR="00B0672E">
        <w:rPr>
          <w:rFonts w:hint="eastAsia"/>
        </w:rPr>
        <w:t>두번째</w:t>
      </w:r>
      <w:r w:rsidR="00B0672E">
        <w:rPr>
          <w:rFonts w:hint="eastAsia"/>
        </w:rPr>
        <w:t xml:space="preserve"> </w:t>
      </w:r>
      <w:r w:rsidR="00B0672E">
        <w:rPr>
          <w:rFonts w:hint="eastAsia"/>
        </w:rPr>
        <w:t>원인은</w:t>
      </w:r>
      <w:r w:rsidR="00B0672E">
        <w:rPr>
          <w:rFonts w:hint="eastAsia"/>
        </w:rPr>
        <w:t xml:space="preserve"> </w:t>
      </w:r>
      <w:r w:rsidR="003941B2">
        <w:rPr>
          <w:rFonts w:hint="eastAsia"/>
        </w:rPr>
        <w:t>알고리즘에</w:t>
      </w:r>
      <w:r w:rsidR="003941B2">
        <w:rPr>
          <w:rFonts w:hint="eastAsia"/>
        </w:rPr>
        <w:t xml:space="preserve"> </w:t>
      </w:r>
      <w:r w:rsidR="003941B2">
        <w:rPr>
          <w:rFonts w:hint="eastAsia"/>
        </w:rPr>
        <w:t>있다</w:t>
      </w:r>
      <w:r w:rsidR="003941B2">
        <w:rPr>
          <w:rFonts w:hint="eastAsia"/>
        </w:rPr>
        <w:t>.</w:t>
      </w:r>
      <w:r w:rsidR="003941B2">
        <w:t xml:space="preserve"> GPU</w:t>
      </w:r>
      <w:r w:rsidR="003941B2">
        <w:rPr>
          <w:rFonts w:hint="eastAsia"/>
        </w:rPr>
        <w:t>는</w:t>
      </w:r>
      <w:r w:rsidR="003941B2">
        <w:rPr>
          <w:rFonts w:hint="eastAsia"/>
        </w:rPr>
        <w:t xml:space="preserve"> </w:t>
      </w:r>
      <w:r w:rsidR="003941B2">
        <w:rPr>
          <w:rFonts w:hint="eastAsia"/>
        </w:rPr>
        <w:t>모든</w:t>
      </w:r>
      <w:r w:rsidR="003941B2">
        <w:rPr>
          <w:rFonts w:hint="eastAsia"/>
        </w:rPr>
        <w:t xml:space="preserve"> </w:t>
      </w:r>
      <w:r w:rsidR="003941B2">
        <w:rPr>
          <w:rFonts w:hint="eastAsia"/>
        </w:rPr>
        <w:t>코어가</w:t>
      </w:r>
      <w:r w:rsidR="003941B2">
        <w:rPr>
          <w:rFonts w:hint="eastAsia"/>
        </w:rPr>
        <w:t xml:space="preserve"> </w:t>
      </w:r>
      <w:r w:rsidR="003941B2">
        <w:rPr>
          <w:rFonts w:hint="eastAsia"/>
        </w:rPr>
        <w:t>동시에</w:t>
      </w:r>
      <w:r w:rsidR="003941B2">
        <w:rPr>
          <w:rFonts w:hint="eastAsia"/>
        </w:rPr>
        <w:t xml:space="preserve"> </w:t>
      </w:r>
      <w:r w:rsidR="003941B2">
        <w:rPr>
          <w:rFonts w:hint="eastAsia"/>
        </w:rPr>
        <w:t>같은</w:t>
      </w:r>
      <w:r w:rsidR="003941B2">
        <w:rPr>
          <w:rFonts w:hint="eastAsia"/>
        </w:rPr>
        <w:t xml:space="preserve"> </w:t>
      </w:r>
      <w:r w:rsidR="003941B2">
        <w:rPr>
          <w:rFonts w:hint="eastAsia"/>
        </w:rPr>
        <w:t>일을</w:t>
      </w:r>
      <w:r w:rsidR="003941B2">
        <w:rPr>
          <w:rFonts w:hint="eastAsia"/>
        </w:rPr>
        <w:t xml:space="preserve"> </w:t>
      </w:r>
      <w:r w:rsidR="003941B2">
        <w:rPr>
          <w:rFonts w:hint="eastAsia"/>
        </w:rPr>
        <w:t>할</w:t>
      </w:r>
      <w:r w:rsidR="003941B2">
        <w:rPr>
          <w:rFonts w:hint="eastAsia"/>
        </w:rPr>
        <w:t xml:space="preserve"> </w:t>
      </w:r>
      <w:r w:rsidR="003941B2">
        <w:rPr>
          <w:rFonts w:hint="eastAsia"/>
        </w:rPr>
        <w:t>때에만</w:t>
      </w:r>
      <w:r w:rsidR="003941B2">
        <w:rPr>
          <w:rFonts w:hint="eastAsia"/>
        </w:rPr>
        <w:t xml:space="preserve"> </w:t>
      </w:r>
      <w:r w:rsidR="003941B2">
        <w:rPr>
          <w:rFonts w:hint="eastAsia"/>
        </w:rPr>
        <w:t>최대</w:t>
      </w:r>
      <w:r w:rsidR="003941B2">
        <w:rPr>
          <w:rFonts w:hint="eastAsia"/>
        </w:rPr>
        <w:t xml:space="preserve"> </w:t>
      </w:r>
      <w:r w:rsidR="003941B2">
        <w:rPr>
          <w:rFonts w:hint="eastAsia"/>
        </w:rPr>
        <w:t>성능을</w:t>
      </w:r>
      <w:r w:rsidR="003941B2">
        <w:rPr>
          <w:rFonts w:hint="eastAsia"/>
        </w:rPr>
        <w:t xml:space="preserve"> </w:t>
      </w:r>
      <w:r w:rsidR="003941B2">
        <w:rPr>
          <w:rFonts w:hint="eastAsia"/>
        </w:rPr>
        <w:t>발휘한다</w:t>
      </w:r>
      <w:r w:rsidR="003941B2">
        <w:rPr>
          <w:rFonts w:hint="eastAsia"/>
        </w:rPr>
        <w:t>.</w:t>
      </w:r>
      <w:r w:rsidR="003941B2">
        <w:t xml:space="preserve"> </w:t>
      </w:r>
      <w:r w:rsidR="003941B2">
        <w:rPr>
          <w:rFonts w:hint="eastAsia"/>
        </w:rPr>
        <w:t>특히</w:t>
      </w:r>
      <w:r w:rsidR="003941B2">
        <w:rPr>
          <w:rFonts w:hint="eastAsia"/>
        </w:rPr>
        <w:t xml:space="preserve"> </w:t>
      </w:r>
      <w:r w:rsidR="003941B2">
        <w:t>if</w:t>
      </w:r>
      <w:r w:rsidR="003941B2">
        <w:rPr>
          <w:rFonts w:hint="eastAsia"/>
        </w:rPr>
        <w:t>문과</w:t>
      </w:r>
      <w:r w:rsidR="003941B2">
        <w:rPr>
          <w:rFonts w:hint="eastAsia"/>
        </w:rPr>
        <w:t xml:space="preserve"> </w:t>
      </w:r>
      <w:r w:rsidR="003941B2">
        <w:rPr>
          <w:rFonts w:hint="eastAsia"/>
        </w:rPr>
        <w:t>같은</w:t>
      </w:r>
      <w:r w:rsidR="003941B2">
        <w:rPr>
          <w:rFonts w:hint="eastAsia"/>
        </w:rPr>
        <w:t xml:space="preserve"> </w:t>
      </w:r>
      <w:r w:rsidR="003941B2">
        <w:rPr>
          <w:rFonts w:hint="eastAsia"/>
        </w:rPr>
        <w:t>조건문이</w:t>
      </w:r>
      <w:r w:rsidR="003941B2">
        <w:rPr>
          <w:rFonts w:hint="eastAsia"/>
        </w:rPr>
        <w:t xml:space="preserve"> </w:t>
      </w:r>
      <w:r w:rsidR="003941B2">
        <w:rPr>
          <w:rFonts w:hint="eastAsia"/>
        </w:rPr>
        <w:t>사용될</w:t>
      </w:r>
      <w:r w:rsidR="003941B2">
        <w:rPr>
          <w:rFonts w:hint="eastAsia"/>
        </w:rPr>
        <w:t xml:space="preserve"> </w:t>
      </w:r>
      <w:r w:rsidR="003941B2">
        <w:rPr>
          <w:rFonts w:hint="eastAsia"/>
        </w:rPr>
        <w:t>경우</w:t>
      </w:r>
      <w:r w:rsidR="003941B2">
        <w:rPr>
          <w:rFonts w:hint="eastAsia"/>
        </w:rPr>
        <w:t xml:space="preserve"> </w:t>
      </w:r>
      <w:r w:rsidR="003941B2">
        <w:rPr>
          <w:rFonts w:hint="eastAsia"/>
        </w:rPr>
        <w:t>유휴</w:t>
      </w:r>
      <w:r w:rsidR="003941B2">
        <w:rPr>
          <w:rFonts w:hint="eastAsia"/>
        </w:rPr>
        <w:t xml:space="preserve"> </w:t>
      </w:r>
      <w:r w:rsidR="003941B2">
        <w:rPr>
          <w:rFonts w:hint="eastAsia"/>
        </w:rPr>
        <w:t>코어가</w:t>
      </w:r>
      <w:r w:rsidR="003941B2">
        <w:rPr>
          <w:rFonts w:hint="eastAsia"/>
        </w:rPr>
        <w:t xml:space="preserve"> </w:t>
      </w:r>
      <w:r w:rsidR="003941B2">
        <w:rPr>
          <w:rFonts w:hint="eastAsia"/>
        </w:rPr>
        <w:t>생기므로</w:t>
      </w:r>
      <w:r w:rsidR="003941B2">
        <w:rPr>
          <w:rFonts w:hint="eastAsia"/>
        </w:rPr>
        <w:t xml:space="preserve"> </w:t>
      </w:r>
      <w:r w:rsidR="003941B2">
        <w:rPr>
          <w:rFonts w:hint="eastAsia"/>
        </w:rPr>
        <w:t>성능이</w:t>
      </w:r>
      <w:r w:rsidR="003941B2">
        <w:rPr>
          <w:rFonts w:hint="eastAsia"/>
        </w:rPr>
        <w:t xml:space="preserve"> </w:t>
      </w:r>
      <w:r w:rsidR="003941B2">
        <w:rPr>
          <w:rFonts w:hint="eastAsia"/>
        </w:rPr>
        <w:t>급감하게</w:t>
      </w:r>
      <w:r w:rsidR="003941B2">
        <w:rPr>
          <w:rFonts w:hint="eastAsia"/>
        </w:rPr>
        <w:t xml:space="preserve"> </w:t>
      </w:r>
      <w:r w:rsidR="003941B2">
        <w:rPr>
          <w:rFonts w:hint="eastAsia"/>
        </w:rPr>
        <w:t>된다</w:t>
      </w:r>
      <w:r w:rsidR="003941B2">
        <w:rPr>
          <w:rFonts w:hint="eastAsia"/>
        </w:rPr>
        <w:t>.</w:t>
      </w:r>
      <w:r w:rsidR="003941B2">
        <w:t xml:space="preserve"> </w:t>
      </w:r>
      <w:r w:rsidR="00F326A1">
        <w:rPr>
          <w:rFonts w:hint="eastAsia"/>
        </w:rPr>
        <w:t>그럼에도</w:t>
      </w:r>
      <w:r w:rsidR="00F326A1">
        <w:rPr>
          <w:rFonts w:hint="eastAsia"/>
        </w:rPr>
        <w:t xml:space="preserve"> </w:t>
      </w:r>
      <w:r w:rsidR="00F326A1">
        <w:rPr>
          <w:rFonts w:hint="eastAsia"/>
        </w:rPr>
        <w:t>불구하고</w:t>
      </w:r>
      <w:r w:rsidR="00F326A1">
        <w:rPr>
          <w:rFonts w:hint="eastAsia"/>
        </w:rPr>
        <w:t xml:space="preserve"> </w:t>
      </w:r>
      <w:r w:rsidR="00F326A1">
        <w:rPr>
          <w:rFonts w:hint="eastAsia"/>
        </w:rPr>
        <w:t>본</w:t>
      </w:r>
      <w:r w:rsidR="00F326A1">
        <w:rPr>
          <w:rFonts w:hint="eastAsia"/>
        </w:rPr>
        <w:t xml:space="preserve"> </w:t>
      </w:r>
      <w:r w:rsidR="00F326A1">
        <w:rPr>
          <w:rFonts w:hint="eastAsia"/>
        </w:rPr>
        <w:t>알고리즘의</w:t>
      </w:r>
      <w:r w:rsidR="00F326A1">
        <w:rPr>
          <w:rFonts w:hint="eastAsia"/>
        </w:rPr>
        <w:t xml:space="preserve"> </w:t>
      </w:r>
      <w:r w:rsidR="00F326A1">
        <w:t>GPGPU</w:t>
      </w:r>
      <w:r w:rsidR="00F326A1">
        <w:rPr>
          <w:rFonts w:hint="eastAsia"/>
        </w:rPr>
        <w:t>버전은</w:t>
      </w:r>
      <w:r w:rsidR="00F326A1">
        <w:rPr>
          <w:rFonts w:hint="eastAsia"/>
        </w:rPr>
        <w:t xml:space="preserve"> </w:t>
      </w:r>
      <w:r w:rsidR="00E73D6B">
        <w:fldChar w:fldCharType="begin"/>
      </w:r>
      <w:r w:rsidR="00E73D6B">
        <w:instrText xml:space="preserve"> </w:instrText>
      </w:r>
      <w:r w:rsidR="00E73D6B">
        <w:rPr>
          <w:rFonts w:hint="eastAsia"/>
        </w:rPr>
        <w:instrText>REF _Ref168940068</w:instrText>
      </w:r>
      <w:r w:rsidR="00E73D6B">
        <w:instrText xml:space="preserve"> </w:instrText>
      </w:r>
      <w:r w:rsidR="00F12156">
        <w:instrText xml:space="preserve"> \* MERGEFORMAT </w:instrText>
      </w:r>
      <w:r w:rsidR="00E73D6B">
        <w:fldChar w:fldCharType="separate"/>
      </w:r>
      <w:r w:rsidR="00E73D6B">
        <w:t xml:space="preserve">Table </w:t>
      </w:r>
      <w:r w:rsidR="00E73D6B">
        <w:rPr>
          <w:noProof/>
        </w:rPr>
        <w:t>2</w:t>
      </w:r>
      <w:r w:rsidR="00E73D6B">
        <w:fldChar w:fldCharType="end"/>
      </w:r>
      <w:r w:rsidR="00F326A1">
        <w:rPr>
          <w:rFonts w:hint="eastAsia"/>
        </w:rPr>
        <w:t>에서와</w:t>
      </w:r>
      <w:r w:rsidR="00F326A1">
        <w:rPr>
          <w:rFonts w:hint="eastAsia"/>
        </w:rPr>
        <w:t xml:space="preserve"> </w:t>
      </w:r>
      <w:r w:rsidR="00F326A1">
        <w:rPr>
          <w:rFonts w:hint="eastAsia"/>
        </w:rPr>
        <w:t>같이</w:t>
      </w:r>
      <w:r w:rsidR="00F326A1">
        <w:rPr>
          <w:rFonts w:hint="eastAsia"/>
        </w:rPr>
        <w:t xml:space="preserve"> </w:t>
      </w:r>
      <w:r w:rsidR="00F326A1">
        <w:rPr>
          <w:rFonts w:hint="eastAsia"/>
        </w:rPr>
        <w:t>저가형</w:t>
      </w:r>
      <w:r w:rsidR="00F326A1">
        <w:rPr>
          <w:rFonts w:hint="eastAsia"/>
        </w:rPr>
        <w:t xml:space="preserve"> </w:t>
      </w:r>
      <w:r w:rsidR="00F326A1">
        <w:rPr>
          <w:rFonts w:hint="eastAsia"/>
        </w:rPr>
        <w:t>그래픽카드인</w:t>
      </w:r>
      <w:r w:rsidR="00F326A1">
        <w:rPr>
          <w:rFonts w:hint="eastAsia"/>
        </w:rPr>
        <w:t xml:space="preserve"> </w:t>
      </w:r>
      <w:r w:rsidR="00F326A1">
        <w:t>GTX760</w:t>
      </w:r>
      <w:r w:rsidR="00F326A1">
        <w:rPr>
          <w:rFonts w:hint="eastAsia"/>
        </w:rPr>
        <w:t>에서도</w:t>
      </w:r>
      <w:r w:rsidR="00F326A1">
        <w:rPr>
          <w:rFonts w:hint="eastAsia"/>
        </w:rPr>
        <w:t xml:space="preserve"> </w:t>
      </w:r>
      <w:r w:rsidR="00F326A1">
        <w:t>CPU</w:t>
      </w:r>
      <w:r w:rsidR="00F326A1">
        <w:rPr>
          <w:rFonts w:hint="eastAsia"/>
        </w:rPr>
        <w:t>와</w:t>
      </w:r>
      <w:r w:rsidR="00F326A1">
        <w:rPr>
          <w:rFonts w:hint="eastAsia"/>
        </w:rPr>
        <w:t xml:space="preserve"> </w:t>
      </w:r>
      <w:r w:rsidR="00F326A1">
        <w:rPr>
          <w:rFonts w:hint="eastAsia"/>
        </w:rPr>
        <w:t>비슷하거나</w:t>
      </w:r>
      <w:r w:rsidR="00F326A1">
        <w:rPr>
          <w:rFonts w:hint="eastAsia"/>
        </w:rPr>
        <w:t xml:space="preserve"> </w:t>
      </w:r>
      <w:r w:rsidR="00F326A1">
        <w:rPr>
          <w:rFonts w:hint="eastAsia"/>
        </w:rPr>
        <w:t>더</w:t>
      </w:r>
      <w:r w:rsidR="00F326A1">
        <w:rPr>
          <w:rFonts w:hint="eastAsia"/>
        </w:rPr>
        <w:t xml:space="preserve"> </w:t>
      </w:r>
      <w:r w:rsidR="00F326A1">
        <w:rPr>
          <w:rFonts w:hint="eastAsia"/>
        </w:rPr>
        <w:t>빠른</w:t>
      </w:r>
      <w:r w:rsidR="00F326A1">
        <w:rPr>
          <w:rFonts w:hint="eastAsia"/>
        </w:rPr>
        <w:t xml:space="preserve"> </w:t>
      </w:r>
      <w:r w:rsidR="00F326A1">
        <w:rPr>
          <w:rFonts w:hint="eastAsia"/>
        </w:rPr>
        <w:t>성능을</w:t>
      </w:r>
      <w:r w:rsidR="00F326A1">
        <w:rPr>
          <w:rFonts w:hint="eastAsia"/>
        </w:rPr>
        <w:t xml:space="preserve"> </w:t>
      </w:r>
      <w:proofErr w:type="spellStart"/>
      <w:r w:rsidR="00F326A1">
        <w:rPr>
          <w:rFonts w:hint="eastAsia"/>
        </w:rPr>
        <w:t>나타내었다</w:t>
      </w:r>
      <w:proofErr w:type="spellEnd"/>
      <w:r w:rsidR="00F326A1">
        <w:rPr>
          <w:rFonts w:hint="eastAsia"/>
        </w:rPr>
        <w:t>.</w:t>
      </w:r>
      <w:r w:rsidR="00F326A1">
        <w:t xml:space="preserve"> </w:t>
      </w:r>
    </w:p>
    <w:p w14:paraId="789C07BA" w14:textId="004C2C52" w:rsidR="00D6435E" w:rsidRDefault="00D6435E" w:rsidP="00F12156">
      <w:pPr>
        <w:ind w:firstLineChars="50"/>
      </w:pPr>
    </w:p>
    <w:p w14:paraId="2B936DDC" w14:textId="6BB92396" w:rsidR="00F43654" w:rsidRDefault="00E73D6B" w:rsidP="002A75B0">
      <w:pPr>
        <w:pStyle w:val="Table0"/>
      </w:pPr>
      <w:bookmarkStart w:id="17" w:name="_Ref168940068"/>
      <w:r>
        <w:lastRenderedPageBreak/>
        <w:t xml:space="preserve">Table </w:t>
      </w:r>
      <w:fldSimple w:instr=" SEQ Table \* ARABIC ">
        <w:r w:rsidR="005A63E9">
          <w:rPr>
            <w:noProof/>
          </w:rPr>
          <w:t>5</w:t>
        </w:r>
      </w:fldSimple>
      <w:bookmarkEnd w:id="17"/>
      <w:r w:rsidR="00F43654">
        <w:t xml:space="preserve">. </w:t>
      </w:r>
      <w:r w:rsidR="002464B0">
        <w:rPr>
          <w:rFonts w:hint="eastAsia"/>
        </w:rPr>
        <w:t xml:space="preserve">Calculation time </w:t>
      </w:r>
      <w:r w:rsidR="00EA40D0">
        <w:t xml:space="preserve">of </w:t>
      </w:r>
      <w:r w:rsidR="00B4652C">
        <w:t xml:space="preserve">CPU and </w:t>
      </w:r>
      <w:r w:rsidR="00EA40D0">
        <w:t>low-priced GPU</w:t>
      </w:r>
      <w:r w:rsidR="00D23A76">
        <w:t xml:space="preserve"> </w:t>
      </w:r>
      <w:r w:rsidR="002464B0">
        <w:rPr>
          <w:rFonts w:hint="eastAsia"/>
        </w:rPr>
        <w:t xml:space="preserve">for </w:t>
      </w:r>
      <w:r w:rsidR="002464B0">
        <w:t xml:space="preserve">Stanford </w:t>
      </w:r>
      <w:r w:rsidR="007C36A6">
        <w:rPr>
          <w:rFonts w:hint="eastAsia"/>
        </w:rPr>
        <w:t>B</w:t>
      </w:r>
      <w:r w:rsidR="007C36A6">
        <w:t>unny</w:t>
      </w:r>
      <w:r w:rsidR="002464B0">
        <w:t xml:space="preserve"> </w:t>
      </w:r>
      <w:r w:rsidR="00F225AF">
        <w:t>with respect to different max triangle size</w:t>
      </w:r>
      <w:r w:rsidR="004C19C0">
        <w:t xml:space="preserve">s </w:t>
      </w:r>
      <w:r w:rsidR="00E1178F">
        <w:t>(</w:t>
      </w:r>
      <w:r w:rsidR="00F225AF">
        <w:t>angle interval</w:t>
      </w:r>
      <w:r w:rsidR="00795CED">
        <w:t xml:space="preserve">: </w:t>
      </w:r>
      <w:r w:rsidR="00F225AF">
        <w:t>1</w:t>
      </w:r>
      <w:r w:rsidR="00174FE9">
        <w:t>0</w:t>
      </w:r>
      <w:r w:rsidR="004B77E0" w:rsidRPr="004342A1">
        <w:rPr>
          <w:rFonts w:hint="eastAsia"/>
        </w:rPr>
        <w:t>°</w:t>
      </w:r>
      <w:r w:rsidR="00F225AF">
        <w:t>,</w:t>
      </w:r>
      <w:r w:rsidR="00A62A15">
        <w:t xml:space="preserve"> </w:t>
      </w:r>
      <w:r w:rsidR="002A3133">
        <w:t>unit</w:t>
      </w:r>
      <w:r w:rsidR="00795CED">
        <w:t xml:space="preserve">: </w:t>
      </w:r>
      <w:r w:rsidR="00F225AF">
        <w:t>[</w:t>
      </w:r>
      <w:proofErr w:type="spellStart"/>
      <w:proofErr w:type="gramStart"/>
      <w:r w:rsidR="00E1178F">
        <w:t>minute:second</w:t>
      </w:r>
      <w:proofErr w:type="spellEnd"/>
      <w:proofErr w:type="gramEnd"/>
      <w:r w:rsidR="00F225AF">
        <w:t>]</w:t>
      </w:r>
      <w:r w:rsidR="00E1178F">
        <w:t>)</w:t>
      </w:r>
    </w:p>
    <w:tbl>
      <w:tblPr>
        <w:tblStyle w:val="a8"/>
        <w:tblW w:w="0" w:type="auto"/>
        <w:tblLook w:val="04A0" w:firstRow="1" w:lastRow="0" w:firstColumn="1" w:lastColumn="0" w:noHBand="0" w:noVBand="1"/>
      </w:tblPr>
      <w:tblGrid>
        <w:gridCol w:w="1271"/>
        <w:gridCol w:w="1418"/>
        <w:gridCol w:w="1417"/>
        <w:gridCol w:w="992"/>
      </w:tblGrid>
      <w:tr w:rsidR="00A15D34" w14:paraId="659E93EF" w14:textId="77777777" w:rsidTr="00686036">
        <w:tc>
          <w:tcPr>
            <w:tcW w:w="2689" w:type="dxa"/>
            <w:gridSpan w:val="2"/>
            <w:vAlign w:val="center"/>
          </w:tcPr>
          <w:p w14:paraId="23DF48BD" w14:textId="3E336388" w:rsidR="00A15D34" w:rsidRPr="00F811B9" w:rsidRDefault="00A15D34" w:rsidP="00532BB2">
            <w:pPr>
              <w:pStyle w:val="Table"/>
            </w:pPr>
            <w:r w:rsidRPr="00F811B9">
              <w:t>Hardware</w:t>
            </w:r>
          </w:p>
        </w:tc>
        <w:tc>
          <w:tcPr>
            <w:tcW w:w="2409" w:type="dxa"/>
            <w:gridSpan w:val="2"/>
            <w:vAlign w:val="center"/>
          </w:tcPr>
          <w:p w14:paraId="4F680BEE" w14:textId="5CA9A3F4" w:rsidR="00A15D34" w:rsidRPr="00F811B9" w:rsidRDefault="005C1EC9" w:rsidP="00532BB2">
            <w:pPr>
              <w:pStyle w:val="Table"/>
            </w:pPr>
            <w:r w:rsidRPr="00F811B9">
              <w:t>Max triangl</w:t>
            </w:r>
            <w:r w:rsidR="00A15D34" w:rsidRPr="00F811B9">
              <w:t xml:space="preserve">e </w:t>
            </w:r>
            <w:r w:rsidR="0084302D" w:rsidRPr="00F811B9">
              <w:t>size</w:t>
            </w:r>
            <w:r w:rsidR="00C441D8" w:rsidRPr="00F811B9">
              <w:br/>
            </w:r>
            <w:r w:rsidR="0084302D" w:rsidRPr="00F811B9">
              <w:t>(</w:t>
            </w:r>
            <w:r w:rsidR="00C441D8" w:rsidRPr="00F811B9">
              <w:t>width x height</w:t>
            </w:r>
            <w:r w:rsidR="0084302D" w:rsidRPr="00F811B9">
              <w:t>)</w:t>
            </w:r>
          </w:p>
        </w:tc>
      </w:tr>
      <w:tr w:rsidR="00BD5C72" w14:paraId="706A1F9C" w14:textId="77777777" w:rsidTr="00686036">
        <w:tc>
          <w:tcPr>
            <w:tcW w:w="1271" w:type="dxa"/>
            <w:vAlign w:val="center"/>
          </w:tcPr>
          <w:p w14:paraId="603E387F" w14:textId="39290C96" w:rsidR="00BD5C72" w:rsidRPr="00F811B9" w:rsidRDefault="00A6137C" w:rsidP="00532BB2">
            <w:pPr>
              <w:pStyle w:val="Table"/>
            </w:pPr>
            <w:r w:rsidRPr="00F811B9">
              <w:rPr>
                <w:rFonts w:hint="eastAsia"/>
              </w:rPr>
              <w:t>t</w:t>
            </w:r>
            <w:r w:rsidRPr="00F811B9">
              <w:t>ype</w:t>
            </w:r>
            <w:r w:rsidR="00E02C80" w:rsidRPr="00F811B9">
              <w:rPr>
                <w:rFonts w:hint="eastAsia"/>
              </w:rPr>
              <w:t>†</w:t>
            </w:r>
          </w:p>
        </w:tc>
        <w:tc>
          <w:tcPr>
            <w:tcW w:w="1418" w:type="dxa"/>
            <w:vAlign w:val="center"/>
          </w:tcPr>
          <w:p w14:paraId="00195124" w14:textId="1486BE59" w:rsidR="00BD5C72" w:rsidRPr="00F811B9" w:rsidRDefault="00646C5F" w:rsidP="00532BB2">
            <w:pPr>
              <w:pStyle w:val="Table"/>
            </w:pPr>
            <w:r w:rsidRPr="00F811B9">
              <w:rPr>
                <w:rFonts w:hint="eastAsia"/>
              </w:rPr>
              <w:t>#</w:t>
            </w:r>
            <w:r w:rsidRPr="00F811B9">
              <w:t xml:space="preserve"> </w:t>
            </w:r>
            <w:r w:rsidR="00686036">
              <w:rPr>
                <w:rFonts w:hint="eastAsia"/>
              </w:rPr>
              <w:t xml:space="preserve">of </w:t>
            </w:r>
            <w:r w:rsidR="00717C8E" w:rsidRPr="00F811B9">
              <w:t>thread</w:t>
            </w:r>
          </w:p>
        </w:tc>
        <w:tc>
          <w:tcPr>
            <w:tcW w:w="1417" w:type="dxa"/>
            <w:vAlign w:val="center"/>
          </w:tcPr>
          <w:p w14:paraId="664A87E0" w14:textId="15716FAE" w:rsidR="00BD5C72" w:rsidRPr="00F811B9" w:rsidRDefault="00E32BB8" w:rsidP="00532BB2">
            <w:pPr>
              <w:pStyle w:val="Table"/>
            </w:pPr>
            <w:r w:rsidRPr="00F811B9">
              <w:t>16x16</w:t>
            </w:r>
          </w:p>
        </w:tc>
        <w:tc>
          <w:tcPr>
            <w:tcW w:w="992" w:type="dxa"/>
            <w:vAlign w:val="center"/>
          </w:tcPr>
          <w:p w14:paraId="544B8640" w14:textId="15DEAC16" w:rsidR="00BD5C72" w:rsidRPr="00F811B9" w:rsidRDefault="00E32BB8" w:rsidP="00532BB2">
            <w:pPr>
              <w:pStyle w:val="Table"/>
            </w:pPr>
            <w:r w:rsidRPr="00F811B9">
              <w:rPr>
                <w:rFonts w:hint="eastAsia"/>
              </w:rPr>
              <w:t>4</w:t>
            </w:r>
            <w:r w:rsidRPr="00F811B9">
              <w:t>x4</w:t>
            </w:r>
          </w:p>
        </w:tc>
      </w:tr>
      <w:tr w:rsidR="00730D0F" w14:paraId="4C863EF3" w14:textId="77777777" w:rsidTr="00686036">
        <w:tc>
          <w:tcPr>
            <w:tcW w:w="1271" w:type="dxa"/>
            <w:vAlign w:val="center"/>
          </w:tcPr>
          <w:p w14:paraId="511E8388" w14:textId="3FCCAE76" w:rsidR="00730D0F" w:rsidRPr="00F811B9" w:rsidRDefault="003B49D6" w:rsidP="00532BB2">
            <w:pPr>
              <w:pStyle w:val="Table"/>
            </w:pPr>
            <w:r w:rsidRPr="00F811B9">
              <w:t>CPU</w:t>
            </w:r>
          </w:p>
        </w:tc>
        <w:tc>
          <w:tcPr>
            <w:tcW w:w="1418" w:type="dxa"/>
            <w:vAlign w:val="center"/>
          </w:tcPr>
          <w:p w14:paraId="324BA620" w14:textId="783A311F" w:rsidR="00730D0F" w:rsidRPr="00F811B9" w:rsidRDefault="00717C8E" w:rsidP="00532BB2">
            <w:pPr>
              <w:pStyle w:val="Table"/>
            </w:pPr>
            <w:r w:rsidRPr="00F811B9">
              <w:t>12</w:t>
            </w:r>
          </w:p>
        </w:tc>
        <w:tc>
          <w:tcPr>
            <w:tcW w:w="2409" w:type="dxa"/>
            <w:gridSpan w:val="2"/>
            <w:vAlign w:val="center"/>
          </w:tcPr>
          <w:p w14:paraId="3B97E057" w14:textId="7ABF588B" w:rsidR="00730D0F" w:rsidRPr="008D2A24" w:rsidRDefault="002C1266" w:rsidP="00532BB2">
            <w:pPr>
              <w:pStyle w:val="Table"/>
            </w:pPr>
            <w:r>
              <w:t>0:</w:t>
            </w:r>
            <w:r w:rsidR="00730D0F" w:rsidRPr="008D2A24">
              <w:t>14.</w:t>
            </w:r>
            <w:r w:rsidR="008F12EF">
              <w:t>3</w:t>
            </w:r>
          </w:p>
        </w:tc>
      </w:tr>
      <w:tr w:rsidR="0092008E" w14:paraId="68A1C2A0" w14:textId="77777777" w:rsidTr="00686036">
        <w:tc>
          <w:tcPr>
            <w:tcW w:w="1271" w:type="dxa"/>
            <w:vMerge w:val="restart"/>
            <w:vAlign w:val="center"/>
          </w:tcPr>
          <w:p w14:paraId="4B8EA3E1" w14:textId="7886DA81" w:rsidR="00827048" w:rsidRPr="00F811B9" w:rsidRDefault="0092008E" w:rsidP="00532BB2">
            <w:pPr>
              <w:pStyle w:val="Table"/>
            </w:pPr>
            <w:r w:rsidRPr="00F811B9">
              <w:t>GPU</w:t>
            </w:r>
          </w:p>
        </w:tc>
        <w:tc>
          <w:tcPr>
            <w:tcW w:w="1418" w:type="dxa"/>
            <w:vAlign w:val="center"/>
          </w:tcPr>
          <w:p w14:paraId="5529C5D8" w14:textId="3E72F34B" w:rsidR="0092008E" w:rsidRPr="00F811B9" w:rsidRDefault="0092008E" w:rsidP="00532BB2">
            <w:pPr>
              <w:pStyle w:val="Table"/>
            </w:pPr>
            <w:r w:rsidRPr="00F811B9">
              <w:t>1</w:t>
            </w:r>
          </w:p>
        </w:tc>
        <w:tc>
          <w:tcPr>
            <w:tcW w:w="1417" w:type="dxa"/>
            <w:vAlign w:val="center"/>
          </w:tcPr>
          <w:p w14:paraId="3E97D9F1" w14:textId="6D18EAC7" w:rsidR="0092008E" w:rsidRPr="00F811B9" w:rsidRDefault="001D451F" w:rsidP="00532BB2">
            <w:pPr>
              <w:pStyle w:val="Table"/>
            </w:pPr>
            <w:r>
              <w:t>0:</w:t>
            </w:r>
            <w:r w:rsidR="0092008E" w:rsidRPr="00F811B9">
              <w:rPr>
                <w:rFonts w:hint="eastAsia"/>
              </w:rPr>
              <w:t>2</w:t>
            </w:r>
            <w:r w:rsidR="0092008E" w:rsidRPr="00F811B9">
              <w:t>3.3</w:t>
            </w:r>
          </w:p>
        </w:tc>
        <w:tc>
          <w:tcPr>
            <w:tcW w:w="992" w:type="dxa"/>
            <w:vAlign w:val="center"/>
          </w:tcPr>
          <w:p w14:paraId="6290D0A9" w14:textId="59022F8A" w:rsidR="0092008E" w:rsidRPr="00F811B9" w:rsidRDefault="001D451F" w:rsidP="00532BB2">
            <w:pPr>
              <w:pStyle w:val="Table"/>
            </w:pPr>
            <w:r>
              <w:t>0:</w:t>
            </w:r>
            <w:r w:rsidR="009D5EFE">
              <w:t>0</w:t>
            </w:r>
            <w:r w:rsidR="0092008E" w:rsidRPr="00F811B9">
              <w:rPr>
                <w:rFonts w:hint="eastAsia"/>
              </w:rPr>
              <w:t>9</w:t>
            </w:r>
            <w:r w:rsidR="0092008E" w:rsidRPr="00F811B9">
              <w:t>.3</w:t>
            </w:r>
          </w:p>
        </w:tc>
      </w:tr>
      <w:tr w:rsidR="0092008E" w14:paraId="623F8340" w14:textId="77777777" w:rsidTr="00686036">
        <w:tc>
          <w:tcPr>
            <w:tcW w:w="1271" w:type="dxa"/>
            <w:vMerge/>
            <w:vAlign w:val="center"/>
          </w:tcPr>
          <w:p w14:paraId="03DC63BB" w14:textId="5F2EC511" w:rsidR="0092008E" w:rsidRDefault="0092008E" w:rsidP="00532BB2">
            <w:pPr>
              <w:pStyle w:val="Table"/>
            </w:pPr>
          </w:p>
        </w:tc>
        <w:tc>
          <w:tcPr>
            <w:tcW w:w="1418" w:type="dxa"/>
            <w:vAlign w:val="center"/>
          </w:tcPr>
          <w:p w14:paraId="20B46F29" w14:textId="5A98272D" w:rsidR="0092008E" w:rsidRPr="00F811B9" w:rsidRDefault="0092008E" w:rsidP="00532BB2">
            <w:pPr>
              <w:pStyle w:val="Table"/>
            </w:pPr>
            <w:r w:rsidRPr="00F811B9">
              <w:t>2</w:t>
            </w:r>
          </w:p>
        </w:tc>
        <w:tc>
          <w:tcPr>
            <w:tcW w:w="1417" w:type="dxa"/>
            <w:vAlign w:val="center"/>
          </w:tcPr>
          <w:p w14:paraId="4519351C" w14:textId="4C6FB753" w:rsidR="0092008E" w:rsidRPr="00F811B9" w:rsidRDefault="001D451F" w:rsidP="00532BB2">
            <w:pPr>
              <w:pStyle w:val="Table"/>
            </w:pPr>
            <w:r>
              <w:t>0:</w:t>
            </w:r>
            <w:r w:rsidR="0092008E" w:rsidRPr="00F811B9">
              <w:rPr>
                <w:rFonts w:hint="eastAsia"/>
              </w:rPr>
              <w:t>2</w:t>
            </w:r>
            <w:r w:rsidR="0092008E" w:rsidRPr="00F811B9">
              <w:t>1.0</w:t>
            </w:r>
          </w:p>
        </w:tc>
        <w:tc>
          <w:tcPr>
            <w:tcW w:w="992" w:type="dxa"/>
            <w:vAlign w:val="center"/>
          </w:tcPr>
          <w:p w14:paraId="73175C5E" w14:textId="71E79F5C" w:rsidR="0092008E" w:rsidRPr="00F811B9" w:rsidRDefault="001D451F" w:rsidP="00532BB2">
            <w:pPr>
              <w:pStyle w:val="Table"/>
            </w:pPr>
            <w:r>
              <w:t>0:</w:t>
            </w:r>
            <w:r w:rsidR="009D5EFE">
              <w:t>0</w:t>
            </w:r>
            <w:r w:rsidR="0092008E" w:rsidRPr="00F811B9">
              <w:rPr>
                <w:rFonts w:hint="eastAsia"/>
              </w:rPr>
              <w:t>7</w:t>
            </w:r>
            <w:r w:rsidR="0092008E" w:rsidRPr="00F811B9">
              <w:t>.</w:t>
            </w:r>
            <w:r w:rsidR="00D11CFA">
              <w:t>7</w:t>
            </w:r>
          </w:p>
        </w:tc>
      </w:tr>
      <w:tr w:rsidR="0092008E" w14:paraId="1EB658CF" w14:textId="77777777" w:rsidTr="00686036">
        <w:tc>
          <w:tcPr>
            <w:tcW w:w="1271" w:type="dxa"/>
            <w:vMerge/>
            <w:vAlign w:val="center"/>
          </w:tcPr>
          <w:p w14:paraId="07694C54" w14:textId="102F95EE" w:rsidR="0092008E" w:rsidRDefault="0092008E" w:rsidP="00532BB2">
            <w:pPr>
              <w:pStyle w:val="Table"/>
            </w:pPr>
          </w:p>
        </w:tc>
        <w:tc>
          <w:tcPr>
            <w:tcW w:w="1418" w:type="dxa"/>
            <w:vAlign w:val="center"/>
          </w:tcPr>
          <w:p w14:paraId="399B06E4" w14:textId="5298E2CD" w:rsidR="0092008E" w:rsidRPr="00F811B9" w:rsidRDefault="0092008E" w:rsidP="00532BB2">
            <w:pPr>
              <w:pStyle w:val="Table"/>
            </w:pPr>
            <w:r w:rsidRPr="00F811B9">
              <w:t>3</w:t>
            </w:r>
          </w:p>
        </w:tc>
        <w:tc>
          <w:tcPr>
            <w:tcW w:w="1417" w:type="dxa"/>
            <w:vAlign w:val="center"/>
          </w:tcPr>
          <w:p w14:paraId="0B642E1A" w14:textId="6EC331E1" w:rsidR="0092008E" w:rsidRPr="00F811B9" w:rsidRDefault="001D451F" w:rsidP="00532BB2">
            <w:pPr>
              <w:pStyle w:val="Table"/>
            </w:pPr>
            <w:r>
              <w:t>0:</w:t>
            </w:r>
            <w:r w:rsidR="0092008E" w:rsidRPr="00F811B9">
              <w:rPr>
                <w:rFonts w:hint="eastAsia"/>
              </w:rPr>
              <w:t>2</w:t>
            </w:r>
            <w:r w:rsidR="0092008E" w:rsidRPr="00F811B9">
              <w:t>2.6</w:t>
            </w:r>
          </w:p>
        </w:tc>
        <w:tc>
          <w:tcPr>
            <w:tcW w:w="992" w:type="dxa"/>
            <w:vAlign w:val="center"/>
          </w:tcPr>
          <w:p w14:paraId="1D4943AF" w14:textId="371795F5" w:rsidR="0092008E" w:rsidRPr="00F811B9" w:rsidRDefault="001D451F" w:rsidP="00532BB2">
            <w:pPr>
              <w:pStyle w:val="Table"/>
            </w:pPr>
            <w:r>
              <w:t>0:</w:t>
            </w:r>
            <w:r w:rsidR="009D5EFE">
              <w:t>0</w:t>
            </w:r>
            <w:r w:rsidR="0092008E" w:rsidRPr="00F811B9">
              <w:rPr>
                <w:rFonts w:hint="eastAsia"/>
              </w:rPr>
              <w:t>8</w:t>
            </w:r>
            <w:r w:rsidR="0092008E" w:rsidRPr="00F811B9">
              <w:t>.9</w:t>
            </w:r>
          </w:p>
        </w:tc>
      </w:tr>
      <w:tr w:rsidR="0092008E" w14:paraId="29A09050" w14:textId="77777777" w:rsidTr="00686036">
        <w:tc>
          <w:tcPr>
            <w:tcW w:w="1271" w:type="dxa"/>
            <w:vMerge/>
            <w:vAlign w:val="center"/>
          </w:tcPr>
          <w:p w14:paraId="7A4FFAA1" w14:textId="33E2F063" w:rsidR="0092008E" w:rsidRDefault="0092008E" w:rsidP="00532BB2">
            <w:pPr>
              <w:pStyle w:val="Table"/>
            </w:pPr>
          </w:p>
        </w:tc>
        <w:tc>
          <w:tcPr>
            <w:tcW w:w="1418" w:type="dxa"/>
            <w:vAlign w:val="center"/>
          </w:tcPr>
          <w:p w14:paraId="46B0319C" w14:textId="474E7735" w:rsidR="0092008E" w:rsidRPr="00F811B9" w:rsidRDefault="0092008E" w:rsidP="00532BB2">
            <w:pPr>
              <w:pStyle w:val="Table"/>
            </w:pPr>
            <w:r w:rsidRPr="00F811B9">
              <w:t>6</w:t>
            </w:r>
          </w:p>
        </w:tc>
        <w:tc>
          <w:tcPr>
            <w:tcW w:w="1417" w:type="dxa"/>
            <w:vAlign w:val="center"/>
          </w:tcPr>
          <w:p w14:paraId="706BFD9E" w14:textId="4844C526" w:rsidR="0092008E" w:rsidRPr="00F811B9" w:rsidRDefault="001D451F" w:rsidP="00532BB2">
            <w:pPr>
              <w:pStyle w:val="Table"/>
            </w:pPr>
            <w:r>
              <w:t>0:</w:t>
            </w:r>
            <w:r w:rsidR="0092008E" w:rsidRPr="00F811B9">
              <w:rPr>
                <w:rFonts w:hint="eastAsia"/>
              </w:rPr>
              <w:t>28.3</w:t>
            </w:r>
          </w:p>
        </w:tc>
        <w:tc>
          <w:tcPr>
            <w:tcW w:w="992" w:type="dxa"/>
            <w:vAlign w:val="center"/>
          </w:tcPr>
          <w:p w14:paraId="79ED8F54" w14:textId="6EA86295" w:rsidR="0092008E" w:rsidRPr="00F811B9" w:rsidRDefault="001D451F" w:rsidP="00532BB2">
            <w:pPr>
              <w:pStyle w:val="Table"/>
            </w:pPr>
            <w:r>
              <w:t>0:</w:t>
            </w:r>
            <w:r w:rsidR="0092008E" w:rsidRPr="00F811B9">
              <w:rPr>
                <w:rFonts w:hint="eastAsia"/>
              </w:rPr>
              <w:t>1</w:t>
            </w:r>
            <w:r w:rsidR="0092008E" w:rsidRPr="00F811B9">
              <w:t>1.6</w:t>
            </w:r>
          </w:p>
        </w:tc>
      </w:tr>
      <w:tr w:rsidR="0092008E" w14:paraId="797C1239" w14:textId="77777777" w:rsidTr="00686036">
        <w:tc>
          <w:tcPr>
            <w:tcW w:w="1271" w:type="dxa"/>
            <w:vMerge/>
            <w:vAlign w:val="center"/>
          </w:tcPr>
          <w:p w14:paraId="2BD71C16" w14:textId="77777777" w:rsidR="0092008E" w:rsidRDefault="0092008E" w:rsidP="00532BB2">
            <w:pPr>
              <w:pStyle w:val="Table"/>
            </w:pPr>
          </w:p>
        </w:tc>
        <w:tc>
          <w:tcPr>
            <w:tcW w:w="1418" w:type="dxa"/>
            <w:vAlign w:val="center"/>
          </w:tcPr>
          <w:p w14:paraId="25A5CDA1" w14:textId="4D4430E1" w:rsidR="0092008E" w:rsidRPr="00F811B9" w:rsidRDefault="0092008E" w:rsidP="00532BB2">
            <w:pPr>
              <w:pStyle w:val="Table"/>
            </w:pPr>
            <w:r w:rsidRPr="00F811B9">
              <w:t>10</w:t>
            </w:r>
          </w:p>
        </w:tc>
        <w:tc>
          <w:tcPr>
            <w:tcW w:w="1417" w:type="dxa"/>
            <w:vAlign w:val="center"/>
          </w:tcPr>
          <w:p w14:paraId="64CE6816" w14:textId="34C914A8" w:rsidR="0092008E" w:rsidRPr="00F811B9" w:rsidRDefault="0092008E" w:rsidP="00532BB2">
            <w:pPr>
              <w:pStyle w:val="Table"/>
            </w:pPr>
            <w:r w:rsidRPr="00F811B9">
              <w:rPr>
                <w:rFonts w:hint="eastAsia"/>
              </w:rPr>
              <w:t>1:06.</w:t>
            </w:r>
            <w:r w:rsidR="00D11CFA">
              <w:t>3</w:t>
            </w:r>
          </w:p>
        </w:tc>
        <w:tc>
          <w:tcPr>
            <w:tcW w:w="992" w:type="dxa"/>
            <w:vAlign w:val="center"/>
          </w:tcPr>
          <w:p w14:paraId="5D7C0296" w14:textId="2DB2A45E" w:rsidR="0092008E" w:rsidRPr="00F811B9" w:rsidRDefault="001D451F" w:rsidP="00532BB2">
            <w:pPr>
              <w:pStyle w:val="Table"/>
            </w:pPr>
            <w:r>
              <w:t>0:</w:t>
            </w:r>
            <w:r w:rsidR="0092008E" w:rsidRPr="00F811B9">
              <w:rPr>
                <w:rFonts w:hint="eastAsia"/>
              </w:rPr>
              <w:t>2</w:t>
            </w:r>
            <w:r w:rsidR="0092008E" w:rsidRPr="00F811B9">
              <w:t>8.5</w:t>
            </w:r>
          </w:p>
        </w:tc>
      </w:tr>
    </w:tbl>
    <w:p w14:paraId="038F4849" w14:textId="71E9F864" w:rsidR="00264075" w:rsidRDefault="0000779C" w:rsidP="00F12156">
      <w:pPr>
        <w:ind w:firstLineChars="50" w:firstLine="110"/>
        <w:rPr>
          <w:sz w:val="22"/>
        </w:rPr>
      </w:pPr>
      <w:r w:rsidRPr="00F811B9">
        <w:rPr>
          <w:sz w:val="22"/>
        </w:rPr>
        <w:t>(</w:t>
      </w:r>
      <w:r w:rsidR="0084514A" w:rsidRPr="00F811B9">
        <w:rPr>
          <w:rFonts w:hint="eastAsia"/>
          <w:sz w:val="22"/>
        </w:rPr>
        <w:t>†</w:t>
      </w:r>
      <w:r w:rsidR="0084514A" w:rsidRPr="00F811B9">
        <w:rPr>
          <w:rFonts w:hint="eastAsia"/>
          <w:sz w:val="22"/>
        </w:rPr>
        <w:t xml:space="preserve">: </w:t>
      </w:r>
      <w:r w:rsidR="0084514A" w:rsidRPr="00F811B9">
        <w:rPr>
          <w:sz w:val="22"/>
        </w:rPr>
        <w:t xml:space="preserve">CPU: </w:t>
      </w:r>
      <w:r w:rsidRPr="00F811B9">
        <w:rPr>
          <w:sz w:val="22"/>
        </w:rPr>
        <w:t>Intel i7-8700</w:t>
      </w:r>
      <w:r w:rsidR="0084514A" w:rsidRPr="00F811B9">
        <w:rPr>
          <w:sz w:val="22"/>
        </w:rPr>
        <w:t xml:space="preserve">, GPU: </w:t>
      </w:r>
      <w:r w:rsidR="0001560A">
        <w:rPr>
          <w:sz w:val="22"/>
        </w:rPr>
        <w:t>NVIDIA</w:t>
      </w:r>
      <w:r w:rsidR="0084514A" w:rsidRPr="00F811B9">
        <w:rPr>
          <w:sz w:val="22"/>
        </w:rPr>
        <w:t xml:space="preserve"> GTX 760</w:t>
      </w:r>
      <w:r w:rsidRPr="00F811B9">
        <w:rPr>
          <w:sz w:val="22"/>
        </w:rPr>
        <w:t>)</w:t>
      </w:r>
    </w:p>
    <w:p w14:paraId="09488113" w14:textId="20E0B7BE" w:rsidR="00E6753F" w:rsidRDefault="00E6753F" w:rsidP="00F12156">
      <w:pPr>
        <w:ind w:firstLineChars="50" w:firstLine="110"/>
        <w:rPr>
          <w:sz w:val="22"/>
        </w:rPr>
      </w:pPr>
    </w:p>
    <w:p w14:paraId="35ACCFBC" w14:textId="4F5D3B38" w:rsidR="00E6753F" w:rsidRDefault="00D16DDD" w:rsidP="00F12156">
      <w:pPr>
        <w:ind w:firstLineChars="50" w:firstLine="110"/>
        <w:rPr>
          <w:sz w:val="22"/>
        </w:rPr>
      </w:pPr>
      <w:r>
        <w:rPr>
          <w:rFonts w:hint="eastAsia"/>
          <w:sz w:val="22"/>
        </w:rPr>
        <w:t>세부함수별</w:t>
      </w:r>
      <w:r>
        <w:rPr>
          <w:rFonts w:hint="eastAsia"/>
          <w:sz w:val="22"/>
        </w:rPr>
        <w:t xml:space="preserve"> </w:t>
      </w:r>
      <w:r>
        <w:rPr>
          <w:rFonts w:hint="eastAsia"/>
          <w:sz w:val="22"/>
        </w:rPr>
        <w:t>걸리는</w:t>
      </w:r>
      <w:r>
        <w:rPr>
          <w:rFonts w:hint="eastAsia"/>
          <w:sz w:val="22"/>
        </w:rPr>
        <w:t xml:space="preserve"> </w:t>
      </w:r>
      <w:r>
        <w:rPr>
          <w:rFonts w:hint="eastAsia"/>
          <w:sz w:val="22"/>
        </w:rPr>
        <w:t>시간을</w:t>
      </w:r>
      <w:r>
        <w:rPr>
          <w:rFonts w:hint="eastAsia"/>
          <w:sz w:val="22"/>
        </w:rPr>
        <w:t xml:space="preserve"> </w:t>
      </w:r>
      <w:r>
        <w:rPr>
          <w:rFonts w:hint="eastAsia"/>
          <w:sz w:val="22"/>
        </w:rPr>
        <w:t>분석하기</w:t>
      </w:r>
      <w:r>
        <w:rPr>
          <w:rFonts w:hint="eastAsia"/>
          <w:sz w:val="22"/>
        </w:rPr>
        <w:t xml:space="preserve"> </w:t>
      </w:r>
      <w:r>
        <w:rPr>
          <w:rFonts w:hint="eastAsia"/>
          <w:sz w:val="22"/>
        </w:rPr>
        <w:t>위해</w:t>
      </w:r>
      <w:r>
        <w:rPr>
          <w:rFonts w:hint="eastAsia"/>
          <w:sz w:val="22"/>
        </w:rPr>
        <w:t>,</w:t>
      </w:r>
      <w:r>
        <w:rPr>
          <w:sz w:val="22"/>
        </w:rPr>
        <w:t xml:space="preserve"> </w:t>
      </w:r>
      <w:r w:rsidR="0001560A">
        <w:rPr>
          <w:sz w:val="22"/>
        </w:rPr>
        <w:t>NVIDIA</w:t>
      </w:r>
      <w:r>
        <w:rPr>
          <w:rFonts w:hint="eastAsia"/>
          <w:sz w:val="22"/>
        </w:rPr>
        <w:t>가</w:t>
      </w:r>
      <w:r>
        <w:rPr>
          <w:rFonts w:hint="eastAsia"/>
          <w:sz w:val="22"/>
        </w:rPr>
        <w:t xml:space="preserve"> </w:t>
      </w:r>
      <w:r>
        <w:rPr>
          <w:rFonts w:hint="eastAsia"/>
          <w:sz w:val="22"/>
        </w:rPr>
        <w:t>제공하는</w:t>
      </w:r>
      <w:r>
        <w:rPr>
          <w:rFonts w:hint="eastAsia"/>
          <w:sz w:val="22"/>
        </w:rPr>
        <w:t xml:space="preserve"> </w:t>
      </w:r>
      <w:r>
        <w:rPr>
          <w:sz w:val="22"/>
        </w:rPr>
        <w:t xml:space="preserve">GPU </w:t>
      </w:r>
      <w:r>
        <w:rPr>
          <w:rFonts w:hint="eastAsia"/>
          <w:sz w:val="22"/>
        </w:rPr>
        <w:t>성능</w:t>
      </w:r>
      <w:r>
        <w:rPr>
          <w:rFonts w:hint="eastAsia"/>
          <w:sz w:val="22"/>
        </w:rPr>
        <w:t xml:space="preserve"> </w:t>
      </w:r>
      <w:r>
        <w:rPr>
          <w:rFonts w:hint="eastAsia"/>
          <w:sz w:val="22"/>
        </w:rPr>
        <w:t>분석</w:t>
      </w:r>
      <w:r>
        <w:rPr>
          <w:rFonts w:hint="eastAsia"/>
          <w:sz w:val="22"/>
        </w:rPr>
        <w:t xml:space="preserve"> </w:t>
      </w:r>
      <w:r>
        <w:rPr>
          <w:rFonts w:hint="eastAsia"/>
          <w:sz w:val="22"/>
        </w:rPr>
        <w:t>툴인</w:t>
      </w:r>
      <w:r>
        <w:rPr>
          <w:rFonts w:hint="eastAsia"/>
          <w:sz w:val="22"/>
        </w:rPr>
        <w:t xml:space="preserve"> </w:t>
      </w:r>
      <w:r>
        <w:rPr>
          <w:sz w:val="22"/>
        </w:rPr>
        <w:t>Visual Profiler</w:t>
      </w:r>
      <w:r>
        <w:rPr>
          <w:rFonts w:hint="eastAsia"/>
          <w:sz w:val="22"/>
        </w:rPr>
        <w:t>를</w:t>
      </w:r>
      <w:r>
        <w:rPr>
          <w:rFonts w:hint="eastAsia"/>
          <w:sz w:val="22"/>
        </w:rPr>
        <w:t xml:space="preserve"> </w:t>
      </w:r>
      <w:r>
        <w:rPr>
          <w:rFonts w:hint="eastAsia"/>
          <w:sz w:val="22"/>
        </w:rPr>
        <w:t>이용하였다</w:t>
      </w:r>
      <w:r>
        <w:rPr>
          <w:rFonts w:hint="eastAsia"/>
          <w:sz w:val="22"/>
        </w:rPr>
        <w:t>.</w:t>
      </w:r>
      <w:r>
        <w:rPr>
          <w:sz w:val="22"/>
        </w:rPr>
        <w:t xml:space="preserve"> </w:t>
      </w:r>
      <w:r w:rsidR="004136A8">
        <w:rPr>
          <w:sz w:val="22"/>
        </w:rPr>
        <w:fldChar w:fldCharType="begin"/>
      </w:r>
      <w:r w:rsidR="004136A8">
        <w:rPr>
          <w:sz w:val="22"/>
        </w:rPr>
        <w:instrText xml:space="preserve"> REF _Ref168940152 </w:instrText>
      </w:r>
      <w:r w:rsidR="00F12156">
        <w:rPr>
          <w:sz w:val="22"/>
        </w:rPr>
        <w:instrText xml:space="preserve"> \* MERGEFORMAT </w:instrText>
      </w:r>
      <w:r w:rsidR="004136A8">
        <w:rPr>
          <w:sz w:val="22"/>
        </w:rPr>
        <w:fldChar w:fldCharType="separate"/>
      </w:r>
      <w:r w:rsidR="004136A8">
        <w:t xml:space="preserve">Figure </w:t>
      </w:r>
      <w:r w:rsidR="004136A8">
        <w:rPr>
          <w:noProof/>
        </w:rPr>
        <w:t>9</w:t>
      </w:r>
      <w:r w:rsidR="004136A8">
        <w:rPr>
          <w:sz w:val="22"/>
        </w:rPr>
        <w:fldChar w:fldCharType="end"/>
      </w:r>
      <w:r w:rsidR="004766F5">
        <w:rPr>
          <w:rFonts w:hint="eastAsia"/>
          <w:sz w:val="22"/>
        </w:rPr>
        <w:t>와</w:t>
      </w:r>
      <w:r w:rsidR="004766F5">
        <w:rPr>
          <w:rFonts w:hint="eastAsia"/>
          <w:sz w:val="22"/>
        </w:rPr>
        <w:t xml:space="preserve"> </w:t>
      </w:r>
      <w:r w:rsidR="004136A8">
        <w:rPr>
          <w:sz w:val="22"/>
        </w:rPr>
        <w:fldChar w:fldCharType="begin"/>
      </w:r>
      <w:r w:rsidR="004136A8">
        <w:rPr>
          <w:sz w:val="22"/>
        </w:rPr>
        <w:instrText xml:space="preserve"> REF _Ref168940194 </w:instrText>
      </w:r>
      <w:r w:rsidR="00F12156">
        <w:rPr>
          <w:sz w:val="22"/>
        </w:rPr>
        <w:instrText xml:space="preserve"> \* MERGEFORMAT </w:instrText>
      </w:r>
      <w:r w:rsidR="004136A8">
        <w:rPr>
          <w:sz w:val="22"/>
        </w:rPr>
        <w:fldChar w:fldCharType="separate"/>
      </w:r>
      <w:r w:rsidR="004136A8">
        <w:t xml:space="preserve">Table </w:t>
      </w:r>
      <w:r w:rsidR="004136A8">
        <w:rPr>
          <w:noProof/>
        </w:rPr>
        <w:t>3</w:t>
      </w:r>
      <w:r w:rsidR="004136A8">
        <w:rPr>
          <w:sz w:val="22"/>
        </w:rPr>
        <w:fldChar w:fldCharType="end"/>
      </w:r>
      <w:r w:rsidR="004766F5">
        <w:rPr>
          <w:rFonts w:hint="eastAsia"/>
          <w:sz w:val="22"/>
        </w:rPr>
        <w:t>은</w:t>
      </w:r>
      <w:r>
        <w:rPr>
          <w:rFonts w:hint="eastAsia"/>
          <w:sz w:val="22"/>
        </w:rPr>
        <w:t xml:space="preserve"> </w:t>
      </w:r>
      <w:r w:rsidR="004B317B">
        <w:rPr>
          <w:sz w:val="22"/>
        </w:rPr>
        <w:t>GTX760</w:t>
      </w:r>
      <w:r w:rsidR="004B317B">
        <w:rPr>
          <w:rFonts w:hint="eastAsia"/>
          <w:sz w:val="22"/>
        </w:rPr>
        <w:t>으로</w:t>
      </w:r>
      <w:r w:rsidR="004B317B">
        <w:rPr>
          <w:rFonts w:hint="eastAsia"/>
          <w:sz w:val="22"/>
        </w:rPr>
        <w:t xml:space="preserve"> </w:t>
      </w:r>
      <w:r w:rsidR="004B317B">
        <w:rPr>
          <w:sz w:val="22"/>
        </w:rPr>
        <w:t xml:space="preserve">Bunny 69k </w:t>
      </w:r>
      <w:r w:rsidR="004B317B">
        <w:rPr>
          <w:rFonts w:hint="eastAsia"/>
          <w:sz w:val="22"/>
        </w:rPr>
        <w:t>데이터를</w:t>
      </w:r>
      <w:r w:rsidR="004B317B">
        <w:rPr>
          <w:rFonts w:hint="eastAsia"/>
          <w:sz w:val="22"/>
        </w:rPr>
        <w:t xml:space="preserve"> </w:t>
      </w:r>
      <w:r w:rsidR="004B317B">
        <w:rPr>
          <w:sz w:val="22"/>
        </w:rPr>
        <w:t>1</w:t>
      </w:r>
      <w:r w:rsidR="004B317B">
        <w:rPr>
          <w:rFonts w:hint="eastAsia"/>
          <w:sz w:val="22"/>
        </w:rPr>
        <w:t>도</w:t>
      </w:r>
      <w:r w:rsidR="004B317B">
        <w:rPr>
          <w:rFonts w:hint="eastAsia"/>
          <w:sz w:val="22"/>
        </w:rPr>
        <w:t xml:space="preserve"> </w:t>
      </w:r>
      <w:r w:rsidR="004B317B">
        <w:rPr>
          <w:rFonts w:hint="eastAsia"/>
          <w:sz w:val="22"/>
        </w:rPr>
        <w:t>간격으로</w:t>
      </w:r>
      <w:r w:rsidR="004B317B">
        <w:rPr>
          <w:rFonts w:hint="eastAsia"/>
          <w:sz w:val="22"/>
        </w:rPr>
        <w:t xml:space="preserve"> </w:t>
      </w:r>
      <w:r w:rsidR="004B317B">
        <w:rPr>
          <w:rFonts w:hint="eastAsia"/>
          <w:sz w:val="22"/>
        </w:rPr>
        <w:t>최적</w:t>
      </w:r>
      <w:r w:rsidR="004B317B">
        <w:rPr>
          <w:rFonts w:hint="eastAsia"/>
          <w:sz w:val="22"/>
        </w:rPr>
        <w:t xml:space="preserve"> </w:t>
      </w:r>
      <w:r w:rsidR="004B317B">
        <w:rPr>
          <w:rFonts w:hint="eastAsia"/>
          <w:sz w:val="22"/>
        </w:rPr>
        <w:t>배향을</w:t>
      </w:r>
      <w:r w:rsidR="004B317B">
        <w:rPr>
          <w:rFonts w:hint="eastAsia"/>
          <w:sz w:val="22"/>
        </w:rPr>
        <w:t xml:space="preserve"> </w:t>
      </w:r>
      <w:r w:rsidR="004B317B">
        <w:rPr>
          <w:rFonts w:hint="eastAsia"/>
          <w:sz w:val="22"/>
        </w:rPr>
        <w:t>계산할</w:t>
      </w:r>
      <w:r w:rsidR="004B317B">
        <w:rPr>
          <w:rFonts w:hint="eastAsia"/>
          <w:sz w:val="22"/>
        </w:rPr>
        <w:t xml:space="preserve"> </w:t>
      </w:r>
      <w:r w:rsidR="004B317B">
        <w:rPr>
          <w:rFonts w:hint="eastAsia"/>
          <w:sz w:val="22"/>
        </w:rPr>
        <w:t>때의</w:t>
      </w:r>
      <w:r w:rsidR="004B317B">
        <w:rPr>
          <w:rFonts w:hint="eastAsia"/>
          <w:sz w:val="22"/>
        </w:rPr>
        <w:t xml:space="preserve"> </w:t>
      </w:r>
      <w:r w:rsidR="004B317B">
        <w:rPr>
          <w:rFonts w:hint="eastAsia"/>
          <w:sz w:val="22"/>
        </w:rPr>
        <w:t>화면이다</w:t>
      </w:r>
      <w:r w:rsidR="004B317B">
        <w:rPr>
          <w:rFonts w:hint="eastAsia"/>
          <w:sz w:val="22"/>
        </w:rPr>
        <w:t>.</w:t>
      </w:r>
      <w:r w:rsidR="004B317B">
        <w:rPr>
          <w:sz w:val="22"/>
        </w:rPr>
        <w:t xml:space="preserve"> </w:t>
      </w:r>
      <w:r w:rsidR="006B0B22">
        <w:rPr>
          <w:rFonts w:hint="eastAsia"/>
          <w:sz w:val="22"/>
        </w:rPr>
        <w:t>스트림</w:t>
      </w:r>
      <w:r w:rsidR="006B0B22">
        <w:rPr>
          <w:rFonts w:hint="eastAsia"/>
          <w:sz w:val="22"/>
        </w:rPr>
        <w:t xml:space="preserve"> </w:t>
      </w:r>
      <w:r w:rsidR="006B0B22">
        <w:rPr>
          <w:sz w:val="22"/>
        </w:rPr>
        <w:t>15~18</w:t>
      </w:r>
      <w:r w:rsidR="006B0B22">
        <w:rPr>
          <w:rFonts w:hint="eastAsia"/>
          <w:sz w:val="22"/>
        </w:rPr>
        <w:t>이라는</w:t>
      </w:r>
      <w:r w:rsidR="006B0B22">
        <w:rPr>
          <w:rFonts w:hint="eastAsia"/>
          <w:sz w:val="22"/>
        </w:rPr>
        <w:t xml:space="preserve"> </w:t>
      </w:r>
      <w:r w:rsidR="006B0B22">
        <w:rPr>
          <w:sz w:val="22"/>
        </w:rPr>
        <w:t>4</w:t>
      </w:r>
      <w:r w:rsidR="006B0B22">
        <w:rPr>
          <w:rFonts w:hint="eastAsia"/>
          <w:sz w:val="22"/>
        </w:rPr>
        <w:t>개의</w:t>
      </w:r>
      <w:r w:rsidR="006B0B22">
        <w:rPr>
          <w:rFonts w:hint="eastAsia"/>
          <w:sz w:val="22"/>
        </w:rPr>
        <w:t xml:space="preserve"> </w:t>
      </w:r>
      <w:r w:rsidR="006B0B22">
        <w:rPr>
          <w:sz w:val="22"/>
        </w:rPr>
        <w:t>thread</w:t>
      </w:r>
      <w:r w:rsidR="006B0B22">
        <w:rPr>
          <w:rFonts w:hint="eastAsia"/>
          <w:sz w:val="22"/>
        </w:rPr>
        <w:t>를</w:t>
      </w:r>
      <w:r w:rsidR="006B0B22">
        <w:rPr>
          <w:rFonts w:hint="eastAsia"/>
          <w:sz w:val="22"/>
        </w:rPr>
        <w:t xml:space="preserve"> </w:t>
      </w:r>
      <w:r w:rsidR="006B0B22">
        <w:rPr>
          <w:rFonts w:hint="eastAsia"/>
          <w:sz w:val="22"/>
        </w:rPr>
        <w:t>사용했을</w:t>
      </w:r>
      <w:r w:rsidR="006B0B22">
        <w:rPr>
          <w:rFonts w:hint="eastAsia"/>
          <w:sz w:val="22"/>
        </w:rPr>
        <w:t xml:space="preserve"> </w:t>
      </w:r>
      <w:r w:rsidR="006B0B22">
        <w:rPr>
          <w:rFonts w:hint="eastAsia"/>
          <w:sz w:val="22"/>
        </w:rPr>
        <w:t>때</w:t>
      </w:r>
      <w:r w:rsidR="006B0B22">
        <w:rPr>
          <w:rFonts w:hint="eastAsia"/>
          <w:sz w:val="22"/>
        </w:rPr>
        <w:t>,</w:t>
      </w:r>
      <w:r w:rsidR="006B0B22">
        <w:rPr>
          <w:sz w:val="22"/>
        </w:rPr>
        <w:t xml:space="preserve"> </w:t>
      </w:r>
      <w:r w:rsidR="0090291F">
        <w:rPr>
          <w:rFonts w:hint="eastAsia"/>
          <w:sz w:val="22"/>
        </w:rPr>
        <w:t>각</w:t>
      </w:r>
      <w:r w:rsidR="0090291F">
        <w:rPr>
          <w:rFonts w:hint="eastAsia"/>
          <w:sz w:val="22"/>
        </w:rPr>
        <w:t xml:space="preserve"> </w:t>
      </w:r>
      <w:r w:rsidR="0090291F">
        <w:rPr>
          <w:rFonts w:hint="eastAsia"/>
          <w:sz w:val="22"/>
        </w:rPr>
        <w:t>쓰레드가</w:t>
      </w:r>
      <w:r w:rsidR="0090291F">
        <w:rPr>
          <w:rFonts w:hint="eastAsia"/>
          <w:sz w:val="22"/>
        </w:rPr>
        <w:t xml:space="preserve"> </w:t>
      </w:r>
      <w:r w:rsidR="0090291F">
        <w:rPr>
          <w:rFonts w:hint="eastAsia"/>
          <w:sz w:val="22"/>
        </w:rPr>
        <w:t>순차적으로</w:t>
      </w:r>
      <w:r w:rsidR="0090291F">
        <w:rPr>
          <w:rFonts w:hint="eastAsia"/>
          <w:sz w:val="22"/>
        </w:rPr>
        <w:t xml:space="preserve"> </w:t>
      </w:r>
      <w:r w:rsidR="0090291F">
        <w:rPr>
          <w:rFonts w:hint="eastAsia"/>
          <w:sz w:val="22"/>
        </w:rPr>
        <w:t>동작하고</w:t>
      </w:r>
      <w:r w:rsidR="0090291F">
        <w:rPr>
          <w:rFonts w:hint="eastAsia"/>
          <w:sz w:val="22"/>
        </w:rPr>
        <w:t xml:space="preserve"> </w:t>
      </w:r>
      <w:r w:rsidR="0090291F">
        <w:rPr>
          <w:rFonts w:hint="eastAsia"/>
          <w:sz w:val="22"/>
        </w:rPr>
        <w:t>있다</w:t>
      </w:r>
      <w:r w:rsidR="0090291F">
        <w:rPr>
          <w:rFonts w:hint="eastAsia"/>
          <w:sz w:val="22"/>
        </w:rPr>
        <w:t>.</w:t>
      </w:r>
      <w:r w:rsidR="0090291F">
        <w:rPr>
          <w:sz w:val="22"/>
        </w:rPr>
        <w:t xml:space="preserve"> </w:t>
      </w:r>
      <w:r w:rsidR="0090291F">
        <w:rPr>
          <w:rFonts w:hint="eastAsia"/>
          <w:sz w:val="22"/>
        </w:rPr>
        <w:t>이는</w:t>
      </w:r>
      <w:r w:rsidR="0090291F">
        <w:rPr>
          <w:rFonts w:hint="eastAsia"/>
          <w:sz w:val="22"/>
        </w:rPr>
        <w:t xml:space="preserve"> </w:t>
      </w:r>
      <w:r w:rsidR="00640732">
        <w:rPr>
          <w:sz w:val="22"/>
        </w:rPr>
        <w:t>GPU</w:t>
      </w:r>
      <w:r w:rsidR="00640732">
        <w:rPr>
          <w:rFonts w:hint="eastAsia"/>
          <w:sz w:val="22"/>
        </w:rPr>
        <w:t>의</w:t>
      </w:r>
      <w:r w:rsidR="00640732">
        <w:rPr>
          <w:rFonts w:hint="eastAsia"/>
          <w:sz w:val="22"/>
        </w:rPr>
        <w:t xml:space="preserve"> </w:t>
      </w:r>
      <w:r w:rsidR="00640732">
        <w:rPr>
          <w:rFonts w:hint="eastAsia"/>
          <w:sz w:val="22"/>
        </w:rPr>
        <w:t>성능이</w:t>
      </w:r>
      <w:r w:rsidR="00640732">
        <w:rPr>
          <w:rFonts w:hint="eastAsia"/>
          <w:sz w:val="22"/>
        </w:rPr>
        <w:t xml:space="preserve"> </w:t>
      </w:r>
      <w:r w:rsidR="00640732">
        <w:rPr>
          <w:rFonts w:hint="eastAsia"/>
          <w:sz w:val="22"/>
        </w:rPr>
        <w:t>부족하여</w:t>
      </w:r>
      <w:r w:rsidR="00640732">
        <w:rPr>
          <w:rFonts w:hint="eastAsia"/>
          <w:sz w:val="22"/>
        </w:rPr>
        <w:t xml:space="preserve"> </w:t>
      </w:r>
      <w:r w:rsidR="00640732">
        <w:rPr>
          <w:rFonts w:hint="eastAsia"/>
          <w:sz w:val="22"/>
        </w:rPr>
        <w:t>전체</w:t>
      </w:r>
      <w:r w:rsidR="00640732">
        <w:rPr>
          <w:rFonts w:hint="eastAsia"/>
          <w:sz w:val="22"/>
        </w:rPr>
        <w:t xml:space="preserve"> </w:t>
      </w:r>
      <w:r w:rsidR="00640732">
        <w:rPr>
          <w:rFonts w:hint="eastAsia"/>
          <w:sz w:val="22"/>
        </w:rPr>
        <w:t>동작을</w:t>
      </w:r>
      <w:r w:rsidR="00640732">
        <w:rPr>
          <w:rFonts w:hint="eastAsia"/>
          <w:sz w:val="22"/>
        </w:rPr>
        <w:t xml:space="preserve"> </w:t>
      </w:r>
      <w:proofErr w:type="spellStart"/>
      <w:r w:rsidR="00640732">
        <w:rPr>
          <w:rFonts w:hint="eastAsia"/>
          <w:sz w:val="22"/>
        </w:rPr>
        <w:t>병렬화할</w:t>
      </w:r>
      <w:proofErr w:type="spellEnd"/>
      <w:r w:rsidR="00640732">
        <w:rPr>
          <w:rFonts w:hint="eastAsia"/>
          <w:sz w:val="22"/>
        </w:rPr>
        <w:t xml:space="preserve"> </w:t>
      </w:r>
      <w:r w:rsidR="00640732">
        <w:rPr>
          <w:rFonts w:hint="eastAsia"/>
          <w:sz w:val="22"/>
        </w:rPr>
        <w:t>여유가</w:t>
      </w:r>
      <w:r w:rsidR="00640732">
        <w:rPr>
          <w:rFonts w:hint="eastAsia"/>
          <w:sz w:val="22"/>
        </w:rPr>
        <w:t xml:space="preserve"> </w:t>
      </w:r>
      <w:r w:rsidR="00640732">
        <w:rPr>
          <w:rFonts w:hint="eastAsia"/>
          <w:sz w:val="22"/>
        </w:rPr>
        <w:t>없기</w:t>
      </w:r>
      <w:r w:rsidR="00640732">
        <w:rPr>
          <w:rFonts w:hint="eastAsia"/>
          <w:sz w:val="22"/>
        </w:rPr>
        <w:t xml:space="preserve"> </w:t>
      </w:r>
      <w:r w:rsidR="00640732">
        <w:rPr>
          <w:rFonts w:hint="eastAsia"/>
          <w:sz w:val="22"/>
        </w:rPr>
        <w:t>때문이다</w:t>
      </w:r>
      <w:r w:rsidR="00640732">
        <w:rPr>
          <w:rFonts w:hint="eastAsia"/>
          <w:sz w:val="22"/>
        </w:rPr>
        <w:t>.</w:t>
      </w:r>
      <w:r w:rsidR="00640732">
        <w:rPr>
          <w:sz w:val="22"/>
        </w:rPr>
        <w:t xml:space="preserve"> </w:t>
      </w:r>
      <w:r w:rsidR="00082F23">
        <w:rPr>
          <w:rFonts w:hint="eastAsia"/>
          <w:sz w:val="22"/>
        </w:rPr>
        <w:t>세부적으로</w:t>
      </w:r>
      <w:r w:rsidR="00082F23">
        <w:rPr>
          <w:rFonts w:hint="eastAsia"/>
          <w:sz w:val="22"/>
        </w:rPr>
        <w:t xml:space="preserve"> </w:t>
      </w:r>
      <w:r w:rsidR="00082F23">
        <w:rPr>
          <w:rFonts w:hint="eastAsia"/>
          <w:sz w:val="22"/>
        </w:rPr>
        <w:t>볼</w:t>
      </w:r>
      <w:r w:rsidR="00082F23">
        <w:rPr>
          <w:rFonts w:hint="eastAsia"/>
          <w:sz w:val="22"/>
        </w:rPr>
        <w:t xml:space="preserve"> </w:t>
      </w:r>
      <w:r w:rsidR="00082F23">
        <w:rPr>
          <w:rFonts w:hint="eastAsia"/>
          <w:sz w:val="22"/>
        </w:rPr>
        <w:t>때</w:t>
      </w:r>
      <w:r w:rsidR="00082F23">
        <w:rPr>
          <w:rFonts w:hint="eastAsia"/>
          <w:sz w:val="22"/>
        </w:rPr>
        <w:t xml:space="preserve"> </w:t>
      </w:r>
      <w:r w:rsidR="00FD1A4F">
        <w:rPr>
          <w:rFonts w:hint="eastAsia"/>
          <w:sz w:val="22"/>
        </w:rPr>
        <w:t>가장</w:t>
      </w:r>
      <w:r w:rsidR="00FD1A4F">
        <w:rPr>
          <w:rFonts w:hint="eastAsia"/>
          <w:sz w:val="22"/>
        </w:rPr>
        <w:t xml:space="preserve"> </w:t>
      </w:r>
      <w:r w:rsidR="00FD1A4F">
        <w:rPr>
          <w:rFonts w:hint="eastAsia"/>
          <w:sz w:val="22"/>
        </w:rPr>
        <w:t>시간이</w:t>
      </w:r>
      <w:r w:rsidR="00FD1A4F">
        <w:rPr>
          <w:rFonts w:hint="eastAsia"/>
          <w:sz w:val="22"/>
        </w:rPr>
        <w:t xml:space="preserve"> </w:t>
      </w:r>
      <w:r w:rsidR="00FD1A4F">
        <w:rPr>
          <w:rFonts w:hint="eastAsia"/>
          <w:sz w:val="22"/>
        </w:rPr>
        <w:t>많이</w:t>
      </w:r>
      <w:r w:rsidR="00FD1A4F">
        <w:rPr>
          <w:rFonts w:hint="eastAsia"/>
          <w:sz w:val="22"/>
        </w:rPr>
        <w:t xml:space="preserve"> </w:t>
      </w:r>
      <w:r w:rsidR="00FD1A4F">
        <w:rPr>
          <w:rFonts w:hint="eastAsia"/>
          <w:sz w:val="22"/>
        </w:rPr>
        <w:t>소요된</w:t>
      </w:r>
      <w:r w:rsidR="00FD1A4F">
        <w:rPr>
          <w:rFonts w:hint="eastAsia"/>
          <w:sz w:val="22"/>
        </w:rPr>
        <w:t xml:space="preserve"> </w:t>
      </w:r>
      <w:r w:rsidR="00FD1A4F">
        <w:rPr>
          <w:rFonts w:hint="eastAsia"/>
          <w:sz w:val="22"/>
        </w:rPr>
        <w:t>부분은</w:t>
      </w:r>
      <w:r w:rsidR="00FD1A4F">
        <w:rPr>
          <w:rFonts w:hint="eastAsia"/>
          <w:sz w:val="22"/>
        </w:rPr>
        <w:t xml:space="preserve"> </w:t>
      </w:r>
      <w:r w:rsidR="00FD1A4F">
        <w:rPr>
          <w:rFonts w:hint="eastAsia"/>
          <w:sz w:val="22"/>
        </w:rPr>
        <w:t>바닥구조</w:t>
      </w:r>
      <w:r w:rsidR="00C54F10">
        <w:rPr>
          <w:rFonts w:hint="eastAsia"/>
          <w:sz w:val="22"/>
        </w:rPr>
        <w:t xml:space="preserve"> </w:t>
      </w:r>
      <w:r w:rsidR="00FD1A4F">
        <w:rPr>
          <w:rFonts w:hint="eastAsia"/>
          <w:sz w:val="22"/>
        </w:rPr>
        <w:t>계산</w:t>
      </w:r>
      <w:r w:rsidR="00C54F10">
        <w:rPr>
          <w:rFonts w:hint="eastAsia"/>
          <w:sz w:val="22"/>
        </w:rPr>
        <w:t xml:space="preserve"> </w:t>
      </w:r>
      <w:r w:rsidR="00C54F10">
        <w:rPr>
          <w:rFonts w:hint="eastAsia"/>
          <w:sz w:val="22"/>
        </w:rPr>
        <w:t>함수</w:t>
      </w:r>
      <w:r w:rsidR="00C54F10">
        <w:rPr>
          <w:rFonts w:hint="eastAsia"/>
          <w:sz w:val="22"/>
        </w:rPr>
        <w:t xml:space="preserve"> (</w:t>
      </w:r>
      <w:proofErr w:type="spellStart"/>
      <w:r w:rsidR="00FD1A4F">
        <w:rPr>
          <w:sz w:val="22"/>
        </w:rPr>
        <w:t>cu_genBed</w:t>
      </w:r>
      <w:proofErr w:type="spellEnd"/>
      <w:r w:rsidR="00FD1A4F">
        <w:rPr>
          <w:sz w:val="22"/>
        </w:rPr>
        <w:t>)</w:t>
      </w:r>
      <w:r w:rsidR="00FD1A4F">
        <w:rPr>
          <w:rFonts w:hint="eastAsia"/>
          <w:sz w:val="22"/>
        </w:rPr>
        <w:t>였고</w:t>
      </w:r>
      <w:r w:rsidR="00FD1A4F">
        <w:rPr>
          <w:rFonts w:hint="eastAsia"/>
          <w:sz w:val="22"/>
        </w:rPr>
        <w:t>,</w:t>
      </w:r>
      <w:r w:rsidR="00FD1A4F">
        <w:rPr>
          <w:sz w:val="22"/>
        </w:rPr>
        <w:t xml:space="preserve"> </w:t>
      </w:r>
      <w:r w:rsidR="00FD1A4F">
        <w:rPr>
          <w:rFonts w:hint="eastAsia"/>
          <w:sz w:val="22"/>
        </w:rPr>
        <w:t>이후</w:t>
      </w:r>
      <w:r w:rsidR="00FD1A4F">
        <w:rPr>
          <w:rFonts w:hint="eastAsia"/>
          <w:sz w:val="22"/>
        </w:rPr>
        <w:t xml:space="preserve"> </w:t>
      </w:r>
      <w:r w:rsidR="00FD1A4F">
        <w:rPr>
          <w:rFonts w:hint="eastAsia"/>
          <w:sz w:val="22"/>
        </w:rPr>
        <w:t>복셀</w:t>
      </w:r>
      <w:r w:rsidR="00C54F10">
        <w:rPr>
          <w:rFonts w:hint="eastAsia"/>
          <w:sz w:val="22"/>
        </w:rPr>
        <w:t xml:space="preserve"> </w:t>
      </w:r>
      <w:r w:rsidR="00FD1A4F">
        <w:rPr>
          <w:rFonts w:hint="eastAsia"/>
          <w:sz w:val="22"/>
        </w:rPr>
        <w:t>회전</w:t>
      </w:r>
      <w:r w:rsidR="00C54F10">
        <w:rPr>
          <w:rFonts w:hint="eastAsia"/>
          <w:sz w:val="22"/>
        </w:rPr>
        <w:t>(</w:t>
      </w:r>
      <w:proofErr w:type="spellStart"/>
      <w:r w:rsidR="00FD1A4F">
        <w:rPr>
          <w:sz w:val="22"/>
        </w:rPr>
        <w:t>cu_rotVoxe</w:t>
      </w:r>
      <w:r w:rsidR="00A6506B">
        <w:rPr>
          <w:sz w:val="22"/>
        </w:rPr>
        <w:t>l</w:t>
      </w:r>
      <w:proofErr w:type="spellEnd"/>
      <w:r w:rsidR="00FD1A4F">
        <w:rPr>
          <w:sz w:val="22"/>
        </w:rPr>
        <w:t xml:space="preserve">), </w:t>
      </w:r>
      <w:r w:rsidR="003A2B26">
        <w:rPr>
          <w:rFonts w:hint="eastAsia"/>
          <w:sz w:val="22"/>
        </w:rPr>
        <w:t>픽셀</w:t>
      </w:r>
      <w:r w:rsidR="00C54F10">
        <w:rPr>
          <w:rFonts w:hint="eastAsia"/>
          <w:sz w:val="22"/>
        </w:rPr>
        <w:t xml:space="preserve"> </w:t>
      </w:r>
      <w:r w:rsidR="003A2B26">
        <w:rPr>
          <w:rFonts w:hint="eastAsia"/>
          <w:sz w:val="22"/>
        </w:rPr>
        <w:t>정렬</w:t>
      </w:r>
      <w:r w:rsidR="00C54F10">
        <w:rPr>
          <w:rFonts w:hint="eastAsia"/>
          <w:sz w:val="22"/>
        </w:rPr>
        <w:t xml:space="preserve"> </w:t>
      </w:r>
      <w:r w:rsidR="00C54F10">
        <w:rPr>
          <w:rFonts w:hint="eastAsia"/>
          <w:sz w:val="22"/>
        </w:rPr>
        <w:t>및</w:t>
      </w:r>
      <w:r w:rsidR="00C54F10">
        <w:rPr>
          <w:rFonts w:hint="eastAsia"/>
          <w:sz w:val="22"/>
        </w:rPr>
        <w:t xml:space="preserve"> </w:t>
      </w:r>
      <w:r w:rsidR="003A2B26">
        <w:rPr>
          <w:rFonts w:hint="eastAsia"/>
          <w:sz w:val="22"/>
        </w:rPr>
        <w:t>노이즈</w:t>
      </w:r>
      <w:r w:rsidR="00C54F10">
        <w:rPr>
          <w:rFonts w:hint="eastAsia"/>
          <w:sz w:val="22"/>
        </w:rPr>
        <w:t xml:space="preserve"> </w:t>
      </w:r>
      <w:r w:rsidR="003A2B26">
        <w:rPr>
          <w:rFonts w:hint="eastAsia"/>
          <w:sz w:val="22"/>
        </w:rPr>
        <w:t>제거</w:t>
      </w:r>
      <w:r w:rsidR="00C54F10">
        <w:rPr>
          <w:rFonts w:hint="eastAsia"/>
          <w:sz w:val="22"/>
        </w:rPr>
        <w:t xml:space="preserve"> (</w:t>
      </w:r>
      <w:proofErr w:type="spellStart"/>
      <w:r w:rsidR="003A2B26">
        <w:rPr>
          <w:sz w:val="22"/>
        </w:rPr>
        <w:t>cu_slotPairing</w:t>
      </w:r>
      <w:proofErr w:type="spellEnd"/>
      <w:r w:rsidR="003A2B26">
        <w:rPr>
          <w:sz w:val="22"/>
        </w:rPr>
        <w:t xml:space="preserve">), </w:t>
      </w:r>
      <w:r w:rsidR="00A6506B">
        <w:rPr>
          <w:rFonts w:hint="eastAsia"/>
          <w:sz w:val="22"/>
        </w:rPr>
        <w:t>각</w:t>
      </w:r>
      <w:r w:rsidR="00A6506B">
        <w:rPr>
          <w:rFonts w:hint="eastAsia"/>
          <w:sz w:val="22"/>
        </w:rPr>
        <w:t xml:space="preserve"> </w:t>
      </w:r>
      <w:r w:rsidR="00A6506B">
        <w:rPr>
          <w:rFonts w:hint="eastAsia"/>
          <w:sz w:val="22"/>
        </w:rPr>
        <w:t>슬롯의</w:t>
      </w:r>
      <w:r w:rsidR="00A6506B">
        <w:rPr>
          <w:rFonts w:hint="eastAsia"/>
          <w:sz w:val="22"/>
        </w:rPr>
        <w:t xml:space="preserve"> </w:t>
      </w:r>
      <w:proofErr w:type="spellStart"/>
      <w:r w:rsidR="00A6506B">
        <w:rPr>
          <w:rFonts w:hint="eastAsia"/>
          <w:sz w:val="22"/>
        </w:rPr>
        <w:t>부피값</w:t>
      </w:r>
      <w:proofErr w:type="spellEnd"/>
      <w:r w:rsidR="00A6506B">
        <w:rPr>
          <w:rFonts w:hint="eastAsia"/>
          <w:sz w:val="22"/>
        </w:rPr>
        <w:t xml:space="preserve"> </w:t>
      </w:r>
      <w:r w:rsidR="00A6506B">
        <w:rPr>
          <w:rFonts w:hint="eastAsia"/>
          <w:sz w:val="22"/>
        </w:rPr>
        <w:t>합산</w:t>
      </w:r>
      <w:r w:rsidR="00A6506B">
        <w:rPr>
          <w:rFonts w:hint="eastAsia"/>
          <w:sz w:val="22"/>
        </w:rPr>
        <w:t xml:space="preserve"> </w:t>
      </w:r>
      <w:r w:rsidR="00A6506B">
        <w:rPr>
          <w:sz w:val="22"/>
        </w:rPr>
        <w:t>(</w:t>
      </w:r>
      <w:proofErr w:type="spellStart"/>
      <w:r w:rsidR="00A6506B">
        <w:rPr>
          <w:sz w:val="22"/>
        </w:rPr>
        <w:t>cu_reducedSum</w:t>
      </w:r>
      <w:proofErr w:type="spellEnd"/>
      <w:r w:rsidR="00A6506B">
        <w:rPr>
          <w:sz w:val="22"/>
        </w:rPr>
        <w:t>)</w:t>
      </w:r>
      <w:r w:rsidR="00A6506B">
        <w:rPr>
          <w:rFonts w:hint="eastAsia"/>
          <w:sz w:val="22"/>
        </w:rPr>
        <w:t>의</w:t>
      </w:r>
      <w:r w:rsidR="00A6506B">
        <w:rPr>
          <w:rFonts w:hint="eastAsia"/>
          <w:sz w:val="22"/>
        </w:rPr>
        <w:t xml:space="preserve"> </w:t>
      </w:r>
      <w:r w:rsidR="00A6506B">
        <w:rPr>
          <w:rFonts w:hint="eastAsia"/>
          <w:sz w:val="22"/>
        </w:rPr>
        <w:t>순이었다</w:t>
      </w:r>
      <w:r w:rsidR="00A6506B">
        <w:rPr>
          <w:rFonts w:hint="eastAsia"/>
          <w:sz w:val="22"/>
        </w:rPr>
        <w:t>.</w:t>
      </w:r>
      <w:r w:rsidR="00A6506B">
        <w:rPr>
          <w:sz w:val="22"/>
        </w:rPr>
        <w:t xml:space="preserve"> </w:t>
      </w:r>
    </w:p>
    <w:p w14:paraId="2905B09D" w14:textId="77777777" w:rsidR="00E6753F" w:rsidRPr="00F811B9" w:rsidRDefault="00E6753F" w:rsidP="00F12156">
      <w:pPr>
        <w:ind w:firstLineChars="50" w:firstLine="110"/>
        <w:rPr>
          <w:sz w:val="22"/>
        </w:rPr>
      </w:pPr>
    </w:p>
    <w:p w14:paraId="053CAF71" w14:textId="1B747A81" w:rsidR="00E455B4" w:rsidRDefault="00E455B4" w:rsidP="00F12156">
      <w:pPr>
        <w:pStyle w:val="-center"/>
        <w:spacing w:line="480" w:lineRule="auto"/>
        <w:ind w:firstLine="200"/>
      </w:pPr>
      <w:r w:rsidRPr="00D6435E">
        <w:rPr>
          <w:noProof/>
        </w:rPr>
        <w:drawing>
          <wp:inline distT="0" distB="0" distL="0" distR="0" wp14:anchorId="53510129" wp14:editId="6F87F554">
            <wp:extent cx="4364355" cy="2311400"/>
            <wp:effectExtent l="0" t="0" r="0" b="0"/>
            <wp:docPr id="1" name="그림 1" descr="D:\OneDrive\Documents\_Captures\중견1차년도_captures\2022-08-10 15 10 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eDrive\Documents\_Captures\중견1차년도_captures\2022-08-10 15 10 53.png"/>
                    <pic:cNvPicPr>
                      <a:picLocks noChangeAspect="1" noChangeArrowheads="1"/>
                    </pic:cNvPicPr>
                  </pic:nvPicPr>
                  <pic:blipFill rotWithShape="1">
                    <a:blip r:embed="rId30">
                      <a:extLst>
                        <a:ext uri="{28A0092B-C50C-407E-A947-70E740481C1C}">
                          <a14:useLocalDpi xmlns:a14="http://schemas.microsoft.com/office/drawing/2010/main" val="0"/>
                        </a:ext>
                      </a:extLst>
                    </a:blip>
                    <a:srcRect b="34413"/>
                    <a:stretch/>
                  </pic:blipFill>
                  <pic:spPr bwMode="auto">
                    <a:xfrm>
                      <a:off x="0" y="0"/>
                      <a:ext cx="4390986" cy="2325504"/>
                    </a:xfrm>
                    <a:prstGeom prst="rect">
                      <a:avLst/>
                    </a:prstGeom>
                    <a:noFill/>
                    <a:ln>
                      <a:noFill/>
                    </a:ln>
                    <a:extLst>
                      <a:ext uri="{53640926-AAD7-44D8-BBD7-CCE9431645EC}">
                        <a14:shadowObscured xmlns:a14="http://schemas.microsoft.com/office/drawing/2010/main"/>
                      </a:ext>
                    </a:extLst>
                  </pic:spPr>
                </pic:pic>
              </a:graphicData>
            </a:graphic>
          </wp:inline>
        </w:drawing>
      </w:r>
    </w:p>
    <w:p w14:paraId="0423250C" w14:textId="4182A41A" w:rsidR="00E455B4" w:rsidRDefault="00D964D2" w:rsidP="00F12156">
      <w:pPr>
        <w:pStyle w:val="Figure"/>
        <w:spacing w:line="480" w:lineRule="auto"/>
        <w:ind w:firstLine="200"/>
      </w:pPr>
      <w:bookmarkStart w:id="18" w:name="_Ref168940152"/>
      <w:r>
        <w:t xml:space="preserve">Figure </w:t>
      </w:r>
      <w:fldSimple w:instr=" SEQ Figure \* ARABIC ">
        <w:r w:rsidR="003C4F56">
          <w:rPr>
            <w:noProof/>
          </w:rPr>
          <w:t>9</w:t>
        </w:r>
      </w:fldSimple>
      <w:bookmarkEnd w:id="18"/>
      <w:r w:rsidR="00E455B4">
        <w:rPr>
          <w:b/>
        </w:rPr>
        <w:t xml:space="preserve">. </w:t>
      </w:r>
      <w:r w:rsidR="0001560A">
        <w:t>NVIDIA</w:t>
      </w:r>
      <w:r w:rsidR="00611A1C" w:rsidRPr="00611A1C">
        <w:t xml:space="preserve"> Visual Profiler screenshot (GPU: </w:t>
      </w:r>
      <w:r w:rsidR="00E455B4" w:rsidRPr="00611A1C">
        <w:t>GTX 760</w:t>
      </w:r>
      <w:r w:rsidR="00611A1C" w:rsidRPr="00611A1C">
        <w:t>,</w:t>
      </w:r>
      <w:r w:rsidR="00E455B4" w:rsidRPr="00611A1C">
        <w:t xml:space="preserve"> </w:t>
      </w:r>
      <w:r w:rsidR="00611A1C" w:rsidRPr="00611A1C">
        <w:t xml:space="preserve">mesh: </w:t>
      </w:r>
      <w:r w:rsidR="00E455B4" w:rsidRPr="00611A1C">
        <w:t xml:space="preserve">Bunny </w:t>
      </w:r>
      <w:r w:rsidR="00611A1C" w:rsidRPr="00611A1C">
        <w:t>69k)</w:t>
      </w:r>
    </w:p>
    <w:p w14:paraId="427FEB55" w14:textId="3EA0FB80" w:rsidR="00E455B4" w:rsidRDefault="00E455B4" w:rsidP="00F12156">
      <w:pPr>
        <w:ind w:firstLineChars="50"/>
      </w:pPr>
    </w:p>
    <w:p w14:paraId="40DD23EF" w14:textId="34E1C3F2" w:rsidR="005F7FE2" w:rsidRDefault="004136A8" w:rsidP="002A75B0">
      <w:pPr>
        <w:pStyle w:val="Table0"/>
      </w:pPr>
      <w:bookmarkStart w:id="19" w:name="_Ref168940194"/>
      <w:bookmarkStart w:id="20" w:name="_Ref168940190"/>
      <w:r>
        <w:t xml:space="preserve">Table </w:t>
      </w:r>
      <w:fldSimple w:instr=" SEQ Table \* ARABIC ">
        <w:r w:rsidR="005A63E9">
          <w:rPr>
            <w:noProof/>
          </w:rPr>
          <w:t>6</w:t>
        </w:r>
      </w:fldSimple>
      <w:bookmarkEnd w:id="19"/>
      <w:r w:rsidR="005F7FE2">
        <w:t xml:space="preserve">. </w:t>
      </w:r>
      <w:r w:rsidR="005F7FE2">
        <w:rPr>
          <w:rFonts w:hint="eastAsia"/>
        </w:rPr>
        <w:t xml:space="preserve">Calculation time </w:t>
      </w:r>
      <w:r w:rsidR="005F7FE2">
        <w:t>of CUDA functions at (</w:t>
      </w:r>
      <w:r w:rsidR="00D42A00">
        <w:t>0</w:t>
      </w:r>
      <w:r w:rsidR="00D42A00" w:rsidRPr="004342A1">
        <w:rPr>
          <w:rFonts w:hint="eastAsia"/>
        </w:rPr>
        <w:t>°</w:t>
      </w:r>
      <w:r w:rsidR="00D42A00">
        <w:rPr>
          <w:rFonts w:eastAsiaTheme="minorEastAsia" w:hint="eastAsia"/>
        </w:rPr>
        <w:t>,</w:t>
      </w:r>
      <w:r w:rsidR="00D42A00">
        <w:t>0</w:t>
      </w:r>
      <w:r w:rsidR="00D42A00" w:rsidRPr="004342A1">
        <w:rPr>
          <w:rFonts w:hint="eastAsia"/>
        </w:rPr>
        <w:t>°</w:t>
      </w:r>
      <w:r w:rsidR="005F7FE2">
        <w:t xml:space="preserve">) orientation (GPU: RTX 4090, </w:t>
      </w:r>
      <w:r w:rsidR="005F7FE2" w:rsidRPr="00611A1C">
        <w:t>mesh: Bunny 69k)</w:t>
      </w:r>
      <w:bookmarkEnd w:id="20"/>
      <w:r w:rsidR="005F7FE2">
        <w:t xml:space="preserve"> </w:t>
      </w:r>
    </w:p>
    <w:tbl>
      <w:tblPr>
        <w:tblStyle w:val="a8"/>
        <w:tblW w:w="0" w:type="auto"/>
        <w:tblLook w:val="04A0" w:firstRow="1" w:lastRow="0" w:firstColumn="1" w:lastColumn="0" w:noHBand="0" w:noVBand="1"/>
      </w:tblPr>
      <w:tblGrid>
        <w:gridCol w:w="2030"/>
        <w:gridCol w:w="2076"/>
        <w:gridCol w:w="2268"/>
      </w:tblGrid>
      <w:tr w:rsidR="00D13595" w14:paraId="1469CABB" w14:textId="77777777" w:rsidTr="00CE04FE">
        <w:tc>
          <w:tcPr>
            <w:tcW w:w="2030" w:type="dxa"/>
            <w:shd w:val="clear" w:color="auto" w:fill="E7E6E6" w:themeFill="background2"/>
          </w:tcPr>
          <w:p w14:paraId="712E956B" w14:textId="386D76AE" w:rsidR="00D13595" w:rsidRPr="000B5EAF" w:rsidRDefault="000B5EAF" w:rsidP="009E74E1">
            <w:pPr>
              <w:pStyle w:val="Table"/>
            </w:pPr>
            <w:r>
              <w:rPr>
                <w:rFonts w:hint="eastAsia"/>
              </w:rPr>
              <w:t>f</w:t>
            </w:r>
            <w:r>
              <w:t>unction</w:t>
            </w:r>
          </w:p>
        </w:tc>
        <w:tc>
          <w:tcPr>
            <w:tcW w:w="2076" w:type="dxa"/>
            <w:shd w:val="clear" w:color="auto" w:fill="E7E6E6" w:themeFill="background2"/>
          </w:tcPr>
          <w:p w14:paraId="23271E9D" w14:textId="77777777" w:rsidR="00D13595" w:rsidRDefault="00D13595" w:rsidP="009E74E1">
            <w:pPr>
              <w:pStyle w:val="Table"/>
            </w:pPr>
            <w:r>
              <w:t>Grid x block size</w:t>
            </w:r>
          </w:p>
        </w:tc>
        <w:tc>
          <w:tcPr>
            <w:tcW w:w="2268" w:type="dxa"/>
            <w:shd w:val="clear" w:color="auto" w:fill="E7E6E6" w:themeFill="background2"/>
          </w:tcPr>
          <w:p w14:paraId="2ECE2083" w14:textId="14283A66" w:rsidR="00D13595" w:rsidRDefault="00784B46" w:rsidP="009E74E1">
            <w:pPr>
              <w:pStyle w:val="Table"/>
            </w:pPr>
            <w:r>
              <w:t>T</w:t>
            </w:r>
            <w:r w:rsidR="00D13595">
              <w:t>ime</w:t>
            </w:r>
            <w:r>
              <w:t xml:space="preserve"> [</w:t>
            </w:r>
            <w:r w:rsidRPr="00592FF3">
              <w:rPr>
                <w:rFonts w:ascii="맑은 고딕" w:eastAsia="맑은 고딕" w:hAnsi="맑은 고딕" w:cs="맑은 고딕" w:hint="eastAsia"/>
              </w:rPr>
              <w:t>㎲</w:t>
            </w:r>
            <w:r>
              <w:rPr>
                <w:rFonts w:ascii="맑은 고딕" w:eastAsia="맑은 고딕" w:hAnsi="맑은 고딕" w:cs="맑은 고딕" w:hint="eastAsia"/>
              </w:rPr>
              <w:t>]</w:t>
            </w:r>
          </w:p>
        </w:tc>
      </w:tr>
      <w:tr w:rsidR="00D13595" w14:paraId="0961453B" w14:textId="77777777" w:rsidTr="00D13595">
        <w:tc>
          <w:tcPr>
            <w:tcW w:w="2030" w:type="dxa"/>
          </w:tcPr>
          <w:p w14:paraId="39933629" w14:textId="77777777" w:rsidR="00D13595" w:rsidRDefault="00D13595" w:rsidP="009E74E1">
            <w:pPr>
              <w:pStyle w:val="Table"/>
            </w:pPr>
            <w:proofErr w:type="spellStart"/>
            <w:r>
              <w:t>c</w:t>
            </w:r>
            <w:r>
              <w:rPr>
                <w:rFonts w:hint="eastAsia"/>
              </w:rPr>
              <w:t>u_</w:t>
            </w:r>
            <w:proofErr w:type="gramStart"/>
            <w:r>
              <w:t>genBed</w:t>
            </w:r>
            <w:proofErr w:type="spellEnd"/>
            <w:r>
              <w:t>(</w:t>
            </w:r>
            <w:proofErr w:type="gramEnd"/>
            <w:r>
              <w:t>)</w:t>
            </w:r>
          </w:p>
        </w:tc>
        <w:tc>
          <w:tcPr>
            <w:tcW w:w="2076" w:type="dxa"/>
          </w:tcPr>
          <w:p w14:paraId="5F918EA5"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6E1A4248" w14:textId="5FCE832A" w:rsidR="00D13595" w:rsidRDefault="00D13595" w:rsidP="009E74E1">
            <w:pPr>
              <w:pStyle w:val="Table"/>
            </w:pPr>
            <w:r>
              <w:t>35.1 (38.3%)</w:t>
            </w:r>
          </w:p>
        </w:tc>
      </w:tr>
      <w:tr w:rsidR="00D13595" w14:paraId="6A122D88" w14:textId="77777777" w:rsidTr="00D13595">
        <w:tc>
          <w:tcPr>
            <w:tcW w:w="2030" w:type="dxa"/>
          </w:tcPr>
          <w:p w14:paraId="73A99EAE" w14:textId="77777777" w:rsidR="00D13595" w:rsidRDefault="00D13595" w:rsidP="009E74E1">
            <w:pPr>
              <w:pStyle w:val="Table"/>
            </w:pPr>
            <w:proofErr w:type="spellStart"/>
            <w:r>
              <w:t>cu_</w:t>
            </w:r>
            <w:proofErr w:type="gramStart"/>
            <w:r>
              <w:t>rotVoxel</w:t>
            </w:r>
            <w:proofErr w:type="spellEnd"/>
            <w:r>
              <w:t>(</w:t>
            </w:r>
            <w:proofErr w:type="gramEnd"/>
            <w:r>
              <w:t>)</w:t>
            </w:r>
          </w:p>
        </w:tc>
        <w:tc>
          <w:tcPr>
            <w:tcW w:w="2076" w:type="dxa"/>
          </w:tcPr>
          <w:p w14:paraId="4D397208" w14:textId="77777777" w:rsidR="00D13595" w:rsidRDefault="00D13595" w:rsidP="009E74E1">
            <w:pPr>
              <w:pStyle w:val="Table"/>
            </w:pPr>
            <w:r>
              <w:rPr>
                <w:rFonts w:hint="eastAsia"/>
              </w:rPr>
              <w:t>(</w:t>
            </w:r>
            <w:r>
              <w:t xml:space="preserve">3298) x </w:t>
            </w:r>
            <w:r>
              <w:rPr>
                <w:rFonts w:hint="eastAsia"/>
              </w:rPr>
              <w:t>(</w:t>
            </w:r>
            <w:r>
              <w:t>4,4,32)</w:t>
            </w:r>
          </w:p>
        </w:tc>
        <w:tc>
          <w:tcPr>
            <w:tcW w:w="2268" w:type="dxa"/>
          </w:tcPr>
          <w:p w14:paraId="2FD88608" w14:textId="5ECE1381" w:rsidR="00D13595" w:rsidRDefault="00D13595" w:rsidP="009E74E1">
            <w:pPr>
              <w:pStyle w:val="Table"/>
            </w:pPr>
            <w:r>
              <w:t>33.3 (30.2%)</w:t>
            </w:r>
          </w:p>
        </w:tc>
      </w:tr>
      <w:tr w:rsidR="00D13595" w14:paraId="5A54A863" w14:textId="77777777" w:rsidTr="00D13595">
        <w:tc>
          <w:tcPr>
            <w:tcW w:w="2030" w:type="dxa"/>
          </w:tcPr>
          <w:p w14:paraId="5669AEB2" w14:textId="77777777" w:rsidR="00D13595" w:rsidRDefault="00D13595" w:rsidP="009E74E1">
            <w:pPr>
              <w:pStyle w:val="Table"/>
            </w:pPr>
            <w:proofErr w:type="spellStart"/>
            <w:r>
              <w:t>cu_</w:t>
            </w:r>
            <w:proofErr w:type="gramStart"/>
            <w:r>
              <w:t>slotPairing</w:t>
            </w:r>
            <w:proofErr w:type="spellEnd"/>
            <w:r>
              <w:t>(</w:t>
            </w:r>
            <w:proofErr w:type="gramEnd"/>
            <w:r>
              <w:t>)</w:t>
            </w:r>
          </w:p>
        </w:tc>
        <w:tc>
          <w:tcPr>
            <w:tcW w:w="2076" w:type="dxa"/>
          </w:tcPr>
          <w:p w14:paraId="2F5FB8E8" w14:textId="77777777" w:rsidR="00D13595" w:rsidRDefault="00D13595" w:rsidP="009E74E1">
            <w:pPr>
              <w:pStyle w:val="Table"/>
            </w:pPr>
            <w:r>
              <w:rPr>
                <w:rFonts w:hint="eastAsia"/>
              </w:rPr>
              <w:t>(</w:t>
            </w:r>
            <w:r>
              <w:t xml:space="preserve">4096) x </w:t>
            </w:r>
            <w:r>
              <w:rPr>
                <w:rFonts w:hint="eastAsia"/>
              </w:rPr>
              <w:t>(</w:t>
            </w:r>
            <w:r>
              <w:t>16,16)</w:t>
            </w:r>
          </w:p>
        </w:tc>
        <w:tc>
          <w:tcPr>
            <w:tcW w:w="2268" w:type="dxa"/>
          </w:tcPr>
          <w:p w14:paraId="064578BF" w14:textId="625D2614" w:rsidR="00D13595" w:rsidRDefault="00D13595" w:rsidP="009E74E1">
            <w:pPr>
              <w:pStyle w:val="Table"/>
            </w:pPr>
            <w:r>
              <w:t>28.5 (27.6%)</w:t>
            </w:r>
          </w:p>
        </w:tc>
      </w:tr>
      <w:tr w:rsidR="00D13595" w14:paraId="7347E709" w14:textId="77777777" w:rsidTr="00D13595">
        <w:tc>
          <w:tcPr>
            <w:tcW w:w="2030" w:type="dxa"/>
          </w:tcPr>
          <w:p w14:paraId="7CCCB94D" w14:textId="4198CFC8" w:rsidR="00D13595" w:rsidRDefault="00D13595" w:rsidP="009E74E1">
            <w:pPr>
              <w:pStyle w:val="Table"/>
            </w:pPr>
            <w:proofErr w:type="spellStart"/>
            <w:r>
              <w:t>cu_</w:t>
            </w:r>
            <w:proofErr w:type="gramStart"/>
            <w:r>
              <w:t>reduced</w:t>
            </w:r>
            <w:r w:rsidR="00247332">
              <w:t>Sum</w:t>
            </w:r>
            <w:proofErr w:type="spellEnd"/>
            <w:r>
              <w:t>(</w:t>
            </w:r>
            <w:proofErr w:type="gramEnd"/>
            <w:r>
              <w:t>)</w:t>
            </w:r>
          </w:p>
        </w:tc>
        <w:tc>
          <w:tcPr>
            <w:tcW w:w="2076" w:type="dxa"/>
          </w:tcPr>
          <w:p w14:paraId="54EDA8EC" w14:textId="77777777" w:rsidR="00D13595" w:rsidRDefault="00D13595" w:rsidP="009E74E1">
            <w:pPr>
              <w:pStyle w:val="Table"/>
            </w:pPr>
            <w:r>
              <w:rPr>
                <w:rFonts w:hint="eastAsia"/>
              </w:rPr>
              <w:t>(</w:t>
            </w:r>
            <w:r>
              <w:t xml:space="preserve">256) x </w:t>
            </w:r>
            <w:r>
              <w:rPr>
                <w:rFonts w:hint="eastAsia"/>
              </w:rPr>
              <w:t>(</w:t>
            </w:r>
            <w:r>
              <w:t>256)</w:t>
            </w:r>
          </w:p>
        </w:tc>
        <w:tc>
          <w:tcPr>
            <w:tcW w:w="2268" w:type="dxa"/>
          </w:tcPr>
          <w:p w14:paraId="3C763994" w14:textId="32BD9A74" w:rsidR="00D13595" w:rsidRDefault="00D13595" w:rsidP="009E74E1">
            <w:pPr>
              <w:pStyle w:val="Table"/>
            </w:pPr>
            <w:r>
              <w:t>4.4 (4.0%)</w:t>
            </w:r>
          </w:p>
        </w:tc>
      </w:tr>
      <w:tr w:rsidR="00BF713E" w14:paraId="4FD16FB1" w14:textId="77777777" w:rsidTr="00D13595">
        <w:tc>
          <w:tcPr>
            <w:tcW w:w="2030" w:type="dxa"/>
          </w:tcPr>
          <w:p w14:paraId="491F359D" w14:textId="6D0BF9E4" w:rsidR="00BF713E" w:rsidRPr="00013D62" w:rsidRDefault="00247332" w:rsidP="009E74E1">
            <w:pPr>
              <w:pStyle w:val="Table"/>
            </w:pPr>
            <w:proofErr w:type="spellStart"/>
            <w:r w:rsidRPr="00013D62">
              <w:rPr>
                <w:rFonts w:hint="eastAsia"/>
              </w:rPr>
              <w:t>Σ</w:t>
            </w:r>
            <w:proofErr w:type="spellEnd"/>
          </w:p>
        </w:tc>
        <w:tc>
          <w:tcPr>
            <w:tcW w:w="2076" w:type="dxa"/>
          </w:tcPr>
          <w:p w14:paraId="4D589177" w14:textId="1BE005F4" w:rsidR="00BF713E" w:rsidRPr="00AF6A7B" w:rsidRDefault="00AF6A7B" w:rsidP="009E74E1">
            <w:pPr>
              <w:pStyle w:val="Table"/>
            </w:pPr>
            <w:r>
              <w:rPr>
                <w:rFonts w:hint="eastAsia"/>
              </w:rPr>
              <w:t>-</w:t>
            </w:r>
          </w:p>
        </w:tc>
        <w:tc>
          <w:tcPr>
            <w:tcW w:w="2268" w:type="dxa"/>
          </w:tcPr>
          <w:p w14:paraId="59D15C5E" w14:textId="0F23AC24" w:rsidR="00BF713E" w:rsidRPr="000D7486" w:rsidRDefault="00784B46" w:rsidP="009E74E1">
            <w:pPr>
              <w:pStyle w:val="Table"/>
            </w:pPr>
            <w:r w:rsidRPr="000D7486">
              <w:rPr>
                <w:rFonts w:hint="eastAsia"/>
              </w:rPr>
              <w:t>1</w:t>
            </w:r>
            <w:r w:rsidRPr="000D7486">
              <w:t>01.3 (100.0%)</w:t>
            </w:r>
          </w:p>
        </w:tc>
      </w:tr>
    </w:tbl>
    <w:p w14:paraId="5FB875A6" w14:textId="6DDE7A4E" w:rsidR="005F7FE2" w:rsidRDefault="005F7FE2" w:rsidP="00F12156">
      <w:pPr>
        <w:ind w:firstLineChars="50"/>
      </w:pPr>
    </w:p>
    <w:p w14:paraId="0B070756" w14:textId="2AAC8F03" w:rsidR="00E05E1F" w:rsidRDefault="00CE1B08" w:rsidP="00F12156">
      <w:pPr>
        <w:ind w:firstLineChars="50"/>
      </w:pPr>
      <w:r>
        <w:fldChar w:fldCharType="begin"/>
      </w:r>
      <w:r>
        <w:instrText xml:space="preserve"> </w:instrText>
      </w:r>
      <w:r>
        <w:rPr>
          <w:rFonts w:hint="eastAsia"/>
        </w:rPr>
        <w:instrText>REF _Ref168940233</w:instrText>
      </w:r>
      <w:r>
        <w:instrText xml:space="preserve"> </w:instrText>
      </w:r>
      <w:r w:rsidR="00F12156">
        <w:instrText xml:space="preserve"> \* MERGEFORMAT </w:instrText>
      </w:r>
      <w:r>
        <w:fldChar w:fldCharType="separate"/>
      </w:r>
      <w:r>
        <w:t xml:space="preserve">Table </w:t>
      </w:r>
      <w:r>
        <w:rPr>
          <w:noProof/>
        </w:rPr>
        <w:t>4</w:t>
      </w:r>
      <w:r>
        <w:fldChar w:fldCharType="end"/>
      </w:r>
      <w:r w:rsidR="00823F8C">
        <w:rPr>
          <w:rFonts w:hint="eastAsia"/>
        </w:rPr>
        <w:t>는</w:t>
      </w:r>
      <w:r w:rsidR="00823F8C">
        <w:rPr>
          <w:rFonts w:hint="eastAsia"/>
        </w:rPr>
        <w:t xml:space="preserve"> </w:t>
      </w:r>
      <w:r w:rsidR="00261078">
        <w:rPr>
          <w:rFonts w:hint="eastAsia"/>
        </w:rPr>
        <w:t>cone,</w:t>
      </w:r>
      <w:r w:rsidR="00261078">
        <w:t xml:space="preserve"> sphere, Bunny, Manikin</w:t>
      </w:r>
      <w:r w:rsidR="00261078">
        <w:rPr>
          <w:rFonts w:hint="eastAsia"/>
        </w:rPr>
        <w:t>등</w:t>
      </w:r>
      <w:r w:rsidR="00261078">
        <w:rPr>
          <w:rFonts w:hint="eastAsia"/>
        </w:rPr>
        <w:t xml:space="preserve"> </w:t>
      </w:r>
      <w:r w:rsidR="00261078">
        <w:rPr>
          <w:rFonts w:hint="eastAsia"/>
        </w:rPr>
        <w:t>다양한</w:t>
      </w:r>
      <w:r w:rsidR="00261078">
        <w:rPr>
          <w:rFonts w:hint="eastAsia"/>
        </w:rPr>
        <w:t xml:space="preserve"> </w:t>
      </w:r>
      <w:proofErr w:type="spellStart"/>
      <w:r w:rsidR="00261078">
        <w:rPr>
          <w:rFonts w:hint="eastAsia"/>
        </w:rPr>
        <w:t>메쉬</w:t>
      </w:r>
      <w:proofErr w:type="spellEnd"/>
      <w:r w:rsidR="00261078">
        <w:rPr>
          <w:rFonts w:hint="eastAsia"/>
        </w:rPr>
        <w:t xml:space="preserve"> </w:t>
      </w:r>
      <w:r w:rsidR="00261078">
        <w:rPr>
          <w:rFonts w:hint="eastAsia"/>
        </w:rPr>
        <w:t>형상에</w:t>
      </w:r>
      <w:r w:rsidR="00261078">
        <w:rPr>
          <w:rFonts w:hint="eastAsia"/>
        </w:rPr>
        <w:t xml:space="preserve"> </w:t>
      </w:r>
      <w:r w:rsidR="00261078">
        <w:rPr>
          <w:rFonts w:hint="eastAsia"/>
        </w:rPr>
        <w:t>대한</w:t>
      </w:r>
      <w:r w:rsidR="00261078">
        <w:rPr>
          <w:rFonts w:hint="eastAsia"/>
        </w:rPr>
        <w:t xml:space="preserve"> </w:t>
      </w:r>
      <w:r w:rsidR="00261078">
        <w:rPr>
          <w:rFonts w:hint="eastAsia"/>
        </w:rPr>
        <w:t>최적</w:t>
      </w:r>
      <w:r w:rsidR="00261078">
        <w:rPr>
          <w:rFonts w:hint="eastAsia"/>
        </w:rPr>
        <w:t xml:space="preserve"> </w:t>
      </w:r>
      <w:r w:rsidR="00261078">
        <w:rPr>
          <w:rFonts w:hint="eastAsia"/>
        </w:rPr>
        <w:t>배향</w:t>
      </w:r>
      <w:r w:rsidR="00261078">
        <w:rPr>
          <w:rFonts w:hint="eastAsia"/>
        </w:rPr>
        <w:t xml:space="preserve"> </w:t>
      </w:r>
      <w:r w:rsidR="00261078">
        <w:rPr>
          <w:rFonts w:hint="eastAsia"/>
        </w:rPr>
        <w:t>계산</w:t>
      </w:r>
      <w:r w:rsidR="00261078">
        <w:rPr>
          <w:rFonts w:hint="eastAsia"/>
        </w:rPr>
        <w:t xml:space="preserve"> </w:t>
      </w:r>
      <w:r w:rsidR="00261078">
        <w:rPr>
          <w:rFonts w:hint="eastAsia"/>
        </w:rPr>
        <w:t>결과이다</w:t>
      </w:r>
      <w:r w:rsidR="00261078">
        <w:rPr>
          <w:rFonts w:hint="eastAsia"/>
        </w:rPr>
        <w:t>.</w:t>
      </w:r>
      <w:r w:rsidR="00261078">
        <w:t xml:space="preserve"> </w:t>
      </w:r>
      <w:r w:rsidR="00042EF9">
        <w:t>CPU</w:t>
      </w:r>
      <w:r w:rsidR="00042EF9">
        <w:rPr>
          <w:rFonts w:hint="eastAsia"/>
        </w:rPr>
        <w:t>는</w:t>
      </w:r>
      <w:r w:rsidR="00042EF9">
        <w:rPr>
          <w:rFonts w:hint="eastAsia"/>
        </w:rPr>
        <w:t xml:space="preserve"> </w:t>
      </w:r>
      <w:r w:rsidR="00042EF9">
        <w:rPr>
          <w:rFonts w:hint="eastAsia"/>
        </w:rPr>
        <w:t>인텔</w:t>
      </w:r>
      <w:r w:rsidR="00042EF9">
        <w:rPr>
          <w:rFonts w:hint="eastAsia"/>
        </w:rPr>
        <w:t xml:space="preserve"> i7-8700</w:t>
      </w:r>
      <w:r w:rsidR="00042EF9">
        <w:rPr>
          <w:rFonts w:hint="eastAsia"/>
        </w:rPr>
        <w:t>을</w:t>
      </w:r>
      <w:r w:rsidR="00042EF9">
        <w:rPr>
          <w:rFonts w:hint="eastAsia"/>
        </w:rPr>
        <w:t>,</w:t>
      </w:r>
      <w:r w:rsidR="00042EF9">
        <w:t xml:space="preserve"> GPU</w:t>
      </w:r>
      <w:r w:rsidR="00042EF9">
        <w:rPr>
          <w:rFonts w:hint="eastAsia"/>
        </w:rPr>
        <w:t>는</w:t>
      </w:r>
      <w:r w:rsidR="00042EF9">
        <w:rPr>
          <w:rFonts w:hint="eastAsia"/>
        </w:rPr>
        <w:t xml:space="preserve"> </w:t>
      </w:r>
      <w:r w:rsidR="00042EF9">
        <w:rPr>
          <w:rFonts w:hint="eastAsia"/>
        </w:rPr>
        <w:t>저가형인</w:t>
      </w:r>
      <w:r w:rsidR="00042EF9">
        <w:rPr>
          <w:rFonts w:hint="eastAsia"/>
        </w:rPr>
        <w:t xml:space="preserve"> </w:t>
      </w:r>
      <w:r w:rsidR="0001560A">
        <w:t>NVIDIA</w:t>
      </w:r>
      <w:r w:rsidR="00042EF9">
        <w:t xml:space="preserve"> GTX 760</w:t>
      </w:r>
      <w:r w:rsidR="00042EF9">
        <w:rPr>
          <w:rFonts w:hint="eastAsia"/>
        </w:rPr>
        <w:t>을</w:t>
      </w:r>
      <w:r w:rsidR="00042EF9">
        <w:rPr>
          <w:rFonts w:hint="eastAsia"/>
        </w:rPr>
        <w:t xml:space="preserve"> </w:t>
      </w:r>
      <w:r w:rsidR="00042EF9">
        <w:rPr>
          <w:rFonts w:hint="eastAsia"/>
        </w:rPr>
        <w:t>이용했으며</w:t>
      </w:r>
      <w:r w:rsidR="00042EF9">
        <w:rPr>
          <w:rFonts w:hint="eastAsia"/>
        </w:rPr>
        <w:t>,</w:t>
      </w:r>
      <w:r w:rsidR="00042EF9">
        <w:t xml:space="preserve"> </w:t>
      </w:r>
      <w:r w:rsidR="00042EF9">
        <w:rPr>
          <w:rFonts w:hint="eastAsia"/>
        </w:rPr>
        <w:t>속도</w:t>
      </w:r>
      <w:r w:rsidR="00042EF9">
        <w:rPr>
          <w:rFonts w:hint="eastAsia"/>
        </w:rPr>
        <w:t xml:space="preserve"> </w:t>
      </w:r>
      <w:r w:rsidR="00042EF9">
        <w:rPr>
          <w:rFonts w:hint="eastAsia"/>
        </w:rPr>
        <w:t>개선은</w:t>
      </w:r>
      <w:r w:rsidR="00042EF9">
        <w:rPr>
          <w:rFonts w:hint="eastAsia"/>
        </w:rPr>
        <w:t xml:space="preserve"> </w:t>
      </w:r>
      <w:r w:rsidR="00042EF9">
        <w:t>30</w:t>
      </w:r>
      <w:r w:rsidR="00042EF9">
        <w:rPr>
          <w:rFonts w:hint="eastAsia"/>
        </w:rPr>
        <w:t>배</w:t>
      </w:r>
      <w:r w:rsidR="00042EF9">
        <w:rPr>
          <w:rFonts w:hint="eastAsia"/>
        </w:rPr>
        <w:t xml:space="preserve"> </w:t>
      </w:r>
      <w:r w:rsidR="00042EF9">
        <w:rPr>
          <w:rFonts w:hint="eastAsia"/>
        </w:rPr>
        <w:t>내지</w:t>
      </w:r>
      <w:r w:rsidR="00042EF9">
        <w:rPr>
          <w:rFonts w:hint="eastAsia"/>
        </w:rPr>
        <w:t xml:space="preserve"> </w:t>
      </w:r>
      <w:r w:rsidR="00042EF9">
        <w:t>66</w:t>
      </w:r>
      <w:r w:rsidR="00042EF9">
        <w:rPr>
          <w:rFonts w:hint="eastAsia"/>
        </w:rPr>
        <w:t>배로</w:t>
      </w:r>
      <w:r w:rsidR="00042EF9">
        <w:rPr>
          <w:rFonts w:hint="eastAsia"/>
        </w:rPr>
        <w:t xml:space="preserve"> </w:t>
      </w:r>
      <w:r w:rsidR="00042EF9">
        <w:rPr>
          <w:rFonts w:hint="eastAsia"/>
        </w:rPr>
        <w:t>나타났다</w:t>
      </w:r>
      <w:r w:rsidR="00042EF9">
        <w:rPr>
          <w:rFonts w:hint="eastAsia"/>
        </w:rPr>
        <w:t>.</w:t>
      </w:r>
      <w:r w:rsidR="00042EF9">
        <w:t xml:space="preserve"> </w:t>
      </w:r>
    </w:p>
    <w:p w14:paraId="3730C195" w14:textId="77777777" w:rsidR="00E05E1F" w:rsidRPr="0076638E" w:rsidRDefault="00E05E1F" w:rsidP="00F12156">
      <w:pPr>
        <w:ind w:firstLineChars="50"/>
      </w:pPr>
    </w:p>
    <w:p w14:paraId="1F5EA19E" w14:textId="6EA34F8E" w:rsidR="009F6573" w:rsidRDefault="00CE1B08" w:rsidP="002A75B0">
      <w:pPr>
        <w:pStyle w:val="Table0"/>
      </w:pPr>
      <w:bookmarkStart w:id="21" w:name="_Ref168940233"/>
      <w:r>
        <w:t xml:space="preserve">Table </w:t>
      </w:r>
      <w:fldSimple w:instr=" SEQ Table \* ARABIC ">
        <w:r w:rsidR="005A63E9">
          <w:rPr>
            <w:noProof/>
          </w:rPr>
          <w:t>7</w:t>
        </w:r>
      </w:fldSimple>
      <w:bookmarkEnd w:id="21"/>
      <w:r w:rsidR="009F6573">
        <w:t xml:space="preserve">. </w:t>
      </w:r>
      <w:r w:rsidR="00CE04FE">
        <w:t>C</w:t>
      </w:r>
      <w:r w:rsidR="009F6573">
        <w:t xml:space="preserve">alculation </w:t>
      </w:r>
      <w:r w:rsidR="007F3C92">
        <w:t>time</w:t>
      </w:r>
      <w:r w:rsidR="000C556E">
        <w:t xml:space="preserve"> </w:t>
      </w:r>
      <w:r w:rsidR="00A25B9B">
        <w:t xml:space="preserve">comparison for </w:t>
      </w:r>
      <w:r w:rsidR="00CE04FE">
        <w:t xml:space="preserve">optimal orientation </w:t>
      </w:r>
      <w:r w:rsidR="00A25B9B">
        <w:t>search</w:t>
      </w:r>
      <w:r w:rsidR="00CE04FE">
        <w:t xml:space="preserve"> </w:t>
      </w:r>
      <w:r w:rsidR="000C556E">
        <w:t>(angle interval</w:t>
      </w:r>
      <w:r w:rsidR="005D6EB0">
        <w:t xml:space="preserve">: </w:t>
      </w:r>
      <w:r w:rsidR="000C556E">
        <w:t>1</w:t>
      </w:r>
      <w:r w:rsidR="004342A1" w:rsidRPr="004342A1">
        <w:rPr>
          <w:rFonts w:hint="eastAsia"/>
        </w:rPr>
        <w:t>°</w:t>
      </w:r>
      <w:r w:rsidR="00B20D3D">
        <w:rPr>
          <w:rFonts w:eastAsiaTheme="minorEastAsia" w:hint="eastAsia"/>
        </w:rPr>
        <w:t>,</w:t>
      </w:r>
      <w:r w:rsidR="00536471">
        <w:rPr>
          <w:rFonts w:eastAsiaTheme="minorEastAsia"/>
        </w:rPr>
        <w:t xml:space="preserve"> unit</w:t>
      </w:r>
      <w:r w:rsidR="005D6EB0">
        <w:rPr>
          <w:rFonts w:eastAsiaTheme="minorEastAsia"/>
        </w:rPr>
        <w:t>:</w:t>
      </w:r>
      <w:r w:rsidR="00B20D3D">
        <w:rPr>
          <w:rFonts w:eastAsiaTheme="minorEastAsia"/>
        </w:rPr>
        <w:t xml:space="preserve"> [</w:t>
      </w:r>
      <w:proofErr w:type="spellStart"/>
      <w:proofErr w:type="gramStart"/>
      <w:r w:rsidR="00B20D3D">
        <w:rPr>
          <w:rFonts w:eastAsiaTheme="minorEastAsia" w:hint="eastAsia"/>
        </w:rPr>
        <w:t>minute:second</w:t>
      </w:r>
      <w:proofErr w:type="spellEnd"/>
      <w:proofErr w:type="gramEnd"/>
      <w:r w:rsidR="00B20D3D">
        <w:rPr>
          <w:rFonts w:eastAsiaTheme="minorEastAsia" w:hint="eastAsia"/>
        </w:rPr>
        <w:t>]</w:t>
      </w:r>
      <w:r w:rsidR="00377314">
        <w:rPr>
          <w:rFonts w:eastAsiaTheme="minorEastAsia"/>
        </w:rPr>
        <w:t>)</w:t>
      </w:r>
    </w:p>
    <w:tbl>
      <w:tblPr>
        <w:tblStyle w:val="a8"/>
        <w:tblW w:w="0" w:type="auto"/>
        <w:tblLook w:val="04A0" w:firstRow="1" w:lastRow="0" w:firstColumn="1" w:lastColumn="0" w:noHBand="0" w:noVBand="1"/>
      </w:tblPr>
      <w:tblGrid>
        <w:gridCol w:w="1838"/>
        <w:gridCol w:w="1701"/>
        <w:gridCol w:w="1538"/>
        <w:gridCol w:w="1155"/>
        <w:gridCol w:w="1843"/>
      </w:tblGrid>
      <w:tr w:rsidR="006B7E3D" w14:paraId="5D640A27" w14:textId="02A0516D" w:rsidTr="007202A8">
        <w:trPr>
          <w:trHeight w:val="470"/>
        </w:trPr>
        <w:tc>
          <w:tcPr>
            <w:tcW w:w="5077" w:type="dxa"/>
            <w:gridSpan w:val="3"/>
            <w:tcBorders>
              <w:tl2br w:val="single" w:sz="4" w:space="0" w:color="auto"/>
            </w:tcBorders>
            <w:shd w:val="clear" w:color="auto" w:fill="D9D9D9" w:themeFill="background1" w:themeFillShade="D9"/>
            <w:vAlign w:val="center"/>
          </w:tcPr>
          <w:p w14:paraId="413F77BB" w14:textId="060D7BB0" w:rsidR="006B7E3D" w:rsidRPr="008E2437" w:rsidRDefault="006B7E3D" w:rsidP="009E74E1">
            <w:pPr>
              <w:pStyle w:val="Table"/>
            </w:pPr>
            <w:r w:rsidRPr="008E2437">
              <w:t>Time</w:t>
            </w:r>
          </w:p>
          <w:p w14:paraId="250B6A31" w14:textId="12D903FA" w:rsidR="006B7E3D" w:rsidRDefault="006B7E3D" w:rsidP="009E74E1">
            <w:pPr>
              <w:pStyle w:val="Table"/>
              <w:rPr>
                <w:rFonts w:eastAsiaTheme="minorEastAsia"/>
              </w:rPr>
            </w:pPr>
            <w:r w:rsidRPr="006A25C7">
              <w:t>Test data</w:t>
            </w:r>
          </w:p>
        </w:tc>
        <w:tc>
          <w:tcPr>
            <w:tcW w:w="2998" w:type="dxa"/>
            <w:gridSpan w:val="2"/>
            <w:shd w:val="clear" w:color="auto" w:fill="D9D9D9" w:themeFill="background1" w:themeFillShade="D9"/>
            <w:vAlign w:val="center"/>
          </w:tcPr>
          <w:p w14:paraId="5B606849" w14:textId="5A66213E" w:rsidR="006B7E3D" w:rsidRDefault="00917BD3" w:rsidP="009E74E1">
            <w:pPr>
              <w:pStyle w:val="Table"/>
            </w:pPr>
            <w:r>
              <w:t>Calculation time</w:t>
            </w:r>
            <w:r w:rsidR="00E36CEF" w:rsidRPr="00E36CEF">
              <w:rPr>
                <w:rFonts w:hint="eastAsia"/>
              </w:rPr>
              <w:t>‡</w:t>
            </w:r>
          </w:p>
        </w:tc>
      </w:tr>
      <w:tr w:rsidR="000D12EF" w14:paraId="4B28105F" w14:textId="559034F5" w:rsidTr="007202A8">
        <w:trPr>
          <w:trHeight w:val="264"/>
        </w:trPr>
        <w:tc>
          <w:tcPr>
            <w:tcW w:w="1838" w:type="dxa"/>
            <w:shd w:val="clear" w:color="auto" w:fill="D9D9D9" w:themeFill="background1" w:themeFillShade="D9"/>
            <w:vAlign w:val="center"/>
          </w:tcPr>
          <w:p w14:paraId="61E658E0" w14:textId="77777777" w:rsidR="000D12EF" w:rsidRPr="006A25C7" w:rsidRDefault="000D12EF" w:rsidP="009E74E1">
            <w:pPr>
              <w:pStyle w:val="Table"/>
            </w:pPr>
            <w:r w:rsidRPr="006A25C7">
              <w:t>ID</w:t>
            </w:r>
          </w:p>
        </w:tc>
        <w:tc>
          <w:tcPr>
            <w:tcW w:w="1701" w:type="dxa"/>
            <w:shd w:val="clear" w:color="auto" w:fill="D9D9D9" w:themeFill="background1" w:themeFillShade="D9"/>
            <w:vAlign w:val="center"/>
          </w:tcPr>
          <w:p w14:paraId="5CEC79FE" w14:textId="6BC28F8E" w:rsidR="000D12EF" w:rsidRPr="006A25C7" w:rsidRDefault="000D12EF" w:rsidP="009E74E1">
            <w:pPr>
              <w:pStyle w:val="Table"/>
            </w:pPr>
            <w:r>
              <w:t>#</w:t>
            </w:r>
            <w:proofErr w:type="spellStart"/>
            <w:r>
              <w:t>Vtx</w:t>
            </w:r>
            <w:proofErr w:type="spellEnd"/>
            <w:r>
              <w:t>/#</w:t>
            </w:r>
            <w:r>
              <w:rPr>
                <w:rFonts w:hint="eastAsia"/>
              </w:rPr>
              <w:t>T</w:t>
            </w:r>
            <w:r>
              <w:t>ri</w:t>
            </w:r>
          </w:p>
        </w:tc>
        <w:tc>
          <w:tcPr>
            <w:tcW w:w="1538" w:type="dxa"/>
            <w:shd w:val="clear" w:color="auto" w:fill="D9D9D9" w:themeFill="background1" w:themeFillShade="D9"/>
          </w:tcPr>
          <w:p w14:paraId="35F2FC6A" w14:textId="1E93BC93" w:rsidR="000D12EF" w:rsidRDefault="000D12EF" w:rsidP="009E74E1">
            <w:pPr>
              <w:pStyle w:val="Table"/>
            </w:pPr>
            <w:r>
              <w:t>dimension</w:t>
            </w:r>
          </w:p>
          <w:p w14:paraId="33D92D1A" w14:textId="607E4443" w:rsidR="000D12EF" w:rsidRPr="001735BF" w:rsidRDefault="000D12EF" w:rsidP="009E74E1">
            <w:pPr>
              <w:pStyle w:val="Table"/>
            </w:pPr>
            <w:r>
              <w:t>[mm^3]</w:t>
            </w:r>
          </w:p>
        </w:tc>
        <w:tc>
          <w:tcPr>
            <w:tcW w:w="1155" w:type="dxa"/>
            <w:shd w:val="clear" w:color="auto" w:fill="D9D9D9" w:themeFill="background1" w:themeFillShade="D9"/>
            <w:vAlign w:val="center"/>
          </w:tcPr>
          <w:p w14:paraId="7710DF56" w14:textId="01CB1FE7" w:rsidR="000D12EF" w:rsidRPr="006B7E3D" w:rsidRDefault="006B7E3D" w:rsidP="009E74E1">
            <w:pPr>
              <w:pStyle w:val="Table"/>
            </w:pPr>
            <w:r>
              <w:rPr>
                <w:rFonts w:hint="eastAsia"/>
              </w:rPr>
              <w:t>C</w:t>
            </w:r>
            <w:r>
              <w:t>PU</w:t>
            </w:r>
          </w:p>
        </w:tc>
        <w:tc>
          <w:tcPr>
            <w:tcW w:w="1843" w:type="dxa"/>
            <w:shd w:val="clear" w:color="auto" w:fill="D9D9D9" w:themeFill="background1" w:themeFillShade="D9"/>
          </w:tcPr>
          <w:p w14:paraId="184C89C1" w14:textId="004A38F0" w:rsidR="00EA211D" w:rsidRPr="006B7E3D" w:rsidRDefault="008377E0" w:rsidP="009E74E1">
            <w:pPr>
              <w:pStyle w:val="Table"/>
            </w:pPr>
            <w:r>
              <w:t>GPU</w:t>
            </w:r>
            <w:r w:rsidR="00DB4A62">
              <w:br/>
            </w:r>
            <w:r w:rsidR="00EA211D">
              <w:t>(speedup)</w:t>
            </w:r>
          </w:p>
        </w:tc>
      </w:tr>
      <w:tr w:rsidR="002E7494" w14:paraId="5226EA0B" w14:textId="45F71766" w:rsidTr="007202A8">
        <w:tc>
          <w:tcPr>
            <w:tcW w:w="1838" w:type="dxa"/>
            <w:vAlign w:val="center"/>
          </w:tcPr>
          <w:p w14:paraId="5B08E7C6" w14:textId="77777777" w:rsidR="002E7494" w:rsidRPr="008C390E" w:rsidRDefault="002E7494" w:rsidP="009E74E1">
            <w:pPr>
              <w:pStyle w:val="Table"/>
            </w:pPr>
            <w:r w:rsidRPr="008C390E">
              <w:t>Cone</w:t>
            </w:r>
          </w:p>
        </w:tc>
        <w:tc>
          <w:tcPr>
            <w:tcW w:w="1701" w:type="dxa"/>
            <w:vAlign w:val="center"/>
          </w:tcPr>
          <w:p w14:paraId="7FB079E8" w14:textId="20A1C4FD" w:rsidR="002E7494" w:rsidRPr="00020BAD" w:rsidRDefault="00020BAD" w:rsidP="009E74E1">
            <w:pPr>
              <w:pStyle w:val="Table"/>
            </w:pPr>
            <w:r>
              <w:rPr>
                <w:rFonts w:hint="eastAsia"/>
              </w:rPr>
              <w:t>3</w:t>
            </w:r>
            <w:r w:rsidR="00AA0010">
              <w:t>,</w:t>
            </w:r>
            <w:r>
              <w:t>152/6</w:t>
            </w:r>
            <w:r w:rsidR="00AA0010">
              <w:t>,</w:t>
            </w:r>
            <w:r>
              <w:t>300</w:t>
            </w:r>
          </w:p>
        </w:tc>
        <w:tc>
          <w:tcPr>
            <w:tcW w:w="1538" w:type="dxa"/>
          </w:tcPr>
          <w:p w14:paraId="7928AE76" w14:textId="490ADC78" w:rsidR="002E7494" w:rsidRPr="000326FE" w:rsidRDefault="000326FE" w:rsidP="009E74E1">
            <w:pPr>
              <w:pStyle w:val="Table"/>
            </w:pPr>
            <w:r>
              <w:rPr>
                <w:rFonts w:hint="eastAsia"/>
              </w:rPr>
              <w:t>1</w:t>
            </w:r>
            <w:r>
              <w:t>00x100x100</w:t>
            </w:r>
          </w:p>
        </w:tc>
        <w:tc>
          <w:tcPr>
            <w:tcW w:w="1155" w:type="dxa"/>
          </w:tcPr>
          <w:p w14:paraId="3041B776" w14:textId="77CED203" w:rsidR="002E7494" w:rsidRPr="006A25C7" w:rsidRDefault="00C10E48" w:rsidP="009E74E1">
            <w:pPr>
              <w:pStyle w:val="Table"/>
            </w:pPr>
            <w:r w:rsidRPr="00C10E48">
              <w:t>7:13.</w:t>
            </w:r>
            <w:r w:rsidR="00564DFA">
              <w:t>8</w:t>
            </w:r>
          </w:p>
        </w:tc>
        <w:tc>
          <w:tcPr>
            <w:tcW w:w="1843" w:type="dxa"/>
          </w:tcPr>
          <w:p w14:paraId="33497A00" w14:textId="12004CED" w:rsidR="002E7494" w:rsidRPr="006A25C7" w:rsidRDefault="000F57BC" w:rsidP="009E74E1">
            <w:pPr>
              <w:pStyle w:val="Table"/>
            </w:pPr>
            <w:r w:rsidRPr="000F57BC">
              <w:t>0:12.</w:t>
            </w:r>
            <w:r>
              <w:t>7</w:t>
            </w:r>
            <w:r w:rsidR="002D3E92">
              <w:t xml:space="preserve"> </w:t>
            </w:r>
            <w:r w:rsidR="00FD3DE8">
              <w:t>(x34.2)</w:t>
            </w:r>
          </w:p>
        </w:tc>
      </w:tr>
      <w:tr w:rsidR="002E7494" w14:paraId="19252FC9" w14:textId="15364E88" w:rsidTr="007202A8">
        <w:tc>
          <w:tcPr>
            <w:tcW w:w="1838" w:type="dxa"/>
            <w:vAlign w:val="center"/>
          </w:tcPr>
          <w:p w14:paraId="39ED8E46" w14:textId="77777777" w:rsidR="002E7494" w:rsidRPr="008C390E" w:rsidRDefault="002E7494" w:rsidP="009E74E1">
            <w:pPr>
              <w:pStyle w:val="Table"/>
            </w:pPr>
            <w:r w:rsidRPr="008C390E">
              <w:t>Sphere</w:t>
            </w:r>
          </w:p>
        </w:tc>
        <w:tc>
          <w:tcPr>
            <w:tcW w:w="1701" w:type="dxa"/>
            <w:vAlign w:val="center"/>
          </w:tcPr>
          <w:p w14:paraId="6977EAF2" w14:textId="6237D966" w:rsidR="002E7494" w:rsidRPr="00C53B1A" w:rsidRDefault="00C53B1A" w:rsidP="009E74E1">
            <w:pPr>
              <w:pStyle w:val="Table"/>
            </w:pPr>
            <w:r>
              <w:rPr>
                <w:rFonts w:hint="eastAsia"/>
              </w:rPr>
              <w:t>1</w:t>
            </w:r>
            <w:r>
              <w:t>9</w:t>
            </w:r>
            <w:r w:rsidR="00AA0010">
              <w:t>,</w:t>
            </w:r>
            <w:r>
              <w:t>602/39</w:t>
            </w:r>
            <w:r w:rsidR="00AA0010">
              <w:t>,</w:t>
            </w:r>
            <w:r>
              <w:t>200</w:t>
            </w:r>
          </w:p>
        </w:tc>
        <w:tc>
          <w:tcPr>
            <w:tcW w:w="1538" w:type="dxa"/>
          </w:tcPr>
          <w:p w14:paraId="36EF33AC" w14:textId="33C9D93A" w:rsidR="002E7494" w:rsidRPr="0049316E" w:rsidRDefault="0049316E" w:rsidP="009E74E1">
            <w:pPr>
              <w:pStyle w:val="Table"/>
            </w:pPr>
            <w:r>
              <w:rPr>
                <w:rFonts w:hint="eastAsia"/>
              </w:rPr>
              <w:t>1</w:t>
            </w:r>
            <w:r>
              <w:t>80x180x180</w:t>
            </w:r>
          </w:p>
        </w:tc>
        <w:tc>
          <w:tcPr>
            <w:tcW w:w="1155" w:type="dxa"/>
          </w:tcPr>
          <w:p w14:paraId="387D25C0" w14:textId="335612DB" w:rsidR="002E7494" w:rsidRPr="006A25C7" w:rsidRDefault="00D50CAC" w:rsidP="009E74E1">
            <w:pPr>
              <w:pStyle w:val="Table"/>
            </w:pPr>
            <w:r w:rsidRPr="00D50CAC">
              <w:t>13:15.1</w:t>
            </w:r>
          </w:p>
        </w:tc>
        <w:tc>
          <w:tcPr>
            <w:tcW w:w="1843" w:type="dxa"/>
          </w:tcPr>
          <w:p w14:paraId="5F6F7A77" w14:textId="122493CE" w:rsidR="002E7494" w:rsidRPr="006A25C7" w:rsidRDefault="00AB315A" w:rsidP="009E74E1">
            <w:pPr>
              <w:pStyle w:val="Table"/>
            </w:pPr>
            <w:r w:rsidRPr="00AB315A">
              <w:t>0:21.</w:t>
            </w:r>
            <w:r>
              <w:t>2</w:t>
            </w:r>
            <w:r w:rsidR="00FD3DE8">
              <w:t xml:space="preserve"> </w:t>
            </w:r>
            <w:r w:rsidR="00AF3572">
              <w:t>(x37.5)</w:t>
            </w:r>
          </w:p>
        </w:tc>
      </w:tr>
      <w:tr w:rsidR="000166D9" w14:paraId="1B73D6EF" w14:textId="1D220C31" w:rsidTr="007202A8">
        <w:tc>
          <w:tcPr>
            <w:tcW w:w="1838" w:type="dxa"/>
            <w:vAlign w:val="center"/>
          </w:tcPr>
          <w:p w14:paraId="42A6FF45" w14:textId="77777777" w:rsidR="000166D9" w:rsidRPr="008C390E" w:rsidRDefault="000166D9" w:rsidP="009E74E1">
            <w:pPr>
              <w:pStyle w:val="Table"/>
            </w:pPr>
            <w:r w:rsidRPr="008C390E">
              <w:t>Bunny 69k 2x</w:t>
            </w:r>
          </w:p>
        </w:tc>
        <w:tc>
          <w:tcPr>
            <w:tcW w:w="1701" w:type="dxa"/>
            <w:vMerge w:val="restart"/>
            <w:vAlign w:val="center"/>
          </w:tcPr>
          <w:p w14:paraId="1B9BDE53" w14:textId="59C41A91" w:rsidR="000166D9" w:rsidRPr="00655404" w:rsidRDefault="000166D9" w:rsidP="009E74E1">
            <w:pPr>
              <w:pStyle w:val="Table"/>
            </w:pPr>
            <w:r>
              <w:rPr>
                <w:rFonts w:hint="eastAsia"/>
              </w:rPr>
              <w:t>3</w:t>
            </w:r>
            <w:r>
              <w:t>4,834/69,662</w:t>
            </w:r>
          </w:p>
        </w:tc>
        <w:tc>
          <w:tcPr>
            <w:tcW w:w="1538" w:type="dxa"/>
          </w:tcPr>
          <w:p w14:paraId="2AC0C258" w14:textId="169C344C" w:rsidR="000166D9" w:rsidRPr="00E16BB3" w:rsidRDefault="000166D9" w:rsidP="009E74E1">
            <w:pPr>
              <w:pStyle w:val="Table"/>
            </w:pPr>
            <w:r>
              <w:rPr>
                <w:rFonts w:hint="eastAsia"/>
              </w:rPr>
              <w:t>1</w:t>
            </w:r>
            <w:r>
              <w:t>51x117x150</w:t>
            </w:r>
          </w:p>
        </w:tc>
        <w:tc>
          <w:tcPr>
            <w:tcW w:w="1155" w:type="dxa"/>
          </w:tcPr>
          <w:p w14:paraId="45ACCAFA" w14:textId="29653A7E" w:rsidR="000166D9" w:rsidRPr="006A25C7" w:rsidRDefault="00675633" w:rsidP="009E74E1">
            <w:pPr>
              <w:pStyle w:val="Table"/>
            </w:pPr>
            <w:r w:rsidRPr="00675633">
              <w:t>14:07.</w:t>
            </w:r>
            <w:r>
              <w:t>4</w:t>
            </w:r>
          </w:p>
        </w:tc>
        <w:tc>
          <w:tcPr>
            <w:tcW w:w="1843" w:type="dxa"/>
          </w:tcPr>
          <w:p w14:paraId="3E3A7BF5" w14:textId="173EA63D" w:rsidR="000166D9" w:rsidRPr="006A25C7" w:rsidRDefault="002313C2" w:rsidP="009E74E1">
            <w:pPr>
              <w:pStyle w:val="Table"/>
            </w:pPr>
            <w:r w:rsidRPr="002313C2">
              <w:t>0:12.7</w:t>
            </w:r>
            <w:r w:rsidR="00AF3572">
              <w:t xml:space="preserve"> (x</w:t>
            </w:r>
            <w:r w:rsidR="00145BED">
              <w:t>66.7)</w:t>
            </w:r>
          </w:p>
        </w:tc>
      </w:tr>
      <w:tr w:rsidR="000166D9" w14:paraId="0D766C2E" w14:textId="2FCC2FF4" w:rsidTr="007202A8">
        <w:tc>
          <w:tcPr>
            <w:tcW w:w="1838" w:type="dxa"/>
            <w:vAlign w:val="center"/>
          </w:tcPr>
          <w:p w14:paraId="46094F1D" w14:textId="77777777" w:rsidR="000166D9" w:rsidRPr="008C390E" w:rsidRDefault="000166D9" w:rsidP="009E74E1">
            <w:pPr>
              <w:pStyle w:val="Table"/>
            </w:pPr>
            <w:r w:rsidRPr="008C390E">
              <w:t>Bunny 69k</w:t>
            </w:r>
          </w:p>
        </w:tc>
        <w:tc>
          <w:tcPr>
            <w:tcW w:w="1701" w:type="dxa"/>
            <w:vMerge/>
            <w:vAlign w:val="center"/>
          </w:tcPr>
          <w:p w14:paraId="6E2CDF87" w14:textId="603546F2" w:rsidR="000166D9" w:rsidRPr="006A25C7" w:rsidRDefault="000166D9" w:rsidP="009E74E1">
            <w:pPr>
              <w:pStyle w:val="Table"/>
            </w:pPr>
          </w:p>
        </w:tc>
        <w:tc>
          <w:tcPr>
            <w:tcW w:w="1538" w:type="dxa"/>
          </w:tcPr>
          <w:p w14:paraId="0DC56D73" w14:textId="33F959D9" w:rsidR="000166D9" w:rsidRPr="00026C77" w:rsidRDefault="000166D9" w:rsidP="009E74E1">
            <w:pPr>
              <w:pStyle w:val="Table"/>
            </w:pPr>
            <w:r>
              <w:rPr>
                <w:rFonts w:hint="eastAsia"/>
              </w:rPr>
              <w:t>7</w:t>
            </w:r>
            <w:r>
              <w:t>5x58x75</w:t>
            </w:r>
          </w:p>
        </w:tc>
        <w:tc>
          <w:tcPr>
            <w:tcW w:w="1155" w:type="dxa"/>
          </w:tcPr>
          <w:p w14:paraId="4A882FA2" w14:textId="4FF913F5" w:rsidR="000166D9" w:rsidRPr="006A25C7" w:rsidRDefault="00DB6F6C" w:rsidP="009E74E1">
            <w:pPr>
              <w:pStyle w:val="Table"/>
            </w:pPr>
            <w:r w:rsidRPr="00DB6F6C">
              <w:t>12:06.3</w:t>
            </w:r>
          </w:p>
        </w:tc>
        <w:tc>
          <w:tcPr>
            <w:tcW w:w="1843" w:type="dxa"/>
          </w:tcPr>
          <w:p w14:paraId="47586281" w14:textId="77A7FABF" w:rsidR="000166D9" w:rsidRPr="006A25C7" w:rsidRDefault="00C02C46" w:rsidP="009E74E1">
            <w:pPr>
              <w:pStyle w:val="Table"/>
            </w:pPr>
            <w:r w:rsidRPr="00C02C46">
              <w:t>0:11.</w:t>
            </w:r>
            <w:r>
              <w:t>7</w:t>
            </w:r>
            <w:r w:rsidR="00145BED">
              <w:t xml:space="preserve"> (x62.1)</w:t>
            </w:r>
          </w:p>
        </w:tc>
      </w:tr>
      <w:tr w:rsidR="000166D9" w14:paraId="063B2ECC" w14:textId="69FFFE01" w:rsidTr="007202A8">
        <w:tc>
          <w:tcPr>
            <w:tcW w:w="1838" w:type="dxa"/>
            <w:vAlign w:val="center"/>
          </w:tcPr>
          <w:p w14:paraId="1320E293" w14:textId="77777777" w:rsidR="000166D9" w:rsidRPr="008C390E" w:rsidRDefault="000166D9" w:rsidP="009E74E1">
            <w:pPr>
              <w:pStyle w:val="Table"/>
            </w:pPr>
            <w:r w:rsidRPr="008C390E">
              <w:t>Bunny 69k 0.5x</w:t>
            </w:r>
          </w:p>
        </w:tc>
        <w:tc>
          <w:tcPr>
            <w:tcW w:w="1701" w:type="dxa"/>
            <w:vMerge/>
            <w:vAlign w:val="center"/>
          </w:tcPr>
          <w:p w14:paraId="6FA0EE47" w14:textId="50C6AB31" w:rsidR="000166D9" w:rsidRPr="006A25C7" w:rsidRDefault="000166D9" w:rsidP="009E74E1">
            <w:pPr>
              <w:pStyle w:val="Table"/>
            </w:pPr>
          </w:p>
        </w:tc>
        <w:tc>
          <w:tcPr>
            <w:tcW w:w="1538" w:type="dxa"/>
          </w:tcPr>
          <w:p w14:paraId="4A690525" w14:textId="700559D2" w:rsidR="000166D9" w:rsidRPr="00B6540E" w:rsidRDefault="000166D9" w:rsidP="009E74E1">
            <w:pPr>
              <w:pStyle w:val="Table"/>
            </w:pPr>
            <w:r>
              <w:rPr>
                <w:rFonts w:hint="eastAsia"/>
              </w:rPr>
              <w:t>3</w:t>
            </w:r>
            <w:r>
              <w:t>8x30x37</w:t>
            </w:r>
          </w:p>
        </w:tc>
        <w:tc>
          <w:tcPr>
            <w:tcW w:w="1155" w:type="dxa"/>
          </w:tcPr>
          <w:p w14:paraId="0BE20192" w14:textId="6AC6BF08" w:rsidR="000166D9" w:rsidRPr="006A25C7" w:rsidRDefault="00D1794C" w:rsidP="009E74E1">
            <w:pPr>
              <w:pStyle w:val="Table"/>
            </w:pPr>
            <w:r w:rsidRPr="00D1794C">
              <w:t>11:05.8</w:t>
            </w:r>
          </w:p>
        </w:tc>
        <w:tc>
          <w:tcPr>
            <w:tcW w:w="1843" w:type="dxa"/>
          </w:tcPr>
          <w:p w14:paraId="1CC06048" w14:textId="2CB6C10D" w:rsidR="000166D9" w:rsidRPr="006A25C7" w:rsidRDefault="00850ABE" w:rsidP="009E74E1">
            <w:pPr>
              <w:pStyle w:val="Table"/>
            </w:pPr>
            <w:r w:rsidRPr="00850ABE">
              <w:t>0:10.9</w:t>
            </w:r>
            <w:r w:rsidR="00885DAF">
              <w:t xml:space="preserve"> (x61.1)</w:t>
            </w:r>
          </w:p>
        </w:tc>
      </w:tr>
      <w:tr w:rsidR="002E7494" w14:paraId="6FD0DDC8" w14:textId="6560412D" w:rsidTr="007202A8">
        <w:tc>
          <w:tcPr>
            <w:tcW w:w="1838" w:type="dxa"/>
            <w:vAlign w:val="center"/>
          </w:tcPr>
          <w:p w14:paraId="277EEDF3" w14:textId="77777777" w:rsidR="002E7494" w:rsidRPr="008C390E" w:rsidRDefault="002E7494" w:rsidP="009E74E1">
            <w:pPr>
              <w:pStyle w:val="Table"/>
            </w:pPr>
            <w:r w:rsidRPr="008C390E">
              <w:t>Bunny 5k</w:t>
            </w:r>
          </w:p>
        </w:tc>
        <w:tc>
          <w:tcPr>
            <w:tcW w:w="1701" w:type="dxa"/>
            <w:vAlign w:val="center"/>
          </w:tcPr>
          <w:p w14:paraId="4B7B52B3" w14:textId="43F68D17" w:rsidR="002E7494" w:rsidRPr="00856CBC" w:rsidRDefault="00856CBC" w:rsidP="009E74E1">
            <w:pPr>
              <w:pStyle w:val="Table"/>
            </w:pPr>
            <w:r>
              <w:rPr>
                <w:rFonts w:hint="eastAsia"/>
              </w:rPr>
              <w:t>2</w:t>
            </w:r>
            <w:r>
              <w:t>,502/5,000</w:t>
            </w:r>
          </w:p>
        </w:tc>
        <w:tc>
          <w:tcPr>
            <w:tcW w:w="1538" w:type="dxa"/>
          </w:tcPr>
          <w:p w14:paraId="30FDB1F0" w14:textId="5A155BB2" w:rsidR="002E7494" w:rsidRPr="00C947F0" w:rsidRDefault="00C947F0" w:rsidP="009E74E1">
            <w:pPr>
              <w:pStyle w:val="Table"/>
            </w:pPr>
            <w:r>
              <w:rPr>
                <w:rFonts w:hint="eastAsia"/>
              </w:rPr>
              <w:t>7</w:t>
            </w:r>
            <w:r>
              <w:t>5x58x74</w:t>
            </w:r>
          </w:p>
        </w:tc>
        <w:tc>
          <w:tcPr>
            <w:tcW w:w="1155" w:type="dxa"/>
          </w:tcPr>
          <w:p w14:paraId="55208B8C" w14:textId="36B82F82" w:rsidR="002E7494" w:rsidRPr="006A25C7" w:rsidRDefault="00CB30DC" w:rsidP="009E74E1">
            <w:pPr>
              <w:pStyle w:val="Table"/>
            </w:pPr>
            <w:r w:rsidRPr="00D36BD9">
              <w:t>7:03.2</w:t>
            </w:r>
          </w:p>
        </w:tc>
        <w:tc>
          <w:tcPr>
            <w:tcW w:w="1843" w:type="dxa"/>
          </w:tcPr>
          <w:p w14:paraId="38B14F90" w14:textId="0DCB5127" w:rsidR="002E7494" w:rsidRPr="006A25C7" w:rsidRDefault="00140C4C" w:rsidP="009E74E1">
            <w:pPr>
              <w:pStyle w:val="Table"/>
            </w:pPr>
            <w:r w:rsidRPr="00140C4C">
              <w:t>0:10.0</w:t>
            </w:r>
            <w:r w:rsidR="00885DAF">
              <w:t xml:space="preserve"> (x42.3)</w:t>
            </w:r>
          </w:p>
        </w:tc>
      </w:tr>
      <w:tr w:rsidR="002E7494" w14:paraId="7899CCD0" w14:textId="02AF0CEA" w:rsidTr="007202A8">
        <w:tc>
          <w:tcPr>
            <w:tcW w:w="1838" w:type="dxa"/>
            <w:vAlign w:val="center"/>
          </w:tcPr>
          <w:p w14:paraId="3AD92AB5" w14:textId="77777777" w:rsidR="002E7494" w:rsidRPr="008C390E" w:rsidRDefault="002E7494" w:rsidP="009E74E1">
            <w:pPr>
              <w:pStyle w:val="Table"/>
            </w:pPr>
            <w:r w:rsidRPr="008C390E">
              <w:t>Bunny 1k</w:t>
            </w:r>
          </w:p>
        </w:tc>
        <w:tc>
          <w:tcPr>
            <w:tcW w:w="1701" w:type="dxa"/>
            <w:vAlign w:val="center"/>
          </w:tcPr>
          <w:p w14:paraId="38482EB5" w14:textId="6E319BEC" w:rsidR="002E7494" w:rsidRPr="005E488D" w:rsidRDefault="005E488D" w:rsidP="009E74E1">
            <w:pPr>
              <w:pStyle w:val="Table"/>
            </w:pPr>
            <w:r>
              <w:rPr>
                <w:rFonts w:hint="eastAsia"/>
              </w:rPr>
              <w:t>5</w:t>
            </w:r>
            <w:r>
              <w:t>02/1,000</w:t>
            </w:r>
          </w:p>
        </w:tc>
        <w:tc>
          <w:tcPr>
            <w:tcW w:w="1538" w:type="dxa"/>
          </w:tcPr>
          <w:p w14:paraId="5CB98A8C" w14:textId="71FFEC27" w:rsidR="002E7494" w:rsidRPr="006A25C7" w:rsidRDefault="00F34F34" w:rsidP="009E74E1">
            <w:pPr>
              <w:pStyle w:val="Table"/>
            </w:pPr>
            <w:r>
              <w:rPr>
                <w:rFonts w:hint="eastAsia"/>
              </w:rPr>
              <w:t>7</w:t>
            </w:r>
            <w:r>
              <w:t>6x58x74</w:t>
            </w:r>
          </w:p>
        </w:tc>
        <w:tc>
          <w:tcPr>
            <w:tcW w:w="1155" w:type="dxa"/>
          </w:tcPr>
          <w:p w14:paraId="44349E22" w14:textId="35FE1A42" w:rsidR="002E7494" w:rsidRPr="006A25C7" w:rsidRDefault="00315B2B" w:rsidP="009E74E1">
            <w:pPr>
              <w:pStyle w:val="Table"/>
            </w:pPr>
            <w:r w:rsidRPr="00315B2B">
              <w:t>6:26.</w:t>
            </w:r>
            <w:r>
              <w:t>1</w:t>
            </w:r>
          </w:p>
        </w:tc>
        <w:tc>
          <w:tcPr>
            <w:tcW w:w="1843" w:type="dxa"/>
          </w:tcPr>
          <w:p w14:paraId="108F2CC6" w14:textId="385AEDEA" w:rsidR="002E7494" w:rsidRPr="006A25C7" w:rsidRDefault="00E36CEF" w:rsidP="009E74E1">
            <w:pPr>
              <w:pStyle w:val="Table"/>
            </w:pPr>
            <w:r w:rsidRPr="00E36CEF">
              <w:t>0:</w:t>
            </w:r>
            <w:r>
              <w:t>10</w:t>
            </w:r>
            <w:r w:rsidRPr="00E36CEF">
              <w:t>.</w:t>
            </w:r>
            <w:r>
              <w:t>0</w:t>
            </w:r>
            <w:r w:rsidR="00885DAF">
              <w:t xml:space="preserve"> (x38.6)</w:t>
            </w:r>
          </w:p>
        </w:tc>
      </w:tr>
      <w:tr w:rsidR="002E7494" w14:paraId="6399BC0B" w14:textId="30E39793" w:rsidTr="007202A8">
        <w:tc>
          <w:tcPr>
            <w:tcW w:w="1838" w:type="dxa"/>
            <w:vAlign w:val="center"/>
          </w:tcPr>
          <w:p w14:paraId="3F533F86" w14:textId="77777777" w:rsidR="002E7494" w:rsidRPr="008C390E" w:rsidRDefault="002E7494" w:rsidP="009E74E1">
            <w:pPr>
              <w:pStyle w:val="Table"/>
            </w:pPr>
            <w:r w:rsidRPr="008C390E">
              <w:t>Manikin</w:t>
            </w:r>
          </w:p>
        </w:tc>
        <w:tc>
          <w:tcPr>
            <w:tcW w:w="1701" w:type="dxa"/>
            <w:vAlign w:val="center"/>
          </w:tcPr>
          <w:p w14:paraId="77B8CA2C" w14:textId="49A5D5E9" w:rsidR="002E7494" w:rsidRPr="00516843" w:rsidRDefault="00516843" w:rsidP="009E74E1">
            <w:pPr>
              <w:pStyle w:val="Table"/>
            </w:pPr>
            <w:r>
              <w:rPr>
                <w:rFonts w:hint="eastAsia"/>
              </w:rPr>
              <w:t>6</w:t>
            </w:r>
            <w:r>
              <w:t>,882/</w:t>
            </w:r>
            <w:r w:rsidR="00E048A1">
              <w:t>13,672</w:t>
            </w:r>
          </w:p>
        </w:tc>
        <w:tc>
          <w:tcPr>
            <w:tcW w:w="1538" w:type="dxa"/>
          </w:tcPr>
          <w:p w14:paraId="5A1580AC" w14:textId="0BC55E8B" w:rsidR="002E7494" w:rsidRPr="00B75FD3" w:rsidRDefault="00B75FD3" w:rsidP="009E74E1">
            <w:pPr>
              <w:pStyle w:val="Table"/>
            </w:pPr>
            <w:r>
              <w:rPr>
                <w:rFonts w:hint="eastAsia"/>
              </w:rPr>
              <w:t>3</w:t>
            </w:r>
            <w:r>
              <w:t>3x135x174</w:t>
            </w:r>
          </w:p>
        </w:tc>
        <w:tc>
          <w:tcPr>
            <w:tcW w:w="1155" w:type="dxa"/>
          </w:tcPr>
          <w:p w14:paraId="0730F9AA" w14:textId="039C98BD" w:rsidR="002E7494" w:rsidRPr="006A25C7" w:rsidRDefault="00986307" w:rsidP="009E74E1">
            <w:pPr>
              <w:pStyle w:val="Table"/>
            </w:pPr>
            <w:r w:rsidRPr="00986307">
              <w:t>7:23.0</w:t>
            </w:r>
          </w:p>
        </w:tc>
        <w:tc>
          <w:tcPr>
            <w:tcW w:w="1843" w:type="dxa"/>
          </w:tcPr>
          <w:p w14:paraId="263AACE2" w14:textId="6B142933" w:rsidR="002E7494" w:rsidRPr="006A25C7" w:rsidRDefault="00E73146" w:rsidP="009E74E1">
            <w:pPr>
              <w:pStyle w:val="Table"/>
            </w:pPr>
            <w:r w:rsidRPr="00E73146">
              <w:t>0:10.2</w:t>
            </w:r>
            <w:r w:rsidR="00885DAF">
              <w:t xml:space="preserve"> (x43.4)</w:t>
            </w:r>
          </w:p>
        </w:tc>
      </w:tr>
    </w:tbl>
    <w:p w14:paraId="1F5EF064" w14:textId="7F56CAE6" w:rsidR="00003912" w:rsidRPr="00F811B9" w:rsidRDefault="00003912" w:rsidP="00F12156">
      <w:pPr>
        <w:ind w:firstLineChars="50" w:firstLine="110"/>
        <w:rPr>
          <w:sz w:val="22"/>
        </w:rPr>
      </w:pPr>
      <w:r w:rsidRPr="00F811B9">
        <w:rPr>
          <w:sz w:val="22"/>
        </w:rPr>
        <w:t>(</w:t>
      </w:r>
      <w:r w:rsidRPr="00003912">
        <w:rPr>
          <w:rFonts w:hint="eastAsia"/>
          <w:sz w:val="22"/>
        </w:rPr>
        <w:t>‡</w:t>
      </w:r>
      <w:r w:rsidRPr="00F811B9">
        <w:rPr>
          <w:rFonts w:hint="eastAsia"/>
          <w:sz w:val="22"/>
        </w:rPr>
        <w:t xml:space="preserve">: </w:t>
      </w:r>
      <w:r w:rsidRPr="00F811B9">
        <w:rPr>
          <w:sz w:val="22"/>
        </w:rPr>
        <w:t xml:space="preserve">CPU: Intel i7-8700, GPU: </w:t>
      </w:r>
      <w:r w:rsidR="0001560A">
        <w:rPr>
          <w:sz w:val="22"/>
        </w:rPr>
        <w:t>NVIDIA</w:t>
      </w:r>
      <w:r w:rsidRPr="00F811B9">
        <w:rPr>
          <w:sz w:val="22"/>
        </w:rPr>
        <w:t xml:space="preserve"> GTX 760)</w:t>
      </w:r>
    </w:p>
    <w:p w14:paraId="027608CF" w14:textId="64956A4C" w:rsidR="00E455B4" w:rsidRDefault="00E455B4" w:rsidP="00F12156">
      <w:pPr>
        <w:ind w:firstLineChars="50"/>
      </w:pPr>
    </w:p>
    <w:p w14:paraId="531BC957" w14:textId="49FCE8F2" w:rsidR="00FF287D" w:rsidRDefault="00CE1B08" w:rsidP="00F12156">
      <w:pPr>
        <w:ind w:firstLineChars="50"/>
      </w:pPr>
      <w:r>
        <w:fldChar w:fldCharType="begin"/>
      </w:r>
      <w:r>
        <w:instrText xml:space="preserve"> </w:instrText>
      </w:r>
      <w:r>
        <w:rPr>
          <w:rFonts w:hint="eastAsia"/>
        </w:rPr>
        <w:instrText>REF _Ref168940262</w:instrText>
      </w:r>
      <w:r>
        <w:instrText xml:space="preserve"> </w:instrText>
      </w:r>
      <w:r w:rsidR="00F12156">
        <w:instrText xml:space="preserve"> \* MERGEFORMAT </w:instrText>
      </w:r>
      <w:r>
        <w:fldChar w:fldCharType="separate"/>
      </w:r>
      <w:r>
        <w:t xml:space="preserve">Figure </w:t>
      </w:r>
      <w:r>
        <w:rPr>
          <w:noProof/>
        </w:rPr>
        <w:t>10</w:t>
      </w:r>
      <w:r>
        <w:fldChar w:fldCharType="end"/>
      </w:r>
      <w:r w:rsidR="005D4F23">
        <w:rPr>
          <w:rFonts w:hint="eastAsia"/>
        </w:rPr>
        <w:t>는</w:t>
      </w:r>
      <w:r w:rsidR="005D4F23">
        <w:rPr>
          <w:rFonts w:hint="eastAsia"/>
        </w:rPr>
        <w:t xml:space="preserve"> </w:t>
      </w:r>
      <w:r w:rsidR="005D4F23">
        <w:rPr>
          <w:rFonts w:hint="eastAsia"/>
        </w:rPr>
        <w:t>고가형</w:t>
      </w:r>
      <w:r w:rsidR="005D4F23">
        <w:rPr>
          <w:rFonts w:hint="eastAsia"/>
        </w:rPr>
        <w:t xml:space="preserve"> </w:t>
      </w:r>
      <w:r w:rsidR="005D4F23">
        <w:rPr>
          <w:rFonts w:hint="eastAsia"/>
        </w:rPr>
        <w:t>그래픽카드인</w:t>
      </w:r>
      <w:r w:rsidR="005D4F23">
        <w:rPr>
          <w:rFonts w:hint="eastAsia"/>
        </w:rPr>
        <w:t xml:space="preserve"> </w:t>
      </w:r>
      <w:r w:rsidR="0001560A">
        <w:rPr>
          <w:rFonts w:hint="eastAsia"/>
        </w:rPr>
        <w:t>NVIDIA</w:t>
      </w:r>
      <w:r w:rsidR="005D4F23">
        <w:rPr>
          <w:rFonts w:hint="eastAsia"/>
        </w:rPr>
        <w:t xml:space="preserve"> RTX 4090</w:t>
      </w:r>
      <w:r w:rsidR="00C540D6">
        <w:rPr>
          <w:rFonts w:hint="eastAsia"/>
        </w:rPr>
        <w:t>을</w:t>
      </w:r>
      <w:r w:rsidR="005D4F23">
        <w:rPr>
          <w:rFonts w:hint="eastAsia"/>
        </w:rPr>
        <w:t xml:space="preserve"> </w:t>
      </w:r>
      <w:r w:rsidR="005D4F23">
        <w:rPr>
          <w:rFonts w:hint="eastAsia"/>
        </w:rPr>
        <w:t>이용하였을</w:t>
      </w:r>
      <w:r w:rsidR="005D4F23">
        <w:rPr>
          <w:rFonts w:hint="eastAsia"/>
        </w:rPr>
        <w:t xml:space="preserve"> </w:t>
      </w:r>
      <w:r w:rsidR="005D4F23">
        <w:rPr>
          <w:rFonts w:hint="eastAsia"/>
        </w:rPr>
        <w:t>때의</w:t>
      </w:r>
      <w:r w:rsidR="005D4F23">
        <w:rPr>
          <w:rFonts w:hint="eastAsia"/>
        </w:rPr>
        <w:t xml:space="preserve"> </w:t>
      </w:r>
      <w:r w:rsidR="00831809">
        <w:rPr>
          <w:rFonts w:hint="eastAsia"/>
        </w:rPr>
        <w:t>성능</w:t>
      </w:r>
      <w:r w:rsidR="00831809">
        <w:rPr>
          <w:rFonts w:hint="eastAsia"/>
        </w:rPr>
        <w:t xml:space="preserve"> </w:t>
      </w:r>
      <w:r w:rsidR="00831809">
        <w:rPr>
          <w:rFonts w:hint="eastAsia"/>
        </w:rPr>
        <w:t>분석</w:t>
      </w:r>
      <w:r w:rsidR="00831809">
        <w:rPr>
          <w:rFonts w:hint="eastAsia"/>
        </w:rPr>
        <w:t xml:space="preserve"> </w:t>
      </w:r>
      <w:r w:rsidR="00831809">
        <w:rPr>
          <w:rFonts w:hint="eastAsia"/>
        </w:rPr>
        <w:t>화면</w:t>
      </w:r>
      <w:r w:rsidR="005D4F23">
        <w:rPr>
          <w:rFonts w:hint="eastAsia"/>
        </w:rPr>
        <w:t>이다</w:t>
      </w:r>
      <w:r w:rsidR="005D4F23">
        <w:rPr>
          <w:rFonts w:hint="eastAsia"/>
        </w:rPr>
        <w:t>.</w:t>
      </w:r>
      <w:r w:rsidR="005D4F23">
        <w:t xml:space="preserve"> </w:t>
      </w:r>
      <w:r w:rsidR="00A254D5">
        <w:t>GTX760</w:t>
      </w:r>
      <w:r w:rsidR="00A254D5">
        <w:rPr>
          <w:rFonts w:hint="eastAsia"/>
        </w:rPr>
        <w:t>과는</w:t>
      </w:r>
      <w:r w:rsidR="00A254D5">
        <w:rPr>
          <w:rFonts w:hint="eastAsia"/>
        </w:rPr>
        <w:t xml:space="preserve"> </w:t>
      </w:r>
      <w:r w:rsidR="00A254D5">
        <w:rPr>
          <w:rFonts w:hint="eastAsia"/>
        </w:rPr>
        <w:t>달리</w:t>
      </w:r>
      <w:r w:rsidR="00A254D5">
        <w:rPr>
          <w:rFonts w:hint="eastAsia"/>
        </w:rPr>
        <w:t xml:space="preserve"> </w:t>
      </w:r>
      <w:r w:rsidR="00065560">
        <w:rPr>
          <w:rFonts w:hint="eastAsia"/>
        </w:rPr>
        <w:t>그래픽카드의</w:t>
      </w:r>
      <w:r w:rsidR="00065560">
        <w:rPr>
          <w:rFonts w:hint="eastAsia"/>
        </w:rPr>
        <w:t xml:space="preserve"> </w:t>
      </w:r>
      <w:r w:rsidR="00065560">
        <w:rPr>
          <w:rFonts w:hint="eastAsia"/>
        </w:rPr>
        <w:t>성능이</w:t>
      </w:r>
      <w:r w:rsidR="00065560">
        <w:rPr>
          <w:rFonts w:hint="eastAsia"/>
        </w:rPr>
        <w:t xml:space="preserve"> </w:t>
      </w:r>
      <w:r w:rsidR="00065560">
        <w:rPr>
          <w:rFonts w:hint="eastAsia"/>
        </w:rPr>
        <w:t>충분하여</w:t>
      </w:r>
      <w:r w:rsidR="00065560">
        <w:rPr>
          <w:rFonts w:hint="eastAsia"/>
        </w:rPr>
        <w:t xml:space="preserve"> </w:t>
      </w:r>
      <w:r w:rsidR="00C040C0">
        <w:rPr>
          <w:rFonts w:hint="eastAsia"/>
        </w:rPr>
        <w:t>일부</w:t>
      </w:r>
      <w:r w:rsidR="00071C67">
        <w:rPr>
          <w:rFonts w:hint="eastAsia"/>
        </w:rPr>
        <w:t xml:space="preserve"> </w:t>
      </w:r>
      <w:r w:rsidR="00A254D5">
        <w:rPr>
          <w:rFonts w:hint="eastAsia"/>
        </w:rPr>
        <w:t>스트림들</w:t>
      </w:r>
      <w:r w:rsidR="00C040C0">
        <w:rPr>
          <w:rFonts w:hint="eastAsia"/>
        </w:rPr>
        <w:t>은</w:t>
      </w:r>
      <w:r w:rsidR="00A254D5">
        <w:rPr>
          <w:rFonts w:hint="eastAsia"/>
        </w:rPr>
        <w:t xml:space="preserve"> </w:t>
      </w:r>
      <w:r w:rsidR="00A254D5">
        <w:rPr>
          <w:rFonts w:hint="eastAsia"/>
        </w:rPr>
        <w:t>동시에</w:t>
      </w:r>
      <w:r w:rsidR="00A254D5">
        <w:rPr>
          <w:rFonts w:hint="eastAsia"/>
        </w:rPr>
        <w:t xml:space="preserve"> </w:t>
      </w:r>
      <w:r w:rsidR="00A254D5">
        <w:rPr>
          <w:rFonts w:hint="eastAsia"/>
        </w:rPr>
        <w:t>병렬로</w:t>
      </w:r>
      <w:r w:rsidR="00A254D5">
        <w:rPr>
          <w:rFonts w:hint="eastAsia"/>
        </w:rPr>
        <w:t xml:space="preserve"> </w:t>
      </w:r>
      <w:r w:rsidR="00A254D5">
        <w:rPr>
          <w:rFonts w:hint="eastAsia"/>
        </w:rPr>
        <w:t>동작하고</w:t>
      </w:r>
      <w:r w:rsidR="00A254D5">
        <w:rPr>
          <w:rFonts w:hint="eastAsia"/>
        </w:rPr>
        <w:t xml:space="preserve"> </w:t>
      </w:r>
      <w:r w:rsidR="00A254D5">
        <w:rPr>
          <w:rFonts w:hint="eastAsia"/>
        </w:rPr>
        <w:t>있</w:t>
      </w:r>
      <w:r w:rsidR="00BD66DA">
        <w:rPr>
          <w:rFonts w:hint="eastAsia"/>
        </w:rPr>
        <w:t>음을</w:t>
      </w:r>
      <w:r w:rsidR="00BD66DA">
        <w:rPr>
          <w:rFonts w:hint="eastAsia"/>
        </w:rPr>
        <w:t xml:space="preserve"> </w:t>
      </w:r>
      <w:r w:rsidR="00BD66DA">
        <w:rPr>
          <w:rFonts w:hint="eastAsia"/>
        </w:rPr>
        <w:t>보여준다</w:t>
      </w:r>
      <w:r w:rsidR="00BD66DA">
        <w:rPr>
          <w:rFonts w:hint="eastAsia"/>
        </w:rPr>
        <w:t>.</w:t>
      </w:r>
      <w:r w:rsidR="00BD66DA">
        <w:t xml:space="preserve"> </w:t>
      </w:r>
      <w:r w:rsidR="006E75B0">
        <w:fldChar w:fldCharType="begin"/>
      </w:r>
      <w:r w:rsidR="006E75B0">
        <w:instrText xml:space="preserve"> REF _Ref168940292 </w:instrText>
      </w:r>
      <w:r w:rsidR="00F12156">
        <w:instrText xml:space="preserve"> \* MERGEFORMAT </w:instrText>
      </w:r>
      <w:r w:rsidR="006E75B0">
        <w:fldChar w:fldCharType="separate"/>
      </w:r>
      <w:r w:rsidR="00703CDF">
        <w:t xml:space="preserve">Figure </w:t>
      </w:r>
      <w:r w:rsidR="00703CDF">
        <w:rPr>
          <w:noProof/>
        </w:rPr>
        <w:t>11</w:t>
      </w:r>
      <w:r w:rsidR="006E75B0">
        <w:rPr>
          <w:noProof/>
        </w:rPr>
        <w:fldChar w:fldCharType="end"/>
      </w:r>
      <w:r w:rsidR="002C66AD">
        <w:rPr>
          <w:rFonts w:hint="eastAsia"/>
        </w:rPr>
        <w:t>은</w:t>
      </w:r>
      <w:r w:rsidR="002C66AD">
        <w:rPr>
          <w:rFonts w:hint="eastAsia"/>
        </w:rPr>
        <w:t xml:space="preserve"> </w:t>
      </w:r>
      <w:r w:rsidR="002C66AD">
        <w:rPr>
          <w:rFonts w:hint="eastAsia"/>
        </w:rPr>
        <w:t>다양한</w:t>
      </w:r>
      <w:r w:rsidR="002C66AD">
        <w:rPr>
          <w:rFonts w:hint="eastAsia"/>
        </w:rPr>
        <w:t xml:space="preserve"> </w:t>
      </w:r>
      <w:r w:rsidR="002C66AD">
        <w:rPr>
          <w:rFonts w:hint="eastAsia"/>
        </w:rPr>
        <w:t>그래픽카드별</w:t>
      </w:r>
      <w:r w:rsidR="002C66AD">
        <w:rPr>
          <w:rFonts w:hint="eastAsia"/>
        </w:rPr>
        <w:t xml:space="preserve"> </w:t>
      </w:r>
      <w:r w:rsidR="002C66AD">
        <w:rPr>
          <w:rFonts w:hint="eastAsia"/>
        </w:rPr>
        <w:t>성능을</w:t>
      </w:r>
      <w:r w:rsidR="002C66AD">
        <w:rPr>
          <w:rFonts w:hint="eastAsia"/>
        </w:rPr>
        <w:t xml:space="preserve"> </w:t>
      </w:r>
      <w:r w:rsidR="002C66AD">
        <w:rPr>
          <w:rFonts w:hint="eastAsia"/>
        </w:rPr>
        <w:t>나타낸</w:t>
      </w:r>
      <w:r w:rsidR="002C66AD">
        <w:rPr>
          <w:rFonts w:hint="eastAsia"/>
        </w:rPr>
        <w:t xml:space="preserve"> </w:t>
      </w:r>
      <w:r w:rsidR="002C66AD">
        <w:rPr>
          <w:rFonts w:hint="eastAsia"/>
        </w:rPr>
        <w:t>것이다</w:t>
      </w:r>
      <w:r w:rsidR="002C66AD">
        <w:rPr>
          <w:rFonts w:hint="eastAsia"/>
        </w:rPr>
        <w:t>.</w:t>
      </w:r>
      <w:r w:rsidR="002C66AD">
        <w:t xml:space="preserve"> </w:t>
      </w:r>
      <w:r w:rsidR="00EF52D9">
        <w:rPr>
          <w:rFonts w:hint="eastAsia"/>
        </w:rPr>
        <w:t>각각</w:t>
      </w:r>
      <w:r w:rsidR="00EF52D9">
        <w:rPr>
          <w:rFonts w:hint="eastAsia"/>
        </w:rPr>
        <w:t xml:space="preserve"> </w:t>
      </w:r>
      <w:r w:rsidR="00EF52D9">
        <w:t>3</w:t>
      </w:r>
      <w:r w:rsidR="00EF52D9">
        <w:rPr>
          <w:rFonts w:hint="eastAsia"/>
        </w:rPr>
        <w:t>번씩</w:t>
      </w:r>
      <w:r w:rsidR="00EF52D9">
        <w:rPr>
          <w:rFonts w:hint="eastAsia"/>
        </w:rPr>
        <w:t xml:space="preserve"> </w:t>
      </w:r>
      <w:r w:rsidR="00EF52D9">
        <w:rPr>
          <w:rFonts w:hint="eastAsia"/>
        </w:rPr>
        <w:t>측정하였으나</w:t>
      </w:r>
      <w:r w:rsidR="00EF52D9">
        <w:rPr>
          <w:rFonts w:hint="eastAsia"/>
        </w:rPr>
        <w:t>,</w:t>
      </w:r>
      <w:r w:rsidR="00EF52D9">
        <w:t xml:space="preserve"> </w:t>
      </w:r>
      <w:r w:rsidR="00EF52D9">
        <w:rPr>
          <w:rFonts w:hint="eastAsia"/>
        </w:rPr>
        <w:t>시간</w:t>
      </w:r>
      <w:r w:rsidR="00EF52D9">
        <w:rPr>
          <w:rFonts w:hint="eastAsia"/>
        </w:rPr>
        <w:t xml:space="preserve"> </w:t>
      </w:r>
      <w:r w:rsidR="00EF52D9">
        <w:rPr>
          <w:rFonts w:hint="eastAsia"/>
        </w:rPr>
        <w:t>차이가</w:t>
      </w:r>
      <w:r w:rsidR="00EF52D9">
        <w:rPr>
          <w:rFonts w:hint="eastAsia"/>
        </w:rPr>
        <w:t xml:space="preserve"> </w:t>
      </w:r>
      <w:r w:rsidR="00EF52D9">
        <w:rPr>
          <w:rFonts w:hint="eastAsia"/>
        </w:rPr>
        <w:t>거의</w:t>
      </w:r>
      <w:r w:rsidR="00EF52D9">
        <w:rPr>
          <w:rFonts w:hint="eastAsia"/>
        </w:rPr>
        <w:t xml:space="preserve"> </w:t>
      </w:r>
      <w:r w:rsidR="00EF52D9">
        <w:rPr>
          <w:rFonts w:hint="eastAsia"/>
        </w:rPr>
        <w:t>없으므로</w:t>
      </w:r>
      <w:r w:rsidR="00EF52D9">
        <w:rPr>
          <w:rFonts w:hint="eastAsia"/>
        </w:rPr>
        <w:t xml:space="preserve"> </w:t>
      </w:r>
      <w:r w:rsidR="00EF52D9">
        <w:rPr>
          <w:rFonts w:hint="eastAsia"/>
        </w:rPr>
        <w:t>에러바는</w:t>
      </w:r>
      <w:r w:rsidR="00EF52D9">
        <w:rPr>
          <w:rFonts w:hint="eastAsia"/>
        </w:rPr>
        <w:t xml:space="preserve"> </w:t>
      </w:r>
      <w:r w:rsidR="00EF52D9">
        <w:rPr>
          <w:rFonts w:hint="eastAsia"/>
        </w:rPr>
        <w:t>생략하였다</w:t>
      </w:r>
      <w:r w:rsidR="00EF52D9">
        <w:rPr>
          <w:rFonts w:hint="eastAsia"/>
        </w:rPr>
        <w:t>.</w:t>
      </w:r>
      <w:r w:rsidR="00EF52D9">
        <w:t xml:space="preserve"> </w:t>
      </w:r>
      <w:r w:rsidR="00347D02">
        <w:t xml:space="preserve"> </w:t>
      </w:r>
      <w:r w:rsidR="006E75B0">
        <w:fldChar w:fldCharType="begin"/>
      </w:r>
      <w:r w:rsidR="006E75B0">
        <w:instrText xml:space="preserve"> REF _Ref168939923 </w:instrText>
      </w:r>
      <w:r w:rsidR="00F12156">
        <w:instrText xml:space="preserve"> \* MERGEFORMAT </w:instrText>
      </w:r>
      <w:r w:rsidR="006E75B0">
        <w:fldChar w:fldCharType="separate"/>
      </w:r>
      <w:r w:rsidR="00703CDF">
        <w:t xml:space="preserve">Table </w:t>
      </w:r>
      <w:r w:rsidR="00703CDF">
        <w:rPr>
          <w:noProof/>
        </w:rPr>
        <w:t>1</w:t>
      </w:r>
      <w:r w:rsidR="006E75B0">
        <w:rPr>
          <w:noProof/>
        </w:rPr>
        <w:fldChar w:fldCharType="end"/>
      </w:r>
      <w:r w:rsidR="00347D02">
        <w:rPr>
          <w:rFonts w:hint="eastAsia"/>
        </w:rPr>
        <w:t>에</w:t>
      </w:r>
      <w:r w:rsidR="00347D02">
        <w:rPr>
          <w:rFonts w:hint="eastAsia"/>
        </w:rPr>
        <w:t xml:space="preserve"> </w:t>
      </w:r>
      <w:r w:rsidR="00347D02">
        <w:rPr>
          <w:rFonts w:hint="eastAsia"/>
        </w:rPr>
        <w:t>나타난</w:t>
      </w:r>
      <w:r w:rsidR="00347D02">
        <w:rPr>
          <w:rFonts w:hint="eastAsia"/>
        </w:rPr>
        <w:t xml:space="preserve"> </w:t>
      </w:r>
      <w:r w:rsidR="00347D02">
        <w:rPr>
          <w:rFonts w:hint="eastAsia"/>
        </w:rPr>
        <w:t>그래픽</w:t>
      </w:r>
      <w:r w:rsidR="00347D02">
        <w:rPr>
          <w:rFonts w:hint="eastAsia"/>
        </w:rPr>
        <w:t xml:space="preserve"> </w:t>
      </w:r>
      <w:r w:rsidR="00347D02">
        <w:rPr>
          <w:rFonts w:hint="eastAsia"/>
        </w:rPr>
        <w:t>카드의</w:t>
      </w:r>
      <w:r w:rsidR="00347D02">
        <w:rPr>
          <w:rFonts w:hint="eastAsia"/>
        </w:rPr>
        <w:t xml:space="preserve"> </w:t>
      </w:r>
      <w:r w:rsidR="00347D02">
        <w:rPr>
          <w:rFonts w:hint="eastAsia"/>
        </w:rPr>
        <w:t>코어</w:t>
      </w:r>
      <w:r w:rsidR="00347D02">
        <w:rPr>
          <w:rFonts w:hint="eastAsia"/>
        </w:rPr>
        <w:t xml:space="preserve"> </w:t>
      </w:r>
      <w:r w:rsidR="00347D02">
        <w:rPr>
          <w:rFonts w:hint="eastAsia"/>
        </w:rPr>
        <w:t>개수에</w:t>
      </w:r>
      <w:r w:rsidR="00347D02">
        <w:rPr>
          <w:rFonts w:hint="eastAsia"/>
        </w:rPr>
        <w:t xml:space="preserve"> </w:t>
      </w:r>
      <w:r w:rsidR="00347D02">
        <w:rPr>
          <w:rFonts w:hint="eastAsia"/>
        </w:rPr>
        <w:t>비례하여</w:t>
      </w:r>
      <w:r w:rsidR="00347D02">
        <w:rPr>
          <w:rFonts w:hint="eastAsia"/>
        </w:rPr>
        <w:t xml:space="preserve"> </w:t>
      </w:r>
      <w:r w:rsidR="00347D02">
        <w:rPr>
          <w:rFonts w:hint="eastAsia"/>
        </w:rPr>
        <w:t>연산</w:t>
      </w:r>
      <w:r w:rsidR="00347D02">
        <w:rPr>
          <w:rFonts w:hint="eastAsia"/>
        </w:rPr>
        <w:t xml:space="preserve"> </w:t>
      </w:r>
      <w:r w:rsidR="00347D02">
        <w:rPr>
          <w:rFonts w:hint="eastAsia"/>
        </w:rPr>
        <w:t>속도가</w:t>
      </w:r>
      <w:r w:rsidR="00347D02">
        <w:rPr>
          <w:rFonts w:hint="eastAsia"/>
        </w:rPr>
        <w:t xml:space="preserve"> </w:t>
      </w:r>
      <w:r w:rsidR="00347D02">
        <w:rPr>
          <w:rFonts w:hint="eastAsia"/>
        </w:rPr>
        <w:t>향상되는</w:t>
      </w:r>
      <w:r w:rsidR="00347D02">
        <w:rPr>
          <w:rFonts w:hint="eastAsia"/>
        </w:rPr>
        <w:t xml:space="preserve"> </w:t>
      </w:r>
      <w:r w:rsidR="00347D02">
        <w:rPr>
          <w:rFonts w:hint="eastAsia"/>
        </w:rPr>
        <w:t>것을</w:t>
      </w:r>
      <w:r w:rsidR="00347D02">
        <w:rPr>
          <w:rFonts w:hint="eastAsia"/>
        </w:rPr>
        <w:t xml:space="preserve"> </w:t>
      </w:r>
      <w:r w:rsidR="00347D02">
        <w:rPr>
          <w:rFonts w:hint="eastAsia"/>
        </w:rPr>
        <w:t>확인할</w:t>
      </w:r>
      <w:r w:rsidR="00347D02">
        <w:rPr>
          <w:rFonts w:hint="eastAsia"/>
        </w:rPr>
        <w:t xml:space="preserve"> </w:t>
      </w:r>
      <w:r w:rsidR="00347D02">
        <w:rPr>
          <w:rFonts w:hint="eastAsia"/>
        </w:rPr>
        <w:t>수</w:t>
      </w:r>
      <w:r w:rsidR="00347D02">
        <w:rPr>
          <w:rFonts w:hint="eastAsia"/>
        </w:rPr>
        <w:t xml:space="preserve"> </w:t>
      </w:r>
      <w:r w:rsidR="00347D02">
        <w:rPr>
          <w:rFonts w:hint="eastAsia"/>
        </w:rPr>
        <w:t>있다</w:t>
      </w:r>
      <w:r w:rsidR="00347D02">
        <w:rPr>
          <w:rFonts w:hint="eastAsia"/>
        </w:rPr>
        <w:t>.</w:t>
      </w:r>
      <w:r w:rsidR="00347D02">
        <w:t xml:space="preserve"> </w:t>
      </w:r>
    </w:p>
    <w:p w14:paraId="4802CD21" w14:textId="07E25BC7" w:rsidR="00F42584" w:rsidRPr="005D4F23" w:rsidRDefault="00F42584" w:rsidP="00F12156">
      <w:pPr>
        <w:ind w:firstLineChars="50"/>
      </w:pPr>
    </w:p>
    <w:p w14:paraId="7001DD45" w14:textId="51C9D5F4" w:rsidR="00216BC8" w:rsidRDefault="006E40EA" w:rsidP="00F12156">
      <w:pPr>
        <w:ind w:firstLineChars="50"/>
      </w:pPr>
      <w:r>
        <w:rPr>
          <w:noProof/>
        </w:rPr>
        <w:lastRenderedPageBreak/>
        <w:drawing>
          <wp:inline distT="0" distB="0" distL="0" distR="0" wp14:anchorId="25F28C5F" wp14:editId="3E15EEDE">
            <wp:extent cx="5332730" cy="1885950"/>
            <wp:effectExtent l="0" t="0" r="1270"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2023-06-18 21 30 10.png"/>
                    <pic:cNvPicPr/>
                  </pic:nvPicPr>
                  <pic:blipFill rotWithShape="1">
                    <a:blip r:embed="rId31">
                      <a:extLst>
                        <a:ext uri="{28A0092B-C50C-407E-A947-70E740481C1C}">
                          <a14:useLocalDpi xmlns:a14="http://schemas.microsoft.com/office/drawing/2010/main" val="0"/>
                        </a:ext>
                      </a:extLst>
                    </a:blip>
                    <a:srcRect b="34575"/>
                    <a:stretch/>
                  </pic:blipFill>
                  <pic:spPr bwMode="auto">
                    <a:xfrm>
                      <a:off x="0" y="0"/>
                      <a:ext cx="5362895" cy="1896618"/>
                    </a:xfrm>
                    <a:prstGeom prst="rect">
                      <a:avLst/>
                    </a:prstGeom>
                    <a:ln>
                      <a:noFill/>
                    </a:ln>
                    <a:extLst>
                      <a:ext uri="{53640926-AAD7-44D8-BBD7-CCE9431645EC}">
                        <a14:shadowObscured xmlns:a14="http://schemas.microsoft.com/office/drawing/2010/main"/>
                      </a:ext>
                    </a:extLst>
                  </pic:spPr>
                </pic:pic>
              </a:graphicData>
            </a:graphic>
          </wp:inline>
        </w:drawing>
      </w:r>
    </w:p>
    <w:p w14:paraId="596455D8" w14:textId="2F2BF7A3" w:rsidR="008E6FCB" w:rsidRDefault="00CE1B08" w:rsidP="00F12156">
      <w:pPr>
        <w:pStyle w:val="Figure"/>
        <w:spacing w:line="480" w:lineRule="auto"/>
        <w:ind w:firstLine="200"/>
      </w:pPr>
      <w:bookmarkStart w:id="22" w:name="_Ref168940262"/>
      <w:r>
        <w:t xml:space="preserve">Figure </w:t>
      </w:r>
      <w:fldSimple w:instr=" SEQ Figure \* ARABIC ">
        <w:r w:rsidR="003C4F56">
          <w:rPr>
            <w:noProof/>
          </w:rPr>
          <w:t>10</w:t>
        </w:r>
      </w:fldSimple>
      <w:bookmarkEnd w:id="22"/>
      <w:r w:rsidR="008E6FCB">
        <w:rPr>
          <w:b/>
        </w:rPr>
        <w:t xml:space="preserve">. </w:t>
      </w:r>
      <w:r w:rsidR="0001560A">
        <w:t>NVIDIA</w:t>
      </w:r>
      <w:r w:rsidR="008E6FCB" w:rsidRPr="00611A1C">
        <w:t xml:space="preserve"> </w:t>
      </w:r>
      <w:proofErr w:type="spellStart"/>
      <w:r w:rsidR="008E6FCB">
        <w:t>Nsight</w:t>
      </w:r>
      <w:proofErr w:type="spellEnd"/>
      <w:r w:rsidR="008E6FCB">
        <w:t xml:space="preserve"> systems </w:t>
      </w:r>
      <w:r w:rsidR="008E6FCB" w:rsidRPr="00611A1C">
        <w:t xml:space="preserve">screenshot (GPU: GTX </w:t>
      </w:r>
      <w:r w:rsidR="008E6FCB">
        <w:t>4090</w:t>
      </w:r>
      <w:r w:rsidR="008E6FCB" w:rsidRPr="00611A1C">
        <w:t xml:space="preserve">, mesh: </w:t>
      </w:r>
      <w:r w:rsidR="008E6FCB" w:rsidRPr="00214FF5">
        <w:rPr>
          <w:i/>
        </w:rPr>
        <w:t>Bunny 69k</w:t>
      </w:r>
      <w:r w:rsidR="008E6FCB" w:rsidRPr="00611A1C">
        <w:t>)</w:t>
      </w:r>
    </w:p>
    <w:p w14:paraId="732E2B04" w14:textId="633335F2" w:rsidR="006E40EA" w:rsidRDefault="006E40EA" w:rsidP="00F12156">
      <w:pPr>
        <w:ind w:firstLineChars="50"/>
      </w:pPr>
    </w:p>
    <w:p w14:paraId="3EA9833E" w14:textId="022E9317" w:rsidR="008B5F15" w:rsidRDefault="008B5F15" w:rsidP="00F12156">
      <w:pPr>
        <w:ind w:firstLineChars="50"/>
      </w:pPr>
    </w:p>
    <w:p w14:paraId="4FCD8C02" w14:textId="2B8F8CAD" w:rsidR="00587A11" w:rsidRDefault="00587A11" w:rsidP="00F12156">
      <w:pPr>
        <w:ind w:firstLineChars="50"/>
      </w:pPr>
      <w:r>
        <w:rPr>
          <w:noProof/>
        </w:rPr>
        <w:drawing>
          <wp:inline distT="0" distB="0" distL="0" distR="0" wp14:anchorId="3D14944D" wp14:editId="7C69812E">
            <wp:extent cx="5449824" cy="2743200"/>
            <wp:effectExtent l="0" t="0" r="17780" b="0"/>
            <wp:docPr id="7" name="차트 7">
              <a:extLst xmlns:a="http://schemas.openxmlformats.org/drawingml/2006/main">
                <a:ext uri="{FF2B5EF4-FFF2-40B4-BE49-F238E27FC236}">
                  <a16:creationId xmlns:a16="http://schemas.microsoft.com/office/drawing/2014/main" id="{103203E9-DF34-4B4A-AEC7-6102625170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319A013" w14:textId="389E77D9" w:rsidR="00B66B0D" w:rsidRDefault="00703CDF" w:rsidP="00F12156">
      <w:pPr>
        <w:pStyle w:val="Figure"/>
        <w:spacing w:line="480" w:lineRule="auto"/>
        <w:ind w:firstLine="200"/>
      </w:pPr>
      <w:bookmarkStart w:id="23" w:name="_Ref168940292"/>
      <w:r>
        <w:t xml:space="preserve">Figure </w:t>
      </w:r>
      <w:fldSimple w:instr=" SEQ Figure \* ARABIC ">
        <w:r w:rsidR="003C4F56">
          <w:rPr>
            <w:noProof/>
          </w:rPr>
          <w:t>11</w:t>
        </w:r>
      </w:fldSimple>
      <w:bookmarkEnd w:id="23"/>
      <w:r w:rsidR="00B66B0D">
        <w:rPr>
          <w:b/>
        </w:rPr>
        <w:t xml:space="preserve">. </w:t>
      </w:r>
      <w:r w:rsidR="00B66B0D">
        <w:t xml:space="preserve">Calculation results </w:t>
      </w:r>
      <w:r w:rsidR="00B66B0D">
        <w:rPr>
          <w:rFonts w:hint="eastAsia"/>
        </w:rPr>
        <w:t xml:space="preserve">of </w:t>
      </w:r>
      <w:r w:rsidR="00B66B0D">
        <w:t>various</w:t>
      </w:r>
      <w:r w:rsidR="00220DC8">
        <w:t xml:space="preserve"> CPU/</w:t>
      </w:r>
      <w:proofErr w:type="gramStart"/>
      <w:r w:rsidR="00220DC8">
        <w:t>GPU</w:t>
      </w:r>
      <w:r w:rsidR="00B66B0D">
        <w:t>(</w:t>
      </w:r>
      <w:proofErr w:type="gramEnd"/>
      <w:r w:rsidR="00B66B0D" w:rsidRPr="00611A1C">
        <w:t xml:space="preserve">mesh: </w:t>
      </w:r>
      <w:r w:rsidR="00B66B0D" w:rsidRPr="002C66AD">
        <w:rPr>
          <w:i/>
          <w:color w:val="FF0000"/>
        </w:rPr>
        <w:t>Bunny 69k</w:t>
      </w:r>
      <w:r w:rsidR="00B66B0D" w:rsidRPr="00611A1C">
        <w:t>)</w:t>
      </w:r>
    </w:p>
    <w:p w14:paraId="29E61556" w14:textId="34991DBC" w:rsidR="008B5F15" w:rsidRPr="00B66B0D" w:rsidRDefault="008B5F15" w:rsidP="00F12156">
      <w:pPr>
        <w:ind w:firstLineChars="50"/>
      </w:pPr>
    </w:p>
    <w:p w14:paraId="711691E8" w14:textId="4736B865" w:rsidR="00B66B0D" w:rsidRPr="00B66B0D" w:rsidRDefault="00B66B0D" w:rsidP="00F12156">
      <w:pPr>
        <w:ind w:firstLineChars="50"/>
      </w:pPr>
    </w:p>
    <w:p w14:paraId="56CE0C34" w14:textId="360474EA" w:rsidR="007B09C1" w:rsidRPr="00D71109" w:rsidRDefault="007B09C1" w:rsidP="00F12156">
      <w:pPr>
        <w:ind w:firstLineChars="50"/>
        <w:rPr>
          <w:i/>
          <w:color w:val="00B0F0"/>
        </w:rPr>
      </w:pPr>
    </w:p>
    <w:p w14:paraId="08D01A30" w14:textId="67C41F51" w:rsidR="007B09C1" w:rsidRPr="00D71109" w:rsidRDefault="00A40C87" w:rsidP="00F12156">
      <w:pPr>
        <w:ind w:firstLineChars="50"/>
        <w:rPr>
          <w:i/>
          <w:color w:val="00B0F0"/>
        </w:rPr>
      </w:pPr>
      <w:r w:rsidRPr="00D71109">
        <w:rPr>
          <w:rFonts w:hint="eastAsia"/>
          <w:i/>
          <w:color w:val="00B0F0"/>
        </w:rPr>
        <w:t>GPGPU</w:t>
      </w:r>
      <w:r w:rsidRPr="00D71109">
        <w:rPr>
          <w:i/>
          <w:color w:val="00B0F0"/>
        </w:rPr>
        <w:t xml:space="preserve"> </w:t>
      </w:r>
      <w:r w:rsidRPr="00D71109">
        <w:rPr>
          <w:rFonts w:hint="eastAsia"/>
          <w:i/>
          <w:color w:val="00B0F0"/>
        </w:rPr>
        <w:t>연산은</w:t>
      </w:r>
      <w:r w:rsidRPr="00D71109">
        <w:rPr>
          <w:rFonts w:hint="eastAsia"/>
          <w:i/>
          <w:color w:val="00B0F0"/>
        </w:rPr>
        <w:t xml:space="preserve"> </w:t>
      </w:r>
      <w:proofErr w:type="spellStart"/>
      <w:r w:rsidRPr="00D71109">
        <w:rPr>
          <w:rFonts w:hint="eastAsia"/>
          <w:i/>
          <w:color w:val="00B0F0"/>
        </w:rPr>
        <w:t>딥러닝</w:t>
      </w:r>
      <w:proofErr w:type="spellEnd"/>
      <w:r w:rsidRPr="00D71109">
        <w:rPr>
          <w:rFonts w:hint="eastAsia"/>
          <w:i/>
          <w:color w:val="00B0F0"/>
        </w:rPr>
        <w:t xml:space="preserve"> </w:t>
      </w:r>
      <w:r w:rsidRPr="00D71109">
        <w:rPr>
          <w:rFonts w:hint="eastAsia"/>
          <w:i/>
          <w:color w:val="00B0F0"/>
        </w:rPr>
        <w:t>등</w:t>
      </w:r>
      <w:r w:rsidRPr="00D71109">
        <w:rPr>
          <w:rFonts w:hint="eastAsia"/>
          <w:i/>
          <w:color w:val="00B0F0"/>
        </w:rPr>
        <w:t xml:space="preserve"> </w:t>
      </w:r>
      <w:r w:rsidRPr="00D71109">
        <w:rPr>
          <w:rFonts w:hint="eastAsia"/>
          <w:i/>
          <w:color w:val="00B0F0"/>
        </w:rPr>
        <w:t>벡터</w:t>
      </w:r>
      <w:r w:rsidRPr="00D71109">
        <w:rPr>
          <w:rFonts w:hint="eastAsia"/>
          <w:i/>
          <w:color w:val="00B0F0"/>
        </w:rPr>
        <w:t xml:space="preserve"> </w:t>
      </w:r>
      <w:r w:rsidRPr="00D71109">
        <w:rPr>
          <w:rFonts w:hint="eastAsia"/>
          <w:i/>
          <w:color w:val="00B0F0"/>
        </w:rPr>
        <w:t>데이터의</w:t>
      </w:r>
      <w:r w:rsidRPr="00D71109">
        <w:rPr>
          <w:rFonts w:hint="eastAsia"/>
          <w:i/>
          <w:color w:val="00B0F0"/>
        </w:rPr>
        <w:t xml:space="preserve"> </w:t>
      </w:r>
      <w:r w:rsidRPr="00D71109">
        <w:rPr>
          <w:rFonts w:hint="eastAsia"/>
          <w:i/>
          <w:color w:val="00B0F0"/>
        </w:rPr>
        <w:t>계산에</w:t>
      </w:r>
      <w:r w:rsidRPr="00D71109">
        <w:rPr>
          <w:rFonts w:hint="eastAsia"/>
          <w:i/>
          <w:color w:val="00B0F0"/>
        </w:rPr>
        <w:t xml:space="preserve"> </w:t>
      </w:r>
      <w:r w:rsidRPr="00D71109">
        <w:rPr>
          <w:rFonts w:hint="eastAsia"/>
          <w:i/>
          <w:color w:val="00B0F0"/>
        </w:rPr>
        <w:t>널리</w:t>
      </w:r>
      <w:r w:rsidRPr="00D71109">
        <w:rPr>
          <w:rFonts w:hint="eastAsia"/>
          <w:i/>
          <w:color w:val="00B0F0"/>
        </w:rPr>
        <w:t xml:space="preserve"> </w:t>
      </w:r>
      <w:r w:rsidRPr="00D71109">
        <w:rPr>
          <w:rFonts w:hint="eastAsia"/>
          <w:i/>
          <w:color w:val="00B0F0"/>
        </w:rPr>
        <w:t>활용되고</w:t>
      </w:r>
      <w:r w:rsidRPr="00D71109">
        <w:rPr>
          <w:rFonts w:hint="eastAsia"/>
          <w:i/>
          <w:color w:val="00B0F0"/>
        </w:rPr>
        <w:t xml:space="preserve"> </w:t>
      </w:r>
      <w:r w:rsidRPr="00D71109">
        <w:rPr>
          <w:rFonts w:hint="eastAsia"/>
          <w:i/>
          <w:color w:val="00B0F0"/>
        </w:rPr>
        <w:t>있다</w:t>
      </w:r>
      <w:r w:rsidRPr="00D71109">
        <w:rPr>
          <w:rFonts w:hint="eastAsia"/>
          <w:i/>
          <w:color w:val="00B0F0"/>
        </w:rPr>
        <w:t>.</w:t>
      </w:r>
      <w:r w:rsidRPr="00D71109">
        <w:rPr>
          <w:i/>
          <w:color w:val="00B0F0"/>
        </w:rPr>
        <w:t xml:space="preserve"> </w:t>
      </w:r>
      <w:r w:rsidRPr="00D71109">
        <w:rPr>
          <w:rFonts w:hint="eastAsia"/>
          <w:i/>
          <w:color w:val="00B0F0"/>
        </w:rPr>
        <w:t>반면</w:t>
      </w:r>
      <w:r w:rsidRPr="00D71109">
        <w:rPr>
          <w:rFonts w:hint="eastAsia"/>
          <w:i/>
          <w:color w:val="00B0F0"/>
        </w:rPr>
        <w:t xml:space="preserve"> </w:t>
      </w:r>
      <w:r w:rsidRPr="00D71109">
        <w:rPr>
          <w:rFonts w:hint="eastAsia"/>
          <w:i/>
          <w:color w:val="00B0F0"/>
        </w:rPr>
        <w:t>본</w:t>
      </w:r>
      <w:r w:rsidRPr="00D71109">
        <w:rPr>
          <w:rFonts w:hint="eastAsia"/>
          <w:i/>
          <w:color w:val="00B0F0"/>
        </w:rPr>
        <w:t xml:space="preserve"> </w:t>
      </w:r>
      <w:r w:rsidRPr="00D71109">
        <w:rPr>
          <w:rFonts w:hint="eastAsia"/>
          <w:i/>
          <w:color w:val="00B0F0"/>
        </w:rPr>
        <w:t>연구에서</w:t>
      </w:r>
      <w:r w:rsidRPr="00D71109">
        <w:rPr>
          <w:rFonts w:hint="eastAsia"/>
          <w:i/>
          <w:color w:val="00B0F0"/>
        </w:rPr>
        <w:t xml:space="preserve"> </w:t>
      </w:r>
      <w:r w:rsidRPr="00D71109">
        <w:rPr>
          <w:rFonts w:hint="eastAsia"/>
          <w:i/>
          <w:color w:val="00B0F0"/>
        </w:rPr>
        <w:t>사용한</w:t>
      </w:r>
      <w:r w:rsidRPr="00D71109">
        <w:rPr>
          <w:rFonts w:hint="eastAsia"/>
          <w:i/>
          <w:color w:val="00B0F0"/>
        </w:rPr>
        <w:t xml:space="preserve"> </w:t>
      </w:r>
      <w:r w:rsidRPr="00D71109">
        <w:rPr>
          <w:rFonts w:hint="eastAsia"/>
          <w:i/>
          <w:color w:val="00B0F0"/>
        </w:rPr>
        <w:t>일반</w:t>
      </w:r>
      <w:r w:rsidRPr="00D71109">
        <w:rPr>
          <w:rFonts w:hint="eastAsia"/>
          <w:i/>
          <w:color w:val="00B0F0"/>
        </w:rPr>
        <w:t xml:space="preserve"> </w:t>
      </w:r>
      <w:proofErr w:type="spellStart"/>
      <w:r w:rsidRPr="00D71109">
        <w:rPr>
          <w:rFonts w:hint="eastAsia"/>
          <w:i/>
          <w:color w:val="00B0F0"/>
        </w:rPr>
        <w:t>메쉬</w:t>
      </w:r>
      <w:proofErr w:type="spellEnd"/>
      <w:r w:rsidRPr="00D71109">
        <w:rPr>
          <w:rFonts w:hint="eastAsia"/>
          <w:i/>
          <w:color w:val="00B0F0"/>
        </w:rPr>
        <w:t xml:space="preserve"> </w:t>
      </w:r>
      <w:r w:rsidRPr="00D71109">
        <w:rPr>
          <w:rFonts w:hint="eastAsia"/>
          <w:i/>
          <w:color w:val="00B0F0"/>
        </w:rPr>
        <w:t>데이터는</w:t>
      </w:r>
      <w:r w:rsidRPr="00D71109">
        <w:rPr>
          <w:rFonts w:hint="eastAsia"/>
          <w:i/>
          <w:color w:val="00B0F0"/>
        </w:rPr>
        <w:t xml:space="preserve"> </w:t>
      </w:r>
      <w:r w:rsidRPr="00D71109">
        <w:rPr>
          <w:i/>
          <w:color w:val="00B0F0"/>
        </w:rPr>
        <w:t>GPGPU</w:t>
      </w:r>
      <w:r w:rsidRPr="00D71109">
        <w:rPr>
          <w:rFonts w:hint="eastAsia"/>
          <w:i/>
          <w:color w:val="00B0F0"/>
        </w:rPr>
        <w:t>연산에</w:t>
      </w:r>
      <w:r w:rsidRPr="00D71109">
        <w:rPr>
          <w:rFonts w:hint="eastAsia"/>
          <w:i/>
          <w:color w:val="00B0F0"/>
        </w:rPr>
        <w:t xml:space="preserve"> </w:t>
      </w:r>
      <w:r w:rsidRPr="00D71109">
        <w:rPr>
          <w:rFonts w:hint="eastAsia"/>
          <w:i/>
          <w:color w:val="00B0F0"/>
        </w:rPr>
        <w:t>적합한</w:t>
      </w:r>
      <w:r w:rsidRPr="00D71109">
        <w:rPr>
          <w:rFonts w:hint="eastAsia"/>
          <w:i/>
          <w:color w:val="00B0F0"/>
        </w:rPr>
        <w:t xml:space="preserve"> </w:t>
      </w:r>
      <w:r w:rsidRPr="00D71109">
        <w:rPr>
          <w:rFonts w:hint="eastAsia"/>
          <w:i/>
          <w:color w:val="00B0F0"/>
        </w:rPr>
        <w:t>형태는</w:t>
      </w:r>
      <w:r w:rsidRPr="00D71109">
        <w:rPr>
          <w:rFonts w:hint="eastAsia"/>
          <w:i/>
          <w:color w:val="00B0F0"/>
        </w:rPr>
        <w:t xml:space="preserve"> </w:t>
      </w:r>
      <w:r w:rsidRPr="00D71109">
        <w:rPr>
          <w:rFonts w:hint="eastAsia"/>
          <w:i/>
          <w:color w:val="00B0F0"/>
        </w:rPr>
        <w:t>아니지만</w:t>
      </w:r>
      <w:r w:rsidRPr="00D71109">
        <w:rPr>
          <w:rFonts w:hint="eastAsia"/>
          <w:i/>
          <w:color w:val="00B0F0"/>
        </w:rPr>
        <w:t>,</w:t>
      </w:r>
      <w:r w:rsidRPr="00D71109">
        <w:rPr>
          <w:i/>
          <w:color w:val="00B0F0"/>
        </w:rPr>
        <w:t xml:space="preserve"> </w:t>
      </w:r>
      <w:r w:rsidRPr="00D71109">
        <w:rPr>
          <w:rFonts w:hint="eastAsia"/>
          <w:i/>
          <w:color w:val="00B0F0"/>
        </w:rPr>
        <w:t>투고일</w:t>
      </w:r>
      <w:r w:rsidRPr="00D71109">
        <w:rPr>
          <w:rFonts w:hint="eastAsia"/>
          <w:i/>
          <w:color w:val="00B0F0"/>
        </w:rPr>
        <w:t xml:space="preserve"> </w:t>
      </w:r>
      <w:r w:rsidRPr="00D71109">
        <w:rPr>
          <w:rFonts w:hint="eastAsia"/>
          <w:i/>
          <w:color w:val="00B0F0"/>
        </w:rPr>
        <w:t>기준</w:t>
      </w:r>
      <w:r w:rsidRPr="00D71109">
        <w:rPr>
          <w:rFonts w:hint="eastAsia"/>
          <w:i/>
          <w:color w:val="00B0F0"/>
        </w:rPr>
        <w:t xml:space="preserve"> </w:t>
      </w:r>
      <w:r w:rsidR="00A956BB" w:rsidRPr="00D71109">
        <w:rPr>
          <w:i/>
          <w:color w:val="00B0F0"/>
        </w:rPr>
        <w:t>5</w:t>
      </w:r>
      <w:r w:rsidR="00A956BB" w:rsidRPr="00D71109">
        <w:rPr>
          <w:rFonts w:hint="eastAsia"/>
          <w:i/>
          <w:color w:val="00B0F0"/>
        </w:rPr>
        <w:t>만원</w:t>
      </w:r>
      <w:r w:rsidR="00A956BB" w:rsidRPr="00D71109">
        <w:rPr>
          <w:rFonts w:hint="eastAsia"/>
          <w:i/>
          <w:color w:val="00B0F0"/>
        </w:rPr>
        <w:t xml:space="preserve"> </w:t>
      </w:r>
      <w:r w:rsidR="00A956BB" w:rsidRPr="00D71109">
        <w:rPr>
          <w:rFonts w:hint="eastAsia"/>
          <w:i/>
          <w:color w:val="00B0F0"/>
        </w:rPr>
        <w:t>대의</w:t>
      </w:r>
      <w:r w:rsidR="00A956BB" w:rsidRPr="00D71109">
        <w:rPr>
          <w:rFonts w:hint="eastAsia"/>
          <w:i/>
          <w:color w:val="00B0F0"/>
        </w:rPr>
        <w:t xml:space="preserve"> </w:t>
      </w:r>
      <w:r w:rsidRPr="00D71109">
        <w:rPr>
          <w:rFonts w:hint="eastAsia"/>
          <w:i/>
          <w:color w:val="00B0F0"/>
        </w:rPr>
        <w:t>저가형</w:t>
      </w:r>
      <w:r w:rsidRPr="00D71109">
        <w:rPr>
          <w:rFonts w:hint="eastAsia"/>
          <w:i/>
          <w:color w:val="00B0F0"/>
        </w:rPr>
        <w:t xml:space="preserve"> </w:t>
      </w:r>
      <w:r w:rsidRPr="00D71109">
        <w:rPr>
          <w:rFonts w:hint="eastAsia"/>
          <w:i/>
          <w:color w:val="00B0F0"/>
        </w:rPr>
        <w:t>그래픽</w:t>
      </w:r>
      <w:r w:rsidRPr="00D71109">
        <w:rPr>
          <w:rFonts w:hint="eastAsia"/>
          <w:i/>
          <w:color w:val="00B0F0"/>
        </w:rPr>
        <w:t xml:space="preserve"> </w:t>
      </w:r>
      <w:r w:rsidRPr="00D71109">
        <w:rPr>
          <w:rFonts w:hint="eastAsia"/>
          <w:i/>
          <w:color w:val="00B0F0"/>
        </w:rPr>
        <w:t>카드를</w:t>
      </w:r>
      <w:r w:rsidRPr="00D71109">
        <w:rPr>
          <w:rFonts w:hint="eastAsia"/>
          <w:i/>
          <w:color w:val="00B0F0"/>
        </w:rPr>
        <w:t xml:space="preserve"> </w:t>
      </w:r>
      <w:r w:rsidRPr="00D71109">
        <w:rPr>
          <w:rFonts w:hint="eastAsia"/>
          <w:i/>
          <w:color w:val="00B0F0"/>
        </w:rPr>
        <w:t>이용하더라도</w:t>
      </w:r>
      <w:r w:rsidRPr="00D71109">
        <w:rPr>
          <w:rFonts w:hint="eastAsia"/>
          <w:i/>
          <w:color w:val="00B0F0"/>
        </w:rPr>
        <w:t xml:space="preserve"> </w:t>
      </w:r>
      <w:r w:rsidRPr="00D71109">
        <w:rPr>
          <w:i/>
          <w:color w:val="00B0F0"/>
        </w:rPr>
        <w:t>2</w:t>
      </w:r>
      <w:r w:rsidRPr="00D71109">
        <w:rPr>
          <w:rFonts w:hint="eastAsia"/>
          <w:i/>
          <w:color w:val="00B0F0"/>
        </w:rPr>
        <w:t>배의</w:t>
      </w:r>
      <w:r w:rsidRPr="00D71109">
        <w:rPr>
          <w:rFonts w:hint="eastAsia"/>
          <w:i/>
          <w:color w:val="00B0F0"/>
        </w:rPr>
        <w:t xml:space="preserve"> </w:t>
      </w:r>
      <w:r w:rsidRPr="00D71109">
        <w:rPr>
          <w:rFonts w:hint="eastAsia"/>
          <w:i/>
          <w:color w:val="00B0F0"/>
        </w:rPr>
        <w:t>연산</w:t>
      </w:r>
      <w:r w:rsidR="00731C15" w:rsidRPr="00D71109">
        <w:rPr>
          <w:rFonts w:hint="eastAsia"/>
          <w:i/>
          <w:color w:val="00B0F0"/>
        </w:rPr>
        <w:t xml:space="preserve"> </w:t>
      </w:r>
      <w:r w:rsidRPr="00D71109">
        <w:rPr>
          <w:rFonts w:hint="eastAsia"/>
          <w:i/>
          <w:color w:val="00B0F0"/>
        </w:rPr>
        <w:t>속도</w:t>
      </w:r>
      <w:r w:rsidRPr="00D71109">
        <w:rPr>
          <w:rFonts w:hint="eastAsia"/>
          <w:i/>
          <w:color w:val="00B0F0"/>
        </w:rPr>
        <w:t xml:space="preserve"> </w:t>
      </w:r>
      <w:r w:rsidRPr="00D71109">
        <w:rPr>
          <w:rFonts w:hint="eastAsia"/>
          <w:i/>
          <w:color w:val="00B0F0"/>
        </w:rPr>
        <w:t>향상이</w:t>
      </w:r>
      <w:r w:rsidRPr="00D71109">
        <w:rPr>
          <w:rFonts w:hint="eastAsia"/>
          <w:i/>
          <w:color w:val="00B0F0"/>
        </w:rPr>
        <w:t xml:space="preserve"> </w:t>
      </w:r>
      <w:r w:rsidRPr="00D71109">
        <w:rPr>
          <w:rFonts w:hint="eastAsia"/>
          <w:i/>
          <w:color w:val="00B0F0"/>
        </w:rPr>
        <w:t>이루어졌다</w:t>
      </w:r>
      <w:r w:rsidRPr="00D71109">
        <w:rPr>
          <w:rFonts w:hint="eastAsia"/>
          <w:i/>
          <w:color w:val="00B0F0"/>
        </w:rPr>
        <w:t>.</w:t>
      </w:r>
      <w:r w:rsidRPr="00D71109">
        <w:rPr>
          <w:i/>
          <w:color w:val="00B0F0"/>
        </w:rPr>
        <w:t xml:space="preserve"> </w:t>
      </w:r>
      <w:r w:rsidR="00ED5A20" w:rsidRPr="00D71109">
        <w:rPr>
          <w:rFonts w:hint="eastAsia"/>
          <w:i/>
          <w:color w:val="00B0F0"/>
        </w:rPr>
        <w:t>따라서</w:t>
      </w:r>
      <w:r w:rsidR="00ED5A20" w:rsidRPr="00D71109">
        <w:rPr>
          <w:rFonts w:hint="eastAsia"/>
          <w:i/>
          <w:color w:val="00B0F0"/>
        </w:rPr>
        <w:t xml:space="preserve"> </w:t>
      </w:r>
      <w:r w:rsidR="00ED5A20" w:rsidRPr="00D71109">
        <w:rPr>
          <w:rFonts w:hint="eastAsia"/>
          <w:i/>
          <w:color w:val="00B0F0"/>
        </w:rPr>
        <w:t>스트림</w:t>
      </w:r>
      <w:r w:rsidR="00ED5A20" w:rsidRPr="00D71109">
        <w:rPr>
          <w:rFonts w:hint="eastAsia"/>
          <w:i/>
          <w:color w:val="00B0F0"/>
        </w:rPr>
        <w:t xml:space="preserve"> </w:t>
      </w:r>
      <w:r w:rsidR="00ED5A20" w:rsidRPr="00D71109">
        <w:rPr>
          <w:rFonts w:hint="eastAsia"/>
          <w:i/>
          <w:color w:val="00B0F0"/>
        </w:rPr>
        <w:t>프로세서</w:t>
      </w:r>
      <w:r w:rsidR="00ED5A20" w:rsidRPr="00D71109">
        <w:rPr>
          <w:rFonts w:hint="eastAsia"/>
          <w:i/>
          <w:color w:val="00B0F0"/>
        </w:rPr>
        <w:t xml:space="preserve"> </w:t>
      </w:r>
      <w:r w:rsidR="00ED5A20" w:rsidRPr="00D71109">
        <w:rPr>
          <w:rFonts w:hint="eastAsia"/>
          <w:i/>
          <w:color w:val="00B0F0"/>
        </w:rPr>
        <w:t>개수가</w:t>
      </w:r>
      <w:r w:rsidR="00ED5A20" w:rsidRPr="00D71109">
        <w:rPr>
          <w:rFonts w:hint="eastAsia"/>
          <w:i/>
          <w:color w:val="00B0F0"/>
        </w:rPr>
        <w:t xml:space="preserve"> </w:t>
      </w:r>
      <w:r w:rsidR="00ED5A20" w:rsidRPr="00D71109">
        <w:rPr>
          <w:rFonts w:hint="eastAsia"/>
          <w:i/>
          <w:color w:val="00B0F0"/>
        </w:rPr>
        <w:t>더</w:t>
      </w:r>
      <w:r w:rsidR="00ED5A20" w:rsidRPr="00D71109">
        <w:rPr>
          <w:rFonts w:hint="eastAsia"/>
          <w:i/>
          <w:color w:val="00B0F0"/>
        </w:rPr>
        <w:t xml:space="preserve"> </w:t>
      </w:r>
      <w:r w:rsidR="00ED5A20" w:rsidRPr="00D71109">
        <w:rPr>
          <w:rFonts w:hint="eastAsia"/>
          <w:i/>
          <w:color w:val="00B0F0"/>
        </w:rPr>
        <w:t>많은</w:t>
      </w:r>
      <w:r w:rsidR="00ED5A20" w:rsidRPr="00D71109">
        <w:rPr>
          <w:rFonts w:hint="eastAsia"/>
          <w:i/>
          <w:color w:val="00B0F0"/>
        </w:rPr>
        <w:t xml:space="preserve"> </w:t>
      </w:r>
      <w:r w:rsidR="00A953B0" w:rsidRPr="00D71109">
        <w:rPr>
          <w:rFonts w:hint="eastAsia"/>
          <w:i/>
          <w:color w:val="00B0F0"/>
        </w:rPr>
        <w:t>고가의</w:t>
      </w:r>
      <w:r w:rsidR="00A953B0" w:rsidRPr="00D71109">
        <w:rPr>
          <w:rFonts w:hint="eastAsia"/>
          <w:i/>
          <w:color w:val="00B0F0"/>
        </w:rPr>
        <w:t xml:space="preserve"> </w:t>
      </w:r>
      <w:r w:rsidR="00A953B0" w:rsidRPr="00D71109">
        <w:rPr>
          <w:rFonts w:hint="eastAsia"/>
          <w:i/>
          <w:color w:val="00B0F0"/>
        </w:rPr>
        <w:t>그래픽카드</w:t>
      </w:r>
      <w:r w:rsidR="00ED5A20" w:rsidRPr="00D71109">
        <w:rPr>
          <w:rFonts w:hint="eastAsia"/>
          <w:i/>
          <w:color w:val="00B0F0"/>
        </w:rPr>
        <w:t>를</w:t>
      </w:r>
      <w:r w:rsidR="00ED5A20" w:rsidRPr="00D71109">
        <w:rPr>
          <w:rFonts w:hint="eastAsia"/>
          <w:i/>
          <w:color w:val="00B0F0"/>
        </w:rPr>
        <w:t xml:space="preserve"> </w:t>
      </w:r>
      <w:r w:rsidR="00ED5A20" w:rsidRPr="00D71109">
        <w:rPr>
          <w:rFonts w:hint="eastAsia"/>
          <w:i/>
          <w:color w:val="00B0F0"/>
        </w:rPr>
        <w:t>이용할</w:t>
      </w:r>
      <w:r w:rsidR="00ED5A20" w:rsidRPr="00D71109">
        <w:rPr>
          <w:rFonts w:hint="eastAsia"/>
          <w:i/>
          <w:color w:val="00B0F0"/>
        </w:rPr>
        <w:t xml:space="preserve"> </w:t>
      </w:r>
      <w:r w:rsidR="00ED5A20" w:rsidRPr="00D71109">
        <w:rPr>
          <w:rFonts w:hint="eastAsia"/>
          <w:i/>
          <w:color w:val="00B0F0"/>
        </w:rPr>
        <w:t>경우</w:t>
      </w:r>
      <w:r w:rsidR="00BE1075" w:rsidRPr="00D71109">
        <w:rPr>
          <w:rFonts w:hint="eastAsia"/>
          <w:i/>
          <w:color w:val="00B0F0"/>
        </w:rPr>
        <w:t xml:space="preserve"> </w:t>
      </w:r>
      <w:r w:rsidR="00BE1075" w:rsidRPr="00D71109">
        <w:rPr>
          <w:rFonts w:hint="eastAsia"/>
          <w:i/>
          <w:color w:val="00B0F0"/>
        </w:rPr>
        <w:t>추가적인</w:t>
      </w:r>
      <w:r w:rsidR="00BE1075" w:rsidRPr="00D71109">
        <w:rPr>
          <w:rFonts w:hint="eastAsia"/>
          <w:i/>
          <w:color w:val="00B0F0"/>
        </w:rPr>
        <w:t xml:space="preserve"> </w:t>
      </w:r>
      <w:r w:rsidR="00BE1075" w:rsidRPr="00D71109">
        <w:rPr>
          <w:rFonts w:hint="eastAsia"/>
          <w:i/>
          <w:color w:val="00B0F0"/>
        </w:rPr>
        <w:t>속도</w:t>
      </w:r>
      <w:r w:rsidR="00BE1075" w:rsidRPr="00D71109">
        <w:rPr>
          <w:rFonts w:hint="eastAsia"/>
          <w:i/>
          <w:color w:val="00B0F0"/>
        </w:rPr>
        <w:t xml:space="preserve"> </w:t>
      </w:r>
      <w:r w:rsidR="00BE1075" w:rsidRPr="00D71109">
        <w:rPr>
          <w:rFonts w:hint="eastAsia"/>
          <w:i/>
          <w:color w:val="00B0F0"/>
        </w:rPr>
        <w:t>개선이</w:t>
      </w:r>
      <w:r w:rsidR="00BE1075" w:rsidRPr="00D71109">
        <w:rPr>
          <w:rFonts w:hint="eastAsia"/>
          <w:i/>
          <w:color w:val="00B0F0"/>
        </w:rPr>
        <w:t xml:space="preserve"> </w:t>
      </w:r>
      <w:r w:rsidR="00BE1075" w:rsidRPr="00D71109">
        <w:rPr>
          <w:rFonts w:hint="eastAsia"/>
          <w:i/>
          <w:color w:val="00B0F0"/>
        </w:rPr>
        <w:t>있을</w:t>
      </w:r>
      <w:r w:rsidR="00BE1075" w:rsidRPr="00D71109">
        <w:rPr>
          <w:rFonts w:hint="eastAsia"/>
          <w:i/>
          <w:color w:val="00B0F0"/>
        </w:rPr>
        <w:t xml:space="preserve"> </w:t>
      </w:r>
      <w:r w:rsidR="00BE1075" w:rsidRPr="00D71109">
        <w:rPr>
          <w:rFonts w:hint="eastAsia"/>
          <w:i/>
          <w:color w:val="00B0F0"/>
        </w:rPr>
        <w:t>것으로</w:t>
      </w:r>
      <w:r w:rsidR="00BE1075" w:rsidRPr="00D71109">
        <w:rPr>
          <w:rFonts w:hint="eastAsia"/>
          <w:i/>
          <w:color w:val="00B0F0"/>
        </w:rPr>
        <w:t xml:space="preserve"> </w:t>
      </w:r>
      <w:r w:rsidR="00BE1075" w:rsidRPr="00D71109">
        <w:rPr>
          <w:rFonts w:hint="eastAsia"/>
          <w:i/>
          <w:color w:val="00B0F0"/>
        </w:rPr>
        <w:t>예상된다</w:t>
      </w:r>
      <w:r w:rsidR="00BE1075" w:rsidRPr="00D71109">
        <w:rPr>
          <w:rFonts w:hint="eastAsia"/>
          <w:i/>
          <w:color w:val="00B0F0"/>
        </w:rPr>
        <w:t>.</w:t>
      </w:r>
      <w:r w:rsidR="00BE1075" w:rsidRPr="00D71109">
        <w:rPr>
          <w:i/>
          <w:color w:val="00B0F0"/>
        </w:rPr>
        <w:t xml:space="preserve"> </w:t>
      </w:r>
      <w:r w:rsidR="00BE1075" w:rsidRPr="00D71109">
        <w:rPr>
          <w:rFonts w:hint="eastAsia"/>
          <w:i/>
          <w:color w:val="00B0F0"/>
        </w:rPr>
        <w:t>또한</w:t>
      </w:r>
      <w:r w:rsidR="00BE1075" w:rsidRPr="00D71109">
        <w:rPr>
          <w:rFonts w:hint="eastAsia"/>
          <w:i/>
          <w:color w:val="00B0F0"/>
        </w:rPr>
        <w:t xml:space="preserve"> </w:t>
      </w:r>
      <w:r w:rsidR="00BE1075" w:rsidRPr="00D71109">
        <w:rPr>
          <w:rFonts w:hint="eastAsia"/>
          <w:i/>
          <w:color w:val="00B0F0"/>
        </w:rPr>
        <w:t>이러한</w:t>
      </w:r>
      <w:r w:rsidR="00BE1075" w:rsidRPr="00D71109">
        <w:rPr>
          <w:rFonts w:hint="eastAsia"/>
          <w:i/>
          <w:color w:val="00B0F0"/>
        </w:rPr>
        <w:t xml:space="preserve"> </w:t>
      </w:r>
      <w:r w:rsidR="00BE1075" w:rsidRPr="00D71109">
        <w:rPr>
          <w:rFonts w:hint="eastAsia"/>
          <w:i/>
          <w:color w:val="00B0F0"/>
        </w:rPr>
        <w:t>연산</w:t>
      </w:r>
      <w:r w:rsidR="00BE1075" w:rsidRPr="00D71109">
        <w:rPr>
          <w:rFonts w:hint="eastAsia"/>
          <w:i/>
          <w:color w:val="00B0F0"/>
        </w:rPr>
        <w:t xml:space="preserve"> </w:t>
      </w:r>
      <w:r w:rsidR="00BE1075" w:rsidRPr="00D71109">
        <w:rPr>
          <w:rFonts w:hint="eastAsia"/>
          <w:i/>
          <w:color w:val="00B0F0"/>
        </w:rPr>
        <w:t>기술은</w:t>
      </w:r>
      <w:r w:rsidR="00BE1075" w:rsidRPr="00D71109">
        <w:rPr>
          <w:rFonts w:hint="eastAsia"/>
          <w:i/>
          <w:color w:val="00B0F0"/>
        </w:rPr>
        <w:t xml:space="preserve"> </w:t>
      </w:r>
      <w:r w:rsidR="00BE1075" w:rsidRPr="00D71109">
        <w:rPr>
          <w:rFonts w:hint="eastAsia"/>
          <w:i/>
          <w:color w:val="00B0F0"/>
        </w:rPr>
        <w:t>향후</w:t>
      </w:r>
      <w:r w:rsidR="00BE1075" w:rsidRPr="00D71109">
        <w:rPr>
          <w:rFonts w:hint="eastAsia"/>
          <w:i/>
          <w:color w:val="00B0F0"/>
        </w:rPr>
        <w:t xml:space="preserve"> </w:t>
      </w:r>
      <w:r w:rsidR="003777AD" w:rsidRPr="00D71109">
        <w:rPr>
          <w:rFonts w:hint="eastAsia"/>
          <w:i/>
          <w:color w:val="00B0F0"/>
        </w:rPr>
        <w:t>효율적인</w:t>
      </w:r>
      <w:r w:rsidR="003777AD" w:rsidRPr="00D71109">
        <w:rPr>
          <w:rFonts w:hint="eastAsia"/>
          <w:i/>
          <w:color w:val="00B0F0"/>
        </w:rPr>
        <w:t xml:space="preserve"> </w:t>
      </w:r>
      <w:proofErr w:type="spellStart"/>
      <w:r w:rsidR="00BE1075" w:rsidRPr="00D71109">
        <w:rPr>
          <w:rFonts w:hint="eastAsia"/>
          <w:i/>
          <w:color w:val="00B0F0"/>
        </w:rPr>
        <w:t>딥러닝</w:t>
      </w:r>
      <w:proofErr w:type="spellEnd"/>
      <w:r w:rsidR="00BE1075" w:rsidRPr="00D71109">
        <w:rPr>
          <w:rFonts w:hint="eastAsia"/>
          <w:i/>
          <w:color w:val="00B0F0"/>
        </w:rPr>
        <w:t xml:space="preserve"> </w:t>
      </w:r>
      <w:r w:rsidR="003777AD" w:rsidRPr="00D71109">
        <w:rPr>
          <w:rFonts w:hint="eastAsia"/>
          <w:i/>
          <w:color w:val="00B0F0"/>
        </w:rPr>
        <w:t>함수</w:t>
      </w:r>
      <w:r w:rsidR="003777AD" w:rsidRPr="00D71109">
        <w:rPr>
          <w:rFonts w:hint="eastAsia"/>
          <w:i/>
          <w:color w:val="00B0F0"/>
        </w:rPr>
        <w:t xml:space="preserve"> </w:t>
      </w:r>
      <w:r w:rsidR="003777AD" w:rsidRPr="00D71109">
        <w:rPr>
          <w:rFonts w:hint="eastAsia"/>
          <w:i/>
          <w:color w:val="00B0F0"/>
        </w:rPr>
        <w:t>개발</w:t>
      </w:r>
      <w:r w:rsidR="00BE1075" w:rsidRPr="00D71109">
        <w:rPr>
          <w:rFonts w:hint="eastAsia"/>
          <w:i/>
          <w:color w:val="00B0F0"/>
        </w:rPr>
        <w:t>에도</w:t>
      </w:r>
      <w:r w:rsidR="00BE1075" w:rsidRPr="00D71109">
        <w:rPr>
          <w:rFonts w:hint="eastAsia"/>
          <w:i/>
          <w:color w:val="00B0F0"/>
        </w:rPr>
        <w:t xml:space="preserve"> </w:t>
      </w:r>
      <w:r w:rsidR="00BE1075" w:rsidRPr="00D71109">
        <w:rPr>
          <w:rFonts w:hint="eastAsia"/>
          <w:i/>
          <w:color w:val="00B0F0"/>
        </w:rPr>
        <w:t>활용될</w:t>
      </w:r>
      <w:r w:rsidR="00BE1075" w:rsidRPr="00D71109">
        <w:rPr>
          <w:rFonts w:hint="eastAsia"/>
          <w:i/>
          <w:color w:val="00B0F0"/>
        </w:rPr>
        <w:t xml:space="preserve"> </w:t>
      </w:r>
      <w:r w:rsidR="00BE1075" w:rsidRPr="00D71109">
        <w:rPr>
          <w:rFonts w:hint="eastAsia"/>
          <w:i/>
          <w:color w:val="00B0F0"/>
        </w:rPr>
        <w:t>수</w:t>
      </w:r>
      <w:r w:rsidR="00BE1075" w:rsidRPr="00D71109">
        <w:rPr>
          <w:rFonts w:hint="eastAsia"/>
          <w:i/>
          <w:color w:val="00B0F0"/>
        </w:rPr>
        <w:t xml:space="preserve"> </w:t>
      </w:r>
      <w:r w:rsidR="00BE1075" w:rsidRPr="00D71109">
        <w:rPr>
          <w:rFonts w:hint="eastAsia"/>
          <w:i/>
          <w:color w:val="00B0F0"/>
        </w:rPr>
        <w:lastRenderedPageBreak/>
        <w:t>있을</w:t>
      </w:r>
      <w:r w:rsidR="00BE1075" w:rsidRPr="00D71109">
        <w:rPr>
          <w:rFonts w:hint="eastAsia"/>
          <w:i/>
          <w:color w:val="00B0F0"/>
        </w:rPr>
        <w:t xml:space="preserve"> </w:t>
      </w:r>
      <w:r w:rsidR="00BE1075" w:rsidRPr="00D71109">
        <w:rPr>
          <w:rFonts w:hint="eastAsia"/>
          <w:i/>
          <w:color w:val="00B0F0"/>
        </w:rPr>
        <w:t>것이다</w:t>
      </w:r>
      <w:r w:rsidR="00BE1075" w:rsidRPr="00D71109">
        <w:rPr>
          <w:rFonts w:hint="eastAsia"/>
          <w:i/>
          <w:color w:val="00B0F0"/>
        </w:rPr>
        <w:t>.</w:t>
      </w:r>
    </w:p>
    <w:p w14:paraId="2F9F81B1" w14:textId="77777777" w:rsidR="00A40C87" w:rsidRDefault="00A40C87" w:rsidP="00F12156">
      <w:pPr>
        <w:ind w:firstLineChars="50"/>
      </w:pPr>
    </w:p>
    <w:p w14:paraId="370CF838" w14:textId="0C71AA52" w:rsidR="00EB27FA" w:rsidRDefault="00EB27FA" w:rsidP="00F12156">
      <w:pPr>
        <w:pStyle w:val="1"/>
        <w:numPr>
          <w:ilvl w:val="0"/>
          <w:numId w:val="0"/>
        </w:numPr>
        <w:ind w:left="280"/>
      </w:pPr>
      <w:r>
        <w:rPr>
          <w:rFonts w:hint="eastAsia"/>
        </w:rPr>
        <w:t>결론</w:t>
      </w:r>
    </w:p>
    <w:p w14:paraId="32967758" w14:textId="0C95A711" w:rsidR="00E0799C" w:rsidRDefault="00E068B7" w:rsidP="00F12156">
      <w:pPr>
        <w:ind w:firstLineChars="50"/>
      </w:pPr>
      <w:r>
        <w:rPr>
          <w:rFonts w:hint="eastAsia"/>
        </w:rPr>
        <w:t>이전</w:t>
      </w:r>
      <w:r>
        <w:rPr>
          <w:rFonts w:hint="eastAsia"/>
        </w:rPr>
        <w:t xml:space="preserve"> </w:t>
      </w:r>
      <w:r>
        <w:rPr>
          <w:rFonts w:hint="eastAsia"/>
        </w:rPr>
        <w:t>연구에서</w:t>
      </w:r>
      <w:r>
        <w:rPr>
          <w:rFonts w:hint="eastAsia"/>
        </w:rPr>
        <w:t xml:space="preserve"> </w:t>
      </w:r>
      <w:r>
        <w:rPr>
          <w:rFonts w:hint="eastAsia"/>
        </w:rPr>
        <w:t>개발한</w:t>
      </w:r>
      <w:r>
        <w:rPr>
          <w:rFonts w:hint="eastAsia"/>
        </w:rPr>
        <w:t xml:space="preserve"> </w:t>
      </w:r>
      <w:r>
        <w:rPr>
          <w:rFonts w:hint="eastAsia"/>
        </w:rPr>
        <w:t>복셀화</w:t>
      </w:r>
      <w:r>
        <w:rPr>
          <w:rFonts w:hint="eastAsia"/>
        </w:rPr>
        <w:t xml:space="preserve"> </w:t>
      </w:r>
      <w:r>
        <w:rPr>
          <w:rFonts w:hint="eastAsia"/>
        </w:rPr>
        <w:t>기반</w:t>
      </w:r>
      <w:r>
        <w:rPr>
          <w:rFonts w:hint="eastAsia"/>
        </w:rPr>
        <w:t xml:space="preserve"> </w:t>
      </w:r>
      <w:proofErr w:type="spellStart"/>
      <w:r>
        <w:rPr>
          <w:rFonts w:hint="eastAsia"/>
        </w:rPr>
        <w:t>지지구조량</w:t>
      </w:r>
      <w:proofErr w:type="spellEnd"/>
      <w:r>
        <w:rPr>
          <w:rFonts w:hint="eastAsia"/>
        </w:rPr>
        <w:t xml:space="preserve"> </w:t>
      </w:r>
      <w:r w:rsidR="007861D0">
        <w:rPr>
          <w:rFonts w:hint="eastAsia"/>
        </w:rPr>
        <w:t>예측</w:t>
      </w:r>
      <w:r w:rsidR="007861D0">
        <w:rPr>
          <w:rFonts w:hint="eastAsia"/>
        </w:rPr>
        <w:t xml:space="preserve"> </w:t>
      </w:r>
      <w:r w:rsidR="007861D0">
        <w:rPr>
          <w:rFonts w:hint="eastAsia"/>
        </w:rPr>
        <w:t>기법인</w:t>
      </w:r>
      <w:r w:rsidR="007861D0">
        <w:rPr>
          <w:rFonts w:hint="eastAsia"/>
        </w:rPr>
        <w:t xml:space="preserve"> </w:t>
      </w:r>
      <w:r w:rsidR="007861D0">
        <w:rPr>
          <w:rFonts w:hint="eastAsia"/>
        </w:rPr>
        <w:t>일명</w:t>
      </w:r>
      <w:r w:rsidR="007861D0">
        <w:rPr>
          <w:rFonts w:hint="eastAsia"/>
        </w:rPr>
        <w:t xml:space="preserve"> </w:t>
      </w:r>
      <w:r>
        <w:rPr>
          <w:rFonts w:hint="eastAsia"/>
        </w:rPr>
        <w:t>단층촬영법을</w:t>
      </w:r>
      <w:r>
        <w:rPr>
          <w:rFonts w:hint="eastAsia"/>
        </w:rPr>
        <w:t xml:space="preserve"> </w:t>
      </w:r>
      <w:r>
        <w:rPr>
          <w:rFonts w:hint="eastAsia"/>
        </w:rPr>
        <w:t>그래픽카드를</w:t>
      </w:r>
      <w:r>
        <w:rPr>
          <w:rFonts w:hint="eastAsia"/>
        </w:rPr>
        <w:t xml:space="preserve"> </w:t>
      </w:r>
      <w:r>
        <w:rPr>
          <w:rFonts w:hint="eastAsia"/>
        </w:rPr>
        <w:t>이용</w:t>
      </w:r>
      <w:r w:rsidR="007861D0">
        <w:rPr>
          <w:rFonts w:hint="eastAsia"/>
        </w:rPr>
        <w:t>하여</w:t>
      </w:r>
      <w:r>
        <w:rPr>
          <w:rFonts w:hint="eastAsia"/>
        </w:rPr>
        <w:t xml:space="preserve"> </w:t>
      </w:r>
      <w:r>
        <w:t>GPGPU</w:t>
      </w:r>
      <w:r>
        <w:rPr>
          <w:rFonts w:hint="eastAsia"/>
        </w:rPr>
        <w:t>연산</w:t>
      </w:r>
      <w:r w:rsidR="007861D0">
        <w:rPr>
          <w:rFonts w:hint="eastAsia"/>
        </w:rPr>
        <w:t>화</w:t>
      </w:r>
      <w:r>
        <w:rPr>
          <w:rFonts w:hint="eastAsia"/>
        </w:rPr>
        <w:t>하였다</w:t>
      </w:r>
      <w:r>
        <w:rPr>
          <w:rFonts w:hint="eastAsia"/>
        </w:rPr>
        <w:t>.</w:t>
      </w:r>
      <w:r>
        <w:t xml:space="preserve"> </w:t>
      </w:r>
      <w:r w:rsidR="00413809">
        <w:rPr>
          <w:rFonts w:hint="eastAsia"/>
        </w:rPr>
        <w:t>저가형</w:t>
      </w:r>
      <w:r w:rsidR="00413809">
        <w:rPr>
          <w:rFonts w:hint="eastAsia"/>
        </w:rPr>
        <w:t xml:space="preserve"> </w:t>
      </w:r>
      <w:r w:rsidR="00413809">
        <w:rPr>
          <w:rFonts w:hint="eastAsia"/>
        </w:rPr>
        <w:t>그래픽카드의</w:t>
      </w:r>
      <w:r w:rsidR="00413809">
        <w:rPr>
          <w:rFonts w:hint="eastAsia"/>
        </w:rPr>
        <w:t xml:space="preserve"> </w:t>
      </w:r>
      <w:r w:rsidR="00413809">
        <w:rPr>
          <w:rFonts w:hint="eastAsia"/>
        </w:rPr>
        <w:t>경우</w:t>
      </w:r>
      <w:r w:rsidR="00413809">
        <w:rPr>
          <w:rFonts w:hint="eastAsia"/>
        </w:rPr>
        <w:t xml:space="preserve"> </w:t>
      </w:r>
      <w:r w:rsidR="00413809">
        <w:t>2</w:t>
      </w:r>
      <w:r w:rsidR="00413809">
        <w:rPr>
          <w:rFonts w:hint="eastAsia"/>
        </w:rPr>
        <w:t>배</w:t>
      </w:r>
      <w:r w:rsidR="00413809">
        <w:rPr>
          <w:rFonts w:hint="eastAsia"/>
        </w:rPr>
        <w:t>,</w:t>
      </w:r>
      <w:r w:rsidR="00413809">
        <w:t xml:space="preserve"> </w:t>
      </w:r>
      <w:r w:rsidR="00413809">
        <w:rPr>
          <w:rFonts w:hint="eastAsia"/>
        </w:rPr>
        <w:t>고가형의</w:t>
      </w:r>
      <w:r w:rsidR="00413809">
        <w:rPr>
          <w:rFonts w:hint="eastAsia"/>
        </w:rPr>
        <w:t xml:space="preserve"> </w:t>
      </w:r>
      <w:r w:rsidR="00413809">
        <w:rPr>
          <w:rFonts w:hint="eastAsia"/>
        </w:rPr>
        <w:t>경우</w:t>
      </w:r>
      <w:r w:rsidR="00413809">
        <w:rPr>
          <w:rFonts w:hint="eastAsia"/>
        </w:rPr>
        <w:t xml:space="preserve"> </w:t>
      </w:r>
      <w:r w:rsidR="00413809">
        <w:t>60</w:t>
      </w:r>
      <w:r w:rsidR="00413809">
        <w:rPr>
          <w:rFonts w:hint="eastAsia"/>
        </w:rPr>
        <w:t>배</w:t>
      </w:r>
      <w:r w:rsidR="00413809">
        <w:rPr>
          <w:rFonts w:hint="eastAsia"/>
        </w:rPr>
        <w:t xml:space="preserve"> </w:t>
      </w:r>
      <w:r w:rsidR="00413809">
        <w:rPr>
          <w:rFonts w:hint="eastAsia"/>
        </w:rPr>
        <w:t>정도의</w:t>
      </w:r>
      <w:r w:rsidR="00413809">
        <w:rPr>
          <w:rFonts w:hint="eastAsia"/>
        </w:rPr>
        <w:t xml:space="preserve"> </w:t>
      </w:r>
      <w:r w:rsidR="00240C36">
        <w:rPr>
          <w:rFonts w:hint="eastAsia"/>
        </w:rPr>
        <w:t>속도</w:t>
      </w:r>
      <w:r w:rsidR="00240C36">
        <w:rPr>
          <w:rFonts w:hint="eastAsia"/>
        </w:rPr>
        <w:t xml:space="preserve"> </w:t>
      </w:r>
      <w:r w:rsidR="00240C36">
        <w:rPr>
          <w:rFonts w:hint="eastAsia"/>
        </w:rPr>
        <w:t>향상</w:t>
      </w:r>
      <w:r w:rsidR="00413809">
        <w:rPr>
          <w:rFonts w:hint="eastAsia"/>
        </w:rPr>
        <w:t>이</w:t>
      </w:r>
      <w:r w:rsidR="00240C36">
        <w:rPr>
          <w:rFonts w:hint="eastAsia"/>
        </w:rPr>
        <w:t xml:space="preserve"> </w:t>
      </w:r>
      <w:r w:rsidR="00240C36">
        <w:rPr>
          <w:rFonts w:hint="eastAsia"/>
        </w:rPr>
        <w:t>측정되었다</w:t>
      </w:r>
      <w:r w:rsidR="00240C36">
        <w:rPr>
          <w:rFonts w:hint="eastAsia"/>
        </w:rPr>
        <w:t>.</w:t>
      </w:r>
      <w:r w:rsidR="00240C36">
        <w:t xml:space="preserve"> </w:t>
      </w:r>
      <w:r w:rsidR="00370547">
        <w:rPr>
          <w:rFonts w:hint="eastAsia"/>
        </w:rPr>
        <w:t>원인이</w:t>
      </w:r>
      <w:r w:rsidR="00370547">
        <w:rPr>
          <w:rFonts w:hint="eastAsia"/>
        </w:rPr>
        <w:t xml:space="preserve"> </w:t>
      </w:r>
      <w:r w:rsidR="00370547">
        <w:rPr>
          <w:rFonts w:hint="eastAsia"/>
        </w:rPr>
        <w:t>된</w:t>
      </w:r>
      <w:r w:rsidR="00370547">
        <w:rPr>
          <w:rFonts w:hint="eastAsia"/>
        </w:rPr>
        <w:t xml:space="preserve"> </w:t>
      </w:r>
      <w:r w:rsidR="00555082">
        <w:rPr>
          <w:rFonts w:hint="eastAsia"/>
        </w:rPr>
        <w:t>제약사항으로는</w:t>
      </w:r>
      <w:r w:rsidR="00555082">
        <w:rPr>
          <w:rFonts w:hint="eastAsia"/>
        </w:rPr>
        <w:t xml:space="preserve"> </w:t>
      </w:r>
      <w:r w:rsidR="00555082">
        <w:t>CPU-GPU</w:t>
      </w:r>
      <w:r w:rsidR="00555082">
        <w:rPr>
          <w:rFonts w:hint="eastAsia"/>
        </w:rPr>
        <w:t>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전송</w:t>
      </w:r>
      <w:r w:rsidR="00555082">
        <w:rPr>
          <w:rFonts w:hint="eastAsia"/>
        </w:rPr>
        <w:t xml:space="preserve"> </w:t>
      </w:r>
      <w:r w:rsidR="00555082">
        <w:rPr>
          <w:rFonts w:hint="eastAsia"/>
        </w:rPr>
        <w:t>속도</w:t>
      </w:r>
      <w:r w:rsidR="00555082">
        <w:rPr>
          <w:rFonts w:hint="eastAsia"/>
        </w:rPr>
        <w:t xml:space="preserve"> </w:t>
      </w:r>
      <w:r w:rsidR="00555082">
        <w:rPr>
          <w:rFonts w:hint="eastAsia"/>
        </w:rPr>
        <w:t>한계</w:t>
      </w:r>
      <w:r w:rsidR="00555082">
        <w:rPr>
          <w:rFonts w:hint="eastAsia"/>
        </w:rPr>
        <w:t>,</w:t>
      </w:r>
      <w:r w:rsidR="00555082">
        <w:t xml:space="preserve"> </w:t>
      </w:r>
      <w:proofErr w:type="spellStart"/>
      <w:r w:rsidR="00555082">
        <w:rPr>
          <w:rFonts w:hint="eastAsia"/>
        </w:rPr>
        <w:t>벡터화된</w:t>
      </w:r>
      <w:proofErr w:type="spellEnd"/>
      <w:r w:rsidR="00555082">
        <w:rPr>
          <w:rFonts w:hint="eastAsia"/>
        </w:rPr>
        <w:t xml:space="preserve"> </w:t>
      </w:r>
      <w:r w:rsidR="00555082">
        <w:rPr>
          <w:rFonts w:hint="eastAsia"/>
        </w:rPr>
        <w:t>데이터에만</w:t>
      </w:r>
      <w:r w:rsidR="00555082">
        <w:rPr>
          <w:rFonts w:hint="eastAsia"/>
        </w:rPr>
        <w:t xml:space="preserve"> </w:t>
      </w:r>
      <w:r w:rsidR="00555082">
        <w:rPr>
          <w:rFonts w:hint="eastAsia"/>
        </w:rPr>
        <w:t>적합한</w:t>
      </w:r>
      <w:r w:rsidR="00555082">
        <w:rPr>
          <w:rFonts w:hint="eastAsia"/>
        </w:rPr>
        <w:t xml:space="preserve"> </w:t>
      </w:r>
      <w:r w:rsidR="00555082">
        <w:t xml:space="preserve">GPU </w:t>
      </w:r>
      <w:r w:rsidR="00555082">
        <w:rPr>
          <w:rFonts w:hint="eastAsia"/>
        </w:rPr>
        <w:t>내부</w:t>
      </w:r>
      <w:r w:rsidR="00555082">
        <w:rPr>
          <w:rFonts w:hint="eastAsia"/>
        </w:rPr>
        <w:t xml:space="preserve"> </w:t>
      </w:r>
      <w:r w:rsidR="00555082">
        <w:rPr>
          <w:rFonts w:hint="eastAsia"/>
        </w:rPr>
        <w:t>구조</w:t>
      </w:r>
      <w:r w:rsidR="00555082">
        <w:rPr>
          <w:rFonts w:hint="eastAsia"/>
        </w:rPr>
        <w:t>,</w:t>
      </w:r>
      <w:r w:rsidR="00555082">
        <w:t xml:space="preserve"> GPU </w:t>
      </w:r>
      <w:r w:rsidR="00555082">
        <w:rPr>
          <w:rFonts w:hint="eastAsia"/>
        </w:rPr>
        <w:t>내부</w:t>
      </w:r>
      <w:r w:rsidR="00555082">
        <w:t xml:space="preserve"> </w:t>
      </w:r>
      <w:r w:rsidR="00555082">
        <w:rPr>
          <w:rFonts w:hint="eastAsia"/>
        </w:rPr>
        <w:t>스트림간</w:t>
      </w:r>
      <w:r w:rsidR="00555082">
        <w:rPr>
          <w:rFonts w:hint="eastAsia"/>
        </w:rPr>
        <w:t xml:space="preserve"> </w:t>
      </w:r>
      <w:r w:rsidR="00555082">
        <w:rPr>
          <w:rFonts w:hint="eastAsia"/>
        </w:rPr>
        <w:t>데이터</w:t>
      </w:r>
      <w:r w:rsidR="00555082">
        <w:rPr>
          <w:rFonts w:hint="eastAsia"/>
        </w:rPr>
        <w:t xml:space="preserve"> </w:t>
      </w:r>
      <w:r w:rsidR="00555082">
        <w:rPr>
          <w:rFonts w:hint="eastAsia"/>
        </w:rPr>
        <w:t>공유의</w:t>
      </w:r>
      <w:r w:rsidR="00555082">
        <w:rPr>
          <w:rFonts w:hint="eastAsia"/>
        </w:rPr>
        <w:t xml:space="preserve"> </w:t>
      </w:r>
      <w:r w:rsidR="00555082">
        <w:rPr>
          <w:rFonts w:hint="eastAsia"/>
        </w:rPr>
        <w:t>어려움</w:t>
      </w:r>
      <w:r w:rsidR="00555082">
        <w:rPr>
          <w:rFonts w:hint="eastAsia"/>
        </w:rPr>
        <w:t>,</w:t>
      </w:r>
      <w:r w:rsidR="00555082">
        <w:t xml:space="preserve"> GPU </w:t>
      </w:r>
      <w:r w:rsidR="00555082">
        <w:rPr>
          <w:rFonts w:hint="eastAsia"/>
        </w:rPr>
        <w:t>소스코드에서의</w:t>
      </w:r>
      <w:r w:rsidR="00555082">
        <w:rPr>
          <w:rFonts w:hint="eastAsia"/>
        </w:rPr>
        <w:t xml:space="preserve"> </w:t>
      </w:r>
      <w:r w:rsidR="00555082">
        <w:rPr>
          <w:rFonts w:hint="eastAsia"/>
        </w:rPr>
        <w:t>조건</w:t>
      </w:r>
      <w:r w:rsidR="00555082">
        <w:rPr>
          <w:rFonts w:hint="eastAsia"/>
        </w:rPr>
        <w:t xml:space="preserve"> </w:t>
      </w:r>
      <w:r w:rsidR="00555082">
        <w:rPr>
          <w:rFonts w:hint="eastAsia"/>
        </w:rPr>
        <w:t>문</w:t>
      </w:r>
      <w:r w:rsidR="00555082">
        <w:rPr>
          <w:rFonts w:hint="eastAsia"/>
        </w:rPr>
        <w:t xml:space="preserve"> </w:t>
      </w:r>
      <w:r w:rsidR="00555082">
        <w:rPr>
          <w:rFonts w:hint="eastAsia"/>
        </w:rPr>
        <w:t>사용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효율</w:t>
      </w:r>
      <w:r w:rsidR="00555082">
        <w:rPr>
          <w:rFonts w:hint="eastAsia"/>
        </w:rPr>
        <w:t xml:space="preserve"> </w:t>
      </w:r>
      <w:r w:rsidR="00555082">
        <w:rPr>
          <w:rFonts w:hint="eastAsia"/>
        </w:rPr>
        <w:t>저하</w:t>
      </w:r>
      <w:r w:rsidR="00555082">
        <w:rPr>
          <w:rFonts w:hint="eastAsia"/>
        </w:rPr>
        <w:t>,</w:t>
      </w:r>
      <w:r w:rsidR="00555082">
        <w:t xml:space="preserve"> GPU </w:t>
      </w:r>
      <w:proofErr w:type="spellStart"/>
      <w:r w:rsidR="00555082">
        <w:rPr>
          <w:rFonts w:hint="eastAsia"/>
        </w:rPr>
        <w:t>와프</w:t>
      </w:r>
      <w:proofErr w:type="spellEnd"/>
      <w:r w:rsidR="00555082">
        <w:rPr>
          <w:rFonts w:hint="eastAsia"/>
        </w:rPr>
        <w:t xml:space="preserve"> </w:t>
      </w:r>
      <w:r w:rsidR="00555082">
        <w:rPr>
          <w:rFonts w:hint="eastAsia"/>
        </w:rPr>
        <w:t>사이즈</w:t>
      </w:r>
      <w:r w:rsidR="00555082">
        <w:rPr>
          <w:rFonts w:hint="eastAsia"/>
        </w:rPr>
        <w:t xml:space="preserve"> </w:t>
      </w:r>
      <w:r w:rsidR="00555082">
        <w:rPr>
          <w:rFonts w:hint="eastAsia"/>
        </w:rPr>
        <w:t>제한으로</w:t>
      </w:r>
      <w:r w:rsidR="00555082">
        <w:rPr>
          <w:rFonts w:hint="eastAsia"/>
        </w:rPr>
        <w:t xml:space="preserve"> </w:t>
      </w:r>
      <w:r w:rsidR="00555082">
        <w:rPr>
          <w:rFonts w:hint="eastAsia"/>
        </w:rPr>
        <w:t>인한</w:t>
      </w:r>
      <w:r w:rsidR="00555082">
        <w:rPr>
          <w:rFonts w:hint="eastAsia"/>
        </w:rPr>
        <w:t xml:space="preserve"> </w:t>
      </w:r>
      <w:r w:rsidR="00555082">
        <w:rPr>
          <w:rFonts w:hint="eastAsia"/>
        </w:rPr>
        <w:t>성능</w:t>
      </w:r>
      <w:r w:rsidR="00555082">
        <w:rPr>
          <w:rFonts w:hint="eastAsia"/>
        </w:rPr>
        <w:t xml:space="preserve"> </w:t>
      </w:r>
      <w:r w:rsidR="00555082">
        <w:rPr>
          <w:rFonts w:hint="eastAsia"/>
        </w:rPr>
        <w:t>저하</w:t>
      </w:r>
      <w:r w:rsidR="00555082">
        <w:rPr>
          <w:rFonts w:hint="eastAsia"/>
        </w:rPr>
        <w:t xml:space="preserve"> </w:t>
      </w:r>
      <w:r w:rsidR="00555082">
        <w:rPr>
          <w:rFonts w:hint="eastAsia"/>
        </w:rPr>
        <w:t>등이</w:t>
      </w:r>
      <w:r w:rsidR="00555082">
        <w:rPr>
          <w:rFonts w:hint="eastAsia"/>
        </w:rPr>
        <w:t xml:space="preserve"> </w:t>
      </w:r>
      <w:r w:rsidR="00555082">
        <w:rPr>
          <w:rFonts w:hint="eastAsia"/>
        </w:rPr>
        <w:t>있</w:t>
      </w:r>
      <w:r w:rsidR="00370547">
        <w:rPr>
          <w:rFonts w:hint="eastAsia"/>
        </w:rPr>
        <w:t>었</w:t>
      </w:r>
      <w:r w:rsidR="00555082">
        <w:rPr>
          <w:rFonts w:hint="eastAsia"/>
        </w:rPr>
        <w:t>다</w:t>
      </w:r>
      <w:r w:rsidR="00555082">
        <w:rPr>
          <w:rFonts w:hint="eastAsia"/>
        </w:rPr>
        <w:t>.</w:t>
      </w:r>
      <w:r w:rsidR="00555082">
        <w:t xml:space="preserve"> </w:t>
      </w:r>
      <w:r w:rsidR="00600073">
        <w:t xml:space="preserve">GPU </w:t>
      </w:r>
      <w:r w:rsidR="00600073">
        <w:rPr>
          <w:rFonts w:hint="eastAsia"/>
        </w:rPr>
        <w:t>스트림의</w:t>
      </w:r>
      <w:r w:rsidR="00600073">
        <w:rPr>
          <w:rFonts w:hint="eastAsia"/>
        </w:rPr>
        <w:t xml:space="preserve"> </w:t>
      </w:r>
      <w:r w:rsidR="00600073">
        <w:rPr>
          <w:rFonts w:hint="eastAsia"/>
        </w:rPr>
        <w:t>개수는</w:t>
      </w:r>
      <w:r w:rsidR="00600073">
        <w:rPr>
          <w:rFonts w:hint="eastAsia"/>
        </w:rPr>
        <w:t xml:space="preserve"> </w:t>
      </w:r>
      <w:r w:rsidR="00600073">
        <w:rPr>
          <w:rFonts w:hint="eastAsia"/>
        </w:rPr>
        <w:t>사용자가</w:t>
      </w:r>
      <w:r w:rsidR="00600073">
        <w:rPr>
          <w:rFonts w:hint="eastAsia"/>
        </w:rPr>
        <w:t xml:space="preserve"> </w:t>
      </w:r>
      <w:r w:rsidR="00600073">
        <w:rPr>
          <w:rFonts w:hint="eastAsia"/>
        </w:rPr>
        <w:t>지정할</w:t>
      </w:r>
      <w:r w:rsidR="00600073">
        <w:rPr>
          <w:rFonts w:hint="eastAsia"/>
        </w:rPr>
        <w:t xml:space="preserve"> </w:t>
      </w:r>
      <w:r w:rsidR="00600073">
        <w:rPr>
          <w:rFonts w:hint="eastAsia"/>
        </w:rPr>
        <w:t>수</w:t>
      </w:r>
      <w:r w:rsidR="00600073">
        <w:rPr>
          <w:rFonts w:hint="eastAsia"/>
        </w:rPr>
        <w:t xml:space="preserve"> </w:t>
      </w:r>
      <w:r w:rsidR="00600073">
        <w:rPr>
          <w:rFonts w:hint="eastAsia"/>
        </w:rPr>
        <w:t>있지만</w:t>
      </w:r>
      <w:r w:rsidR="00600073">
        <w:rPr>
          <w:rFonts w:hint="eastAsia"/>
        </w:rPr>
        <w:t>,</w:t>
      </w:r>
      <w:r w:rsidR="00600073">
        <w:t xml:space="preserve"> 2</w:t>
      </w:r>
      <w:r w:rsidR="00600073">
        <w:rPr>
          <w:rFonts w:hint="eastAsia"/>
        </w:rPr>
        <w:t>개가</w:t>
      </w:r>
      <w:r w:rsidR="00600073">
        <w:rPr>
          <w:rFonts w:hint="eastAsia"/>
        </w:rPr>
        <w:t xml:space="preserve"> </w:t>
      </w:r>
      <w:r w:rsidR="00600073">
        <w:rPr>
          <w:rFonts w:hint="eastAsia"/>
        </w:rPr>
        <w:t>적당하였으며</w:t>
      </w:r>
      <w:r w:rsidR="00600073">
        <w:rPr>
          <w:rFonts w:hint="eastAsia"/>
        </w:rPr>
        <w:t xml:space="preserve"> </w:t>
      </w:r>
      <w:r w:rsidR="00600073">
        <w:rPr>
          <w:rFonts w:hint="eastAsia"/>
        </w:rPr>
        <w:t>더</w:t>
      </w:r>
      <w:r w:rsidR="00600073">
        <w:rPr>
          <w:rFonts w:hint="eastAsia"/>
        </w:rPr>
        <w:t xml:space="preserve"> </w:t>
      </w:r>
      <w:r w:rsidR="00600073">
        <w:rPr>
          <w:rFonts w:hint="eastAsia"/>
        </w:rPr>
        <w:t>많은</w:t>
      </w:r>
      <w:r w:rsidR="00600073">
        <w:rPr>
          <w:rFonts w:hint="eastAsia"/>
        </w:rPr>
        <w:t xml:space="preserve"> </w:t>
      </w:r>
      <w:r w:rsidR="00600073">
        <w:rPr>
          <w:rFonts w:hint="eastAsia"/>
        </w:rPr>
        <w:t>수는</w:t>
      </w:r>
      <w:r w:rsidR="00600073">
        <w:rPr>
          <w:rFonts w:hint="eastAsia"/>
        </w:rPr>
        <w:t xml:space="preserve"> </w:t>
      </w:r>
      <w:r w:rsidR="00600073">
        <w:rPr>
          <w:rFonts w:hint="eastAsia"/>
        </w:rPr>
        <w:t>오히려</w:t>
      </w:r>
      <w:r w:rsidR="00600073">
        <w:rPr>
          <w:rFonts w:hint="eastAsia"/>
        </w:rPr>
        <w:t xml:space="preserve"> </w:t>
      </w:r>
      <w:r w:rsidR="00600073">
        <w:rPr>
          <w:rFonts w:hint="eastAsia"/>
        </w:rPr>
        <w:t>효율이</w:t>
      </w:r>
      <w:r w:rsidR="00600073">
        <w:rPr>
          <w:rFonts w:hint="eastAsia"/>
        </w:rPr>
        <w:t xml:space="preserve"> </w:t>
      </w:r>
      <w:r w:rsidR="00600073">
        <w:rPr>
          <w:rFonts w:hint="eastAsia"/>
        </w:rPr>
        <w:t>떨어졌다</w:t>
      </w:r>
      <w:r w:rsidR="00600073">
        <w:rPr>
          <w:rFonts w:hint="eastAsia"/>
        </w:rPr>
        <w:t>.</w:t>
      </w:r>
      <w:r w:rsidR="00600073">
        <w:t xml:space="preserve"> </w:t>
      </w:r>
      <w:r w:rsidR="00600073">
        <w:rPr>
          <w:rFonts w:hint="eastAsia"/>
        </w:rPr>
        <w:t>삼각형의</w:t>
      </w:r>
      <w:r w:rsidR="00600073">
        <w:rPr>
          <w:rFonts w:hint="eastAsia"/>
        </w:rPr>
        <w:t xml:space="preserve"> </w:t>
      </w:r>
      <w:r w:rsidR="00600073">
        <w:rPr>
          <w:rFonts w:hint="eastAsia"/>
        </w:rPr>
        <w:t>크기의</w:t>
      </w:r>
      <w:r w:rsidR="00600073">
        <w:rPr>
          <w:rFonts w:hint="eastAsia"/>
        </w:rPr>
        <w:t xml:space="preserve"> </w:t>
      </w:r>
      <w:r w:rsidR="00600073">
        <w:rPr>
          <w:rFonts w:hint="eastAsia"/>
        </w:rPr>
        <w:t>경우</w:t>
      </w:r>
      <w:r w:rsidR="00600073">
        <w:rPr>
          <w:rFonts w:hint="eastAsia"/>
        </w:rPr>
        <w:t xml:space="preserve"> </w:t>
      </w:r>
      <w:proofErr w:type="spellStart"/>
      <w:r w:rsidR="00600073">
        <w:rPr>
          <w:rFonts w:hint="eastAsia"/>
        </w:rPr>
        <w:t>와프</w:t>
      </w:r>
      <w:proofErr w:type="spellEnd"/>
      <w:r w:rsidR="00600073">
        <w:rPr>
          <w:rFonts w:hint="eastAsia"/>
        </w:rPr>
        <w:t xml:space="preserve"> </w:t>
      </w:r>
      <w:r w:rsidR="00600073">
        <w:rPr>
          <w:rFonts w:hint="eastAsia"/>
        </w:rPr>
        <w:t>사이즈인</w:t>
      </w:r>
      <w:r w:rsidR="00600073">
        <w:rPr>
          <w:rFonts w:hint="eastAsia"/>
        </w:rPr>
        <w:t xml:space="preserve"> </w:t>
      </w:r>
      <w:r w:rsidR="00600073">
        <w:t>16</w:t>
      </w:r>
      <w:r w:rsidR="00600073">
        <w:rPr>
          <w:rFonts w:hint="eastAsia"/>
        </w:rPr>
        <w:t>개</w:t>
      </w:r>
      <w:r w:rsidR="00600073">
        <w:rPr>
          <w:rFonts w:hint="eastAsia"/>
        </w:rPr>
        <w:t xml:space="preserve"> </w:t>
      </w:r>
      <w:r w:rsidR="00600073">
        <w:rPr>
          <w:rFonts w:hint="eastAsia"/>
        </w:rPr>
        <w:t>이하의</w:t>
      </w:r>
      <w:r w:rsidR="00600073">
        <w:rPr>
          <w:rFonts w:hint="eastAsia"/>
        </w:rPr>
        <w:t xml:space="preserve"> </w:t>
      </w:r>
      <w:r w:rsidR="00600073">
        <w:rPr>
          <w:rFonts w:hint="eastAsia"/>
        </w:rPr>
        <w:t>복셀</w:t>
      </w:r>
      <w:r w:rsidR="00600073">
        <w:rPr>
          <w:rFonts w:hint="eastAsia"/>
        </w:rPr>
        <w:t xml:space="preserve"> </w:t>
      </w:r>
      <w:r w:rsidR="00600073">
        <w:rPr>
          <w:rFonts w:hint="eastAsia"/>
        </w:rPr>
        <w:t>개수가</w:t>
      </w:r>
      <w:r w:rsidR="00600073">
        <w:rPr>
          <w:rFonts w:hint="eastAsia"/>
        </w:rPr>
        <w:t xml:space="preserve"> </w:t>
      </w:r>
      <w:r w:rsidR="00600073">
        <w:rPr>
          <w:rFonts w:hint="eastAsia"/>
        </w:rPr>
        <w:t>형성되도록</w:t>
      </w:r>
      <w:r w:rsidR="00600073">
        <w:rPr>
          <w:rFonts w:hint="eastAsia"/>
        </w:rPr>
        <w:t xml:space="preserve"> </w:t>
      </w:r>
      <w:r w:rsidR="00600073">
        <w:rPr>
          <w:rFonts w:hint="eastAsia"/>
        </w:rPr>
        <w:t>최대한</w:t>
      </w:r>
      <w:r w:rsidR="00600073">
        <w:rPr>
          <w:rFonts w:hint="eastAsia"/>
        </w:rPr>
        <w:t xml:space="preserve"> </w:t>
      </w:r>
      <w:r w:rsidR="00600073">
        <w:rPr>
          <w:rFonts w:hint="eastAsia"/>
        </w:rPr>
        <w:t>작은</w:t>
      </w:r>
      <w:r w:rsidR="00600073">
        <w:rPr>
          <w:rFonts w:hint="eastAsia"/>
        </w:rPr>
        <w:t xml:space="preserve"> </w:t>
      </w:r>
      <w:r w:rsidR="00600073">
        <w:rPr>
          <w:rFonts w:hint="eastAsia"/>
        </w:rPr>
        <w:t>크기로</w:t>
      </w:r>
      <w:r w:rsidR="00600073">
        <w:rPr>
          <w:rFonts w:hint="eastAsia"/>
        </w:rPr>
        <w:t xml:space="preserve"> </w:t>
      </w:r>
      <w:r w:rsidR="00600073">
        <w:rPr>
          <w:rFonts w:hint="eastAsia"/>
        </w:rPr>
        <w:t>준비하는</w:t>
      </w:r>
      <w:r w:rsidR="00600073">
        <w:rPr>
          <w:rFonts w:hint="eastAsia"/>
        </w:rPr>
        <w:t xml:space="preserve"> </w:t>
      </w:r>
      <w:r w:rsidR="00600073">
        <w:rPr>
          <w:rFonts w:hint="eastAsia"/>
        </w:rPr>
        <w:t>편이</w:t>
      </w:r>
      <w:r w:rsidR="00600073">
        <w:rPr>
          <w:rFonts w:hint="eastAsia"/>
        </w:rPr>
        <w:t xml:space="preserve"> </w:t>
      </w:r>
      <w:r w:rsidR="00600073">
        <w:rPr>
          <w:rFonts w:hint="eastAsia"/>
        </w:rPr>
        <w:t>가장</w:t>
      </w:r>
      <w:r w:rsidR="00600073">
        <w:rPr>
          <w:rFonts w:hint="eastAsia"/>
        </w:rPr>
        <w:t xml:space="preserve"> </w:t>
      </w:r>
      <w:r w:rsidR="00600073">
        <w:rPr>
          <w:rFonts w:hint="eastAsia"/>
        </w:rPr>
        <w:t>연산</w:t>
      </w:r>
      <w:r w:rsidR="00600073">
        <w:rPr>
          <w:rFonts w:hint="eastAsia"/>
        </w:rPr>
        <w:t xml:space="preserve"> </w:t>
      </w:r>
      <w:r w:rsidR="00600073">
        <w:rPr>
          <w:rFonts w:hint="eastAsia"/>
        </w:rPr>
        <w:t>효율이</w:t>
      </w:r>
      <w:r w:rsidR="00600073">
        <w:rPr>
          <w:rFonts w:hint="eastAsia"/>
        </w:rPr>
        <w:t xml:space="preserve"> </w:t>
      </w:r>
      <w:r w:rsidR="00600073">
        <w:rPr>
          <w:rFonts w:hint="eastAsia"/>
        </w:rPr>
        <w:t>좋게</w:t>
      </w:r>
      <w:r w:rsidR="00600073">
        <w:rPr>
          <w:rFonts w:hint="eastAsia"/>
        </w:rPr>
        <w:t xml:space="preserve"> </w:t>
      </w:r>
      <w:r w:rsidR="00600073">
        <w:rPr>
          <w:rFonts w:hint="eastAsia"/>
        </w:rPr>
        <w:t>측정되었다</w:t>
      </w:r>
      <w:r w:rsidR="00600073">
        <w:rPr>
          <w:rFonts w:hint="eastAsia"/>
        </w:rPr>
        <w:t>.</w:t>
      </w:r>
      <w:r w:rsidR="00600073">
        <w:t xml:space="preserve"> </w:t>
      </w:r>
      <w:r w:rsidR="003D6CCE">
        <w:t>GPGPU</w:t>
      </w:r>
      <w:r w:rsidR="003D6CCE">
        <w:rPr>
          <w:rFonts w:hint="eastAsia"/>
        </w:rPr>
        <w:t>연산을</w:t>
      </w:r>
      <w:r w:rsidR="003D6CCE">
        <w:rPr>
          <w:rFonts w:hint="eastAsia"/>
        </w:rPr>
        <w:t xml:space="preserve"> </w:t>
      </w:r>
      <w:r w:rsidR="003D6CCE">
        <w:rPr>
          <w:rFonts w:hint="eastAsia"/>
        </w:rPr>
        <w:t>적용</w:t>
      </w:r>
      <w:r w:rsidR="003D6CCE">
        <w:rPr>
          <w:rFonts w:hint="eastAsia"/>
        </w:rPr>
        <w:t xml:space="preserve"> </w:t>
      </w:r>
      <w:r w:rsidR="003D6CCE">
        <w:rPr>
          <w:rFonts w:hint="eastAsia"/>
        </w:rPr>
        <w:t>결과</w:t>
      </w:r>
      <w:r w:rsidR="003D6CCE">
        <w:rPr>
          <w:rFonts w:hint="eastAsia"/>
        </w:rPr>
        <w:t>,</w:t>
      </w:r>
      <w:r w:rsidR="003D6CCE">
        <w:t xml:space="preserve"> </w:t>
      </w:r>
      <w:r w:rsidR="003D6CCE">
        <w:rPr>
          <w:rFonts w:hint="eastAsia"/>
        </w:rPr>
        <w:t>지지구조</w:t>
      </w:r>
      <w:r w:rsidR="003D6CCE">
        <w:rPr>
          <w:rFonts w:hint="eastAsia"/>
        </w:rPr>
        <w:t xml:space="preserve"> </w:t>
      </w:r>
      <w:proofErr w:type="spellStart"/>
      <w:r w:rsidR="003D6CCE">
        <w:rPr>
          <w:rFonts w:hint="eastAsia"/>
        </w:rPr>
        <w:t>계산량</w:t>
      </w:r>
      <w:proofErr w:type="spellEnd"/>
      <w:r w:rsidR="003D6CCE">
        <w:rPr>
          <w:rFonts w:hint="eastAsia"/>
        </w:rPr>
        <w:t xml:space="preserve"> </w:t>
      </w:r>
      <w:r w:rsidR="003D6CCE">
        <w:rPr>
          <w:rFonts w:hint="eastAsia"/>
        </w:rPr>
        <w:t>측정에는</w:t>
      </w:r>
      <w:r w:rsidR="003D6CCE">
        <w:rPr>
          <w:rFonts w:hint="eastAsia"/>
        </w:rPr>
        <w:t xml:space="preserve"> </w:t>
      </w:r>
      <w:r w:rsidR="003D6CCE">
        <w:rPr>
          <w:rFonts w:hint="eastAsia"/>
        </w:rPr>
        <w:t>크게</w:t>
      </w:r>
      <w:r w:rsidR="003D6CCE">
        <w:rPr>
          <w:rFonts w:hint="eastAsia"/>
        </w:rPr>
        <w:t xml:space="preserve"> </w:t>
      </w:r>
      <w:r w:rsidR="003D6CCE">
        <w:rPr>
          <w:rFonts w:hint="eastAsia"/>
        </w:rPr>
        <w:t>도움이</w:t>
      </w:r>
      <w:r w:rsidR="003D6CCE">
        <w:rPr>
          <w:rFonts w:hint="eastAsia"/>
        </w:rPr>
        <w:t xml:space="preserve"> </w:t>
      </w:r>
      <w:r w:rsidR="003D6CCE">
        <w:rPr>
          <w:rFonts w:hint="eastAsia"/>
        </w:rPr>
        <w:t>되지</w:t>
      </w:r>
      <w:r w:rsidR="003D6CCE">
        <w:rPr>
          <w:rFonts w:hint="eastAsia"/>
        </w:rPr>
        <w:t xml:space="preserve"> </w:t>
      </w:r>
      <w:r w:rsidR="003D6CCE">
        <w:rPr>
          <w:rFonts w:hint="eastAsia"/>
        </w:rPr>
        <w:t>못하는</w:t>
      </w:r>
      <w:r w:rsidR="003D6CCE">
        <w:rPr>
          <w:rFonts w:hint="eastAsia"/>
        </w:rPr>
        <w:t xml:space="preserve"> </w:t>
      </w:r>
      <w:r w:rsidR="003D6CCE">
        <w:rPr>
          <w:rFonts w:hint="eastAsia"/>
        </w:rPr>
        <w:t>것으로</w:t>
      </w:r>
      <w:r w:rsidR="003D6CCE">
        <w:rPr>
          <w:rFonts w:hint="eastAsia"/>
        </w:rPr>
        <w:t xml:space="preserve"> </w:t>
      </w:r>
      <w:r w:rsidR="003D6CCE">
        <w:rPr>
          <w:rFonts w:hint="eastAsia"/>
        </w:rPr>
        <w:t>나타났다</w:t>
      </w:r>
      <w:r w:rsidR="003D6CCE">
        <w:rPr>
          <w:rFonts w:hint="eastAsia"/>
        </w:rPr>
        <w:t>.</w:t>
      </w:r>
      <w:r w:rsidR="003D6CCE">
        <w:t xml:space="preserve"> </w:t>
      </w:r>
      <w:r w:rsidR="003D6CCE">
        <w:rPr>
          <w:rFonts w:hint="eastAsia"/>
        </w:rPr>
        <w:t>그러나</w:t>
      </w:r>
      <w:r w:rsidR="003D6CCE">
        <w:rPr>
          <w:rFonts w:hint="eastAsia"/>
        </w:rPr>
        <w:t xml:space="preserve"> </w:t>
      </w:r>
      <w:r w:rsidR="003D6CCE">
        <w:rPr>
          <w:rFonts w:hint="eastAsia"/>
        </w:rPr>
        <w:t>이러한</w:t>
      </w:r>
      <w:r w:rsidR="003D6CCE">
        <w:rPr>
          <w:rFonts w:hint="eastAsia"/>
        </w:rPr>
        <w:t xml:space="preserve"> </w:t>
      </w:r>
      <w:r w:rsidR="00E471A9">
        <w:rPr>
          <w:rFonts w:hint="eastAsia"/>
        </w:rPr>
        <w:t>고속</w:t>
      </w:r>
      <w:r w:rsidR="00E471A9">
        <w:rPr>
          <w:rFonts w:hint="eastAsia"/>
        </w:rPr>
        <w:t xml:space="preserve"> </w:t>
      </w:r>
      <w:r w:rsidR="00E471A9">
        <w:rPr>
          <w:rFonts w:hint="eastAsia"/>
        </w:rPr>
        <w:t>연산</w:t>
      </w:r>
      <w:r w:rsidR="00E471A9">
        <w:rPr>
          <w:rFonts w:hint="eastAsia"/>
        </w:rPr>
        <w:t xml:space="preserve"> </w:t>
      </w:r>
      <w:r w:rsidR="003D6CCE">
        <w:rPr>
          <w:rFonts w:hint="eastAsia"/>
        </w:rPr>
        <w:t>기법은</w:t>
      </w:r>
      <w:r w:rsidR="003D6CCE">
        <w:rPr>
          <w:rFonts w:hint="eastAsia"/>
        </w:rPr>
        <w:t xml:space="preserve"> </w:t>
      </w:r>
      <w:r w:rsidR="003D6CCE">
        <w:rPr>
          <w:rFonts w:hint="eastAsia"/>
        </w:rPr>
        <w:t>향후</w:t>
      </w:r>
      <w:r w:rsidR="003D6CCE">
        <w:rPr>
          <w:rFonts w:hint="eastAsia"/>
        </w:rPr>
        <w:t xml:space="preserve"> </w:t>
      </w:r>
      <w:r w:rsidR="003D6CCE">
        <w:rPr>
          <w:rFonts w:hint="eastAsia"/>
        </w:rPr>
        <w:t>섬유의류분야</w:t>
      </w:r>
      <w:r w:rsidR="003D6CCE">
        <w:rPr>
          <w:rFonts w:hint="eastAsia"/>
        </w:rPr>
        <w:t xml:space="preserve"> </w:t>
      </w:r>
      <w:proofErr w:type="spellStart"/>
      <w:r w:rsidR="003D6CCE">
        <w:rPr>
          <w:rFonts w:hint="eastAsia"/>
        </w:rPr>
        <w:t>딥러닝</w:t>
      </w:r>
      <w:proofErr w:type="spellEnd"/>
      <w:r w:rsidR="003D6CCE">
        <w:rPr>
          <w:rFonts w:hint="eastAsia"/>
        </w:rPr>
        <w:t xml:space="preserve"> </w:t>
      </w:r>
      <w:r w:rsidR="003D6CCE">
        <w:rPr>
          <w:rFonts w:hint="eastAsia"/>
        </w:rPr>
        <w:t>등</w:t>
      </w:r>
      <w:r w:rsidR="003D6CCE">
        <w:rPr>
          <w:rFonts w:hint="eastAsia"/>
        </w:rPr>
        <w:t xml:space="preserve"> </w:t>
      </w:r>
      <w:proofErr w:type="spellStart"/>
      <w:r w:rsidR="003D6CCE">
        <w:rPr>
          <w:rFonts w:hint="eastAsia"/>
        </w:rPr>
        <w:t>벡터화된</w:t>
      </w:r>
      <w:proofErr w:type="spellEnd"/>
      <w:r w:rsidR="003D6CCE">
        <w:rPr>
          <w:rFonts w:hint="eastAsia"/>
        </w:rPr>
        <w:t xml:space="preserve"> </w:t>
      </w:r>
      <w:r w:rsidR="003D6CCE">
        <w:rPr>
          <w:rFonts w:hint="eastAsia"/>
        </w:rPr>
        <w:t>데이터의</w:t>
      </w:r>
      <w:r w:rsidR="003D6CCE">
        <w:rPr>
          <w:rFonts w:hint="eastAsia"/>
        </w:rPr>
        <w:t xml:space="preserve"> </w:t>
      </w:r>
      <w:r w:rsidR="003D6CCE">
        <w:rPr>
          <w:rFonts w:hint="eastAsia"/>
        </w:rPr>
        <w:t>연구에</w:t>
      </w:r>
      <w:r w:rsidR="003D6CCE">
        <w:rPr>
          <w:rFonts w:hint="eastAsia"/>
        </w:rPr>
        <w:t xml:space="preserve"> </w:t>
      </w:r>
      <w:r w:rsidR="003D6CCE">
        <w:rPr>
          <w:rFonts w:hint="eastAsia"/>
        </w:rPr>
        <w:t>있어서는</w:t>
      </w:r>
      <w:r w:rsidR="003D6CCE">
        <w:rPr>
          <w:rFonts w:hint="eastAsia"/>
        </w:rPr>
        <w:t xml:space="preserve"> </w:t>
      </w:r>
      <w:r w:rsidR="003D6CCE">
        <w:rPr>
          <w:rFonts w:hint="eastAsia"/>
        </w:rPr>
        <w:t>도움이</w:t>
      </w:r>
      <w:r w:rsidR="003D6CCE">
        <w:rPr>
          <w:rFonts w:hint="eastAsia"/>
        </w:rPr>
        <w:t xml:space="preserve"> </w:t>
      </w:r>
      <w:r w:rsidR="003D6CCE">
        <w:rPr>
          <w:rFonts w:hint="eastAsia"/>
        </w:rPr>
        <w:t>될</w:t>
      </w:r>
      <w:r w:rsidR="003D6CCE">
        <w:rPr>
          <w:rFonts w:hint="eastAsia"/>
        </w:rPr>
        <w:t xml:space="preserve"> </w:t>
      </w:r>
      <w:r w:rsidR="003D6CCE">
        <w:rPr>
          <w:rFonts w:hint="eastAsia"/>
        </w:rPr>
        <w:t>것으로</w:t>
      </w:r>
      <w:r w:rsidR="003D6CCE">
        <w:rPr>
          <w:rFonts w:hint="eastAsia"/>
        </w:rPr>
        <w:t xml:space="preserve"> </w:t>
      </w:r>
      <w:r w:rsidR="003D6CCE">
        <w:rPr>
          <w:rFonts w:hint="eastAsia"/>
        </w:rPr>
        <w:t>기대된다</w:t>
      </w:r>
      <w:r w:rsidR="003D6CCE">
        <w:rPr>
          <w:rFonts w:hint="eastAsia"/>
        </w:rPr>
        <w:t>.</w:t>
      </w:r>
    </w:p>
    <w:p w14:paraId="63833E15" w14:textId="35B319A3" w:rsidR="00E0799C" w:rsidRDefault="00E0799C" w:rsidP="00F12156">
      <w:pPr>
        <w:ind w:firstLineChars="50"/>
      </w:pPr>
    </w:p>
    <w:p w14:paraId="73E6BC1A" w14:textId="353DEFFD" w:rsidR="004955A8" w:rsidRPr="00C04363" w:rsidRDefault="00121CA9" w:rsidP="00F12156">
      <w:pPr>
        <w:ind w:firstLine="200"/>
      </w:pPr>
      <w:r w:rsidRPr="009A5F7F">
        <w:rPr>
          <w:b/>
        </w:rPr>
        <w:t>Acknowledgment</w:t>
      </w:r>
      <w:r w:rsidR="000D7202" w:rsidRPr="00876FDF">
        <w:rPr>
          <w:rFonts w:hint="eastAsia"/>
        </w:rPr>
        <w:t>:</w:t>
      </w:r>
      <w:r w:rsidR="000D7202" w:rsidRPr="00876FDF">
        <w:t xml:space="preserve"> </w:t>
      </w:r>
      <w:r w:rsidR="000D7202">
        <w:rPr>
          <w:rFonts w:hint="eastAsia"/>
        </w:rPr>
        <w:t xml:space="preserve"> </w:t>
      </w:r>
      <w:r w:rsidR="00A418AC">
        <w:t>This work was supported by the National Research Foundation of Korea (NRF) grant funded by the Korea government (MSIT)</w:t>
      </w:r>
      <w:r w:rsidR="007070D7">
        <w:t xml:space="preserve"> </w:t>
      </w:r>
      <w:r w:rsidR="004955A8">
        <w:rPr>
          <w:rFonts w:hint="eastAsia"/>
        </w:rPr>
        <w:t>(</w:t>
      </w:r>
      <w:r w:rsidR="00B744B4">
        <w:t>NRF-</w:t>
      </w:r>
      <w:r w:rsidR="006F3D50">
        <w:t xml:space="preserve">2022R1A2C1010072 </w:t>
      </w:r>
      <w:r w:rsidR="00456376">
        <w:rPr>
          <w:rFonts w:hint="eastAsia"/>
        </w:rPr>
        <w:t>and</w:t>
      </w:r>
      <w:r w:rsidR="006F3D50">
        <w:rPr>
          <w:rFonts w:hint="eastAsia"/>
        </w:rPr>
        <w:t xml:space="preserve"> </w:t>
      </w:r>
      <w:r w:rsidR="008B5F15" w:rsidRPr="008B5F15">
        <w:t>NRF</w:t>
      </w:r>
      <w:r w:rsidR="00B744B4">
        <w:t>-</w:t>
      </w:r>
      <w:r w:rsidR="008B5F15" w:rsidRPr="008B5F15">
        <w:t>2023R1A2C2005376</w:t>
      </w:r>
      <w:r w:rsidR="004955A8">
        <w:rPr>
          <w:rFonts w:hint="eastAsia"/>
        </w:rPr>
        <w:t>).</w:t>
      </w:r>
    </w:p>
    <w:p w14:paraId="63811CE2" w14:textId="3EC703BA" w:rsidR="000D7202" w:rsidRDefault="000D7202" w:rsidP="00F12156">
      <w:pPr>
        <w:ind w:firstLine="200"/>
      </w:pPr>
    </w:p>
    <w:p w14:paraId="3920515C" w14:textId="27CC6868" w:rsidR="00504733" w:rsidRPr="00197B90" w:rsidRDefault="00504733" w:rsidP="00F12156">
      <w:pPr>
        <w:pStyle w:val="1"/>
        <w:numPr>
          <w:ilvl w:val="0"/>
          <w:numId w:val="0"/>
        </w:numPr>
        <w:ind w:left="280"/>
      </w:pPr>
      <w:r w:rsidRPr="00274A0F">
        <w:rPr>
          <w:rFonts w:hint="eastAsia"/>
        </w:rPr>
        <w:t>Appendix</w:t>
      </w:r>
    </w:p>
    <w:p w14:paraId="6AF62754" w14:textId="0A5FABB1" w:rsidR="00876FDF" w:rsidRDefault="00A231B8" w:rsidP="00F12156">
      <w:pPr>
        <w:ind w:firstLine="200"/>
      </w:pPr>
      <w:r>
        <w:t xml:space="preserve">Figure </w:t>
      </w:r>
      <w:r w:rsidR="004F08A3">
        <w:t>A1, A2</w:t>
      </w:r>
      <w:r w:rsidR="004F08A3">
        <w:rPr>
          <w:rFonts w:hint="eastAsia"/>
        </w:rPr>
        <w:t>는</w:t>
      </w:r>
      <w:r w:rsidR="004F08A3">
        <w:rPr>
          <w:rFonts w:hint="eastAsia"/>
        </w:rPr>
        <w:t xml:space="preserve"> </w:t>
      </w:r>
      <w:r w:rsidR="004F08A3">
        <w:rPr>
          <w:rFonts w:hint="eastAsia"/>
        </w:rPr>
        <w:t>각각</w:t>
      </w:r>
      <w:r w:rsidR="004F08A3">
        <w:rPr>
          <w:rFonts w:hint="eastAsia"/>
        </w:rPr>
        <w:t xml:space="preserve"> </w:t>
      </w:r>
      <w:r w:rsidR="00C70A2E">
        <w:rPr>
          <w:rFonts w:hint="eastAsia"/>
        </w:rPr>
        <w:t>동일한</w:t>
      </w:r>
      <w:r w:rsidR="00C70A2E">
        <w:rPr>
          <w:rFonts w:hint="eastAsia"/>
        </w:rPr>
        <w:t xml:space="preserve"> (</w:t>
      </w:r>
      <w:proofErr w:type="spellStart"/>
      <w:proofErr w:type="gramStart"/>
      <w:r w:rsidR="00C70A2E">
        <w:rPr>
          <w:rFonts w:hint="eastAsia"/>
        </w:rPr>
        <w:t>x,y</w:t>
      </w:r>
      <w:proofErr w:type="spellEnd"/>
      <w:proofErr w:type="gramEnd"/>
      <w:r w:rsidR="00C70A2E">
        <w:rPr>
          <w:rFonts w:hint="eastAsia"/>
        </w:rPr>
        <w:t>)</w:t>
      </w:r>
      <w:r w:rsidR="00C70A2E">
        <w:rPr>
          <w:rFonts w:hint="eastAsia"/>
        </w:rPr>
        <w:t>위치에</w:t>
      </w:r>
      <w:r w:rsidR="00C70A2E">
        <w:rPr>
          <w:rFonts w:hint="eastAsia"/>
        </w:rPr>
        <w:t xml:space="preserve"> </w:t>
      </w:r>
      <w:r w:rsidR="00C70A2E">
        <w:rPr>
          <w:rFonts w:hint="eastAsia"/>
        </w:rPr>
        <w:t>있는</w:t>
      </w:r>
      <w:r w:rsidR="00C70A2E">
        <w:rPr>
          <w:rFonts w:hint="eastAsia"/>
        </w:rPr>
        <w:t xml:space="preserve"> </w:t>
      </w:r>
      <w:r w:rsidR="00C70A2E">
        <w:rPr>
          <w:rFonts w:hint="eastAsia"/>
        </w:rPr>
        <w:t>복셀들을</w:t>
      </w:r>
      <w:r w:rsidR="00C70A2E">
        <w:rPr>
          <w:rFonts w:hint="eastAsia"/>
        </w:rPr>
        <w:t xml:space="preserve"> </w:t>
      </w:r>
      <w:r w:rsidR="00C70A2E">
        <w:t>z</w:t>
      </w:r>
      <w:r w:rsidR="00C70A2E">
        <w:rPr>
          <w:rFonts w:hint="eastAsia"/>
        </w:rPr>
        <w:t>좌표를</w:t>
      </w:r>
      <w:r w:rsidR="00C70A2E">
        <w:rPr>
          <w:rFonts w:hint="eastAsia"/>
        </w:rPr>
        <w:t xml:space="preserve"> </w:t>
      </w:r>
      <w:r w:rsidR="00C70A2E">
        <w:rPr>
          <w:rFonts w:hint="eastAsia"/>
        </w:rPr>
        <w:t>기준으로</w:t>
      </w:r>
      <w:r w:rsidR="00C70A2E">
        <w:rPr>
          <w:rFonts w:hint="eastAsia"/>
        </w:rPr>
        <w:t xml:space="preserve"> </w:t>
      </w:r>
      <w:r w:rsidR="00C70A2E">
        <w:rPr>
          <w:rFonts w:hint="eastAsia"/>
        </w:rPr>
        <w:t>분류</w:t>
      </w:r>
      <w:r w:rsidR="00C70A2E">
        <w:rPr>
          <w:rFonts w:hint="eastAsia"/>
        </w:rPr>
        <w:t>(</w:t>
      </w:r>
      <w:r w:rsidR="00C70A2E">
        <w:t>sort)</w:t>
      </w:r>
      <w:r w:rsidR="00C70A2E">
        <w:rPr>
          <w:rFonts w:hint="eastAsia"/>
        </w:rPr>
        <w:t>하는</w:t>
      </w:r>
      <w:r w:rsidR="00C70A2E">
        <w:rPr>
          <w:rFonts w:hint="eastAsia"/>
        </w:rPr>
        <w:t xml:space="preserve"> </w:t>
      </w:r>
      <w:r w:rsidR="00C70A2E">
        <w:rPr>
          <w:rFonts w:hint="eastAsia"/>
        </w:rPr>
        <w:t>소스코드</w:t>
      </w:r>
      <w:r w:rsidR="004F08A3">
        <w:rPr>
          <w:rFonts w:hint="eastAsia"/>
        </w:rPr>
        <w:t>의</w:t>
      </w:r>
      <w:r w:rsidR="004F08A3">
        <w:rPr>
          <w:rFonts w:hint="eastAsia"/>
        </w:rPr>
        <w:t xml:space="preserve"> </w:t>
      </w:r>
      <w:r w:rsidR="004F08A3">
        <w:rPr>
          <w:rFonts w:hint="eastAsia"/>
        </w:rPr>
        <w:t>일부</w:t>
      </w:r>
      <w:r w:rsidR="004F08A3">
        <w:rPr>
          <w:rFonts w:hint="eastAsia"/>
        </w:rPr>
        <w:t xml:space="preserve"> </w:t>
      </w:r>
      <w:r w:rsidR="004F08A3">
        <w:rPr>
          <w:rFonts w:hint="eastAsia"/>
        </w:rPr>
        <w:t>사례</w:t>
      </w:r>
      <w:r>
        <w:rPr>
          <w:rFonts w:hint="eastAsia"/>
        </w:rPr>
        <w:t>이다</w:t>
      </w:r>
      <w:r>
        <w:t>.</w:t>
      </w:r>
    </w:p>
    <w:p w14:paraId="5AE52A80" w14:textId="01181C48" w:rsidR="00504733" w:rsidRDefault="00F126FA" w:rsidP="00F12156">
      <w:pPr>
        <w:pStyle w:val="-center"/>
        <w:spacing w:line="480" w:lineRule="auto"/>
      </w:pPr>
      <w:r w:rsidRPr="00F126FA">
        <w:rPr>
          <w:noProof/>
        </w:rPr>
        <w:lastRenderedPageBreak/>
        <w:drawing>
          <wp:inline distT="0" distB="0" distL="0" distR="0" wp14:anchorId="27740C18" wp14:editId="42B1C5C5">
            <wp:extent cx="2520000" cy="1872343"/>
            <wp:effectExtent l="0" t="0" r="0" b="0"/>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872343"/>
                    </a:xfrm>
                    <a:prstGeom prst="rect">
                      <a:avLst/>
                    </a:prstGeom>
                    <a:noFill/>
                    <a:ln>
                      <a:noFill/>
                    </a:ln>
                  </pic:spPr>
                </pic:pic>
              </a:graphicData>
            </a:graphic>
          </wp:inline>
        </w:drawing>
      </w:r>
    </w:p>
    <w:p w14:paraId="68D2648A" w14:textId="2287EB29" w:rsidR="007B6039" w:rsidRDefault="007B6039" w:rsidP="00F12156">
      <w:pPr>
        <w:pStyle w:val="Figure"/>
        <w:spacing w:line="480" w:lineRule="auto"/>
        <w:ind w:firstLine="200"/>
      </w:pPr>
      <w:r w:rsidRPr="008A4E50">
        <w:rPr>
          <w:rFonts w:hint="eastAsia"/>
          <w:b/>
        </w:rPr>
        <w:t>F</w:t>
      </w:r>
      <w:r w:rsidRPr="008A4E50">
        <w:rPr>
          <w:b/>
        </w:rPr>
        <w:t>igure A1.</w:t>
      </w:r>
      <w:r>
        <w:t xml:space="preserve"> CPU source code for pixel vertical sorting algorithm</w:t>
      </w:r>
      <w:r w:rsidR="009E04E2">
        <w:t xml:space="preserve"> using C++ 11</w:t>
      </w:r>
    </w:p>
    <w:p w14:paraId="5D187824" w14:textId="0052EA95" w:rsidR="00463D54" w:rsidRDefault="00463D54" w:rsidP="00F12156">
      <w:pPr>
        <w:ind w:left="200" w:firstLine="200"/>
      </w:pPr>
    </w:p>
    <w:p w14:paraId="46BA8F7D" w14:textId="71D59730" w:rsidR="008A4E50" w:rsidRDefault="00197EEE" w:rsidP="00F12156">
      <w:pPr>
        <w:pStyle w:val="-center"/>
        <w:spacing w:line="480" w:lineRule="auto"/>
      </w:pPr>
      <w:r w:rsidRPr="00197EEE">
        <w:rPr>
          <w:noProof/>
        </w:rPr>
        <w:drawing>
          <wp:inline distT="0" distB="0" distL="0" distR="0" wp14:anchorId="669D9AB8" wp14:editId="4147E9B8">
            <wp:extent cx="2616347" cy="4292600"/>
            <wp:effectExtent l="0" t="0" r="0"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16902" cy="4293511"/>
                    </a:xfrm>
                    <a:prstGeom prst="rect">
                      <a:avLst/>
                    </a:prstGeom>
                    <a:noFill/>
                    <a:ln>
                      <a:noFill/>
                    </a:ln>
                  </pic:spPr>
                </pic:pic>
              </a:graphicData>
            </a:graphic>
          </wp:inline>
        </w:drawing>
      </w:r>
    </w:p>
    <w:p w14:paraId="42021336" w14:textId="46A214AA" w:rsidR="008A4E50" w:rsidRDefault="008A4E50" w:rsidP="00F12156">
      <w:pPr>
        <w:pStyle w:val="Figure"/>
        <w:spacing w:line="480" w:lineRule="auto"/>
        <w:ind w:firstLine="200"/>
      </w:pPr>
      <w:r w:rsidRPr="008A4E50">
        <w:rPr>
          <w:rFonts w:hint="eastAsia"/>
          <w:b/>
        </w:rPr>
        <w:t>F</w:t>
      </w:r>
      <w:r w:rsidRPr="008A4E50">
        <w:rPr>
          <w:b/>
        </w:rPr>
        <w:t>igure A2.</w:t>
      </w:r>
      <w:r>
        <w:t xml:space="preserve"> GPU source code for pixel vertical sorting algorithm using </w:t>
      </w:r>
      <w:r w:rsidR="0001560A">
        <w:t>NVIDIA</w:t>
      </w:r>
      <w:r>
        <w:t xml:space="preserve"> CUDA toolkit</w:t>
      </w:r>
    </w:p>
    <w:p w14:paraId="00EECFF7" w14:textId="4F3E74EA" w:rsidR="008A4E50" w:rsidRDefault="008A4E50" w:rsidP="00F12156">
      <w:pPr>
        <w:ind w:left="200" w:firstLine="200"/>
      </w:pPr>
    </w:p>
    <w:p w14:paraId="2B74B42B" w14:textId="2B27DBF2" w:rsidR="00944EDA" w:rsidRDefault="00073722" w:rsidP="00F12156">
      <w:pPr>
        <w:pStyle w:val="1"/>
        <w:numPr>
          <w:ilvl w:val="0"/>
          <w:numId w:val="0"/>
        </w:numPr>
        <w:ind w:left="280"/>
      </w:pPr>
      <w:r w:rsidRPr="00274A0F">
        <w:rPr>
          <w:rFonts w:hint="eastAsia"/>
        </w:rPr>
        <w:t>References</w:t>
      </w:r>
    </w:p>
    <w:p w14:paraId="4E51A911" w14:textId="77777777" w:rsidR="00E063EA" w:rsidRPr="00E063EA" w:rsidRDefault="00944EDA" w:rsidP="00E063EA">
      <w:pPr>
        <w:pStyle w:val="EndNoteBibliography"/>
        <w:ind w:left="720" w:firstLine="200"/>
      </w:pPr>
      <w:r>
        <w:fldChar w:fldCharType="begin"/>
      </w:r>
      <w:r>
        <w:instrText xml:space="preserve"> ADDIN EN.REFLIST </w:instrText>
      </w:r>
      <w:r>
        <w:fldChar w:fldCharType="separate"/>
      </w:r>
      <w:r w:rsidR="00E063EA" w:rsidRPr="00E063EA">
        <w:t>1.</w:t>
      </w:r>
      <w:r w:rsidR="00E063EA" w:rsidRPr="00E063EA">
        <w:tab/>
        <w:t xml:space="preserve">A. ISO, "ISO/ASTM 52900: 2015 Additive Manufacturing–General Principles–Terminology", in </w:t>
      </w:r>
      <w:r w:rsidR="00E063EA" w:rsidRPr="00E063EA">
        <w:rPr>
          <w:i/>
        </w:rPr>
        <w:t>ASTM F2792-10e1</w:t>
      </w:r>
      <w:r w:rsidR="00E063EA" w:rsidRPr="00E063EA">
        <w:t>. 2015.</w:t>
      </w:r>
    </w:p>
    <w:p w14:paraId="15C4295F" w14:textId="77777777" w:rsidR="00E063EA" w:rsidRPr="00E063EA" w:rsidRDefault="00E063EA" w:rsidP="00E063EA">
      <w:pPr>
        <w:pStyle w:val="EndNoteBibliography"/>
        <w:ind w:left="720" w:firstLine="200"/>
      </w:pPr>
      <w:r w:rsidRPr="00E063EA">
        <w:lastRenderedPageBreak/>
        <w:t>2.</w:t>
      </w:r>
      <w:r w:rsidRPr="00E063EA">
        <w:tab/>
        <w:t>S. C. Joshi and A. A. Sheikh, "3D printing in aerospace and its long-term sustainability"</w:t>
      </w:r>
      <w:r w:rsidRPr="00E063EA">
        <w:rPr>
          <w:i/>
        </w:rPr>
        <w:t>.</w:t>
      </w:r>
      <w:r w:rsidRPr="00E063EA">
        <w:t xml:space="preserve"> </w:t>
      </w:r>
      <w:r w:rsidRPr="00E063EA">
        <w:rPr>
          <w:i/>
        </w:rPr>
        <w:t>Virtual and Physical Prototyping</w:t>
      </w:r>
      <w:r w:rsidRPr="00E063EA">
        <w:t xml:space="preserve">, 2015. </w:t>
      </w:r>
      <w:r w:rsidRPr="00E063EA">
        <w:rPr>
          <w:b/>
        </w:rPr>
        <w:t>10</w:t>
      </w:r>
      <w:r w:rsidRPr="00E063EA">
        <w:t>, 175-185.</w:t>
      </w:r>
    </w:p>
    <w:p w14:paraId="77289844" w14:textId="77777777" w:rsidR="00E063EA" w:rsidRPr="00E063EA" w:rsidRDefault="00E063EA" w:rsidP="00E063EA">
      <w:pPr>
        <w:pStyle w:val="EndNoteBibliography"/>
        <w:ind w:left="720" w:firstLine="200"/>
      </w:pPr>
      <w:r w:rsidRPr="00E063EA">
        <w:t>3.</w:t>
      </w:r>
      <w:r w:rsidRPr="00E063EA">
        <w:tab/>
        <w:t>F. Bos, R. Wolfs, Z. Ahmed, and T. Salet, "Additive manufacturing of concrete in construction: potentials and challenges of 3D concrete printing"</w:t>
      </w:r>
      <w:r w:rsidRPr="00E063EA">
        <w:rPr>
          <w:i/>
        </w:rPr>
        <w:t>.</w:t>
      </w:r>
      <w:r w:rsidRPr="00E063EA">
        <w:t xml:space="preserve"> </w:t>
      </w:r>
      <w:r w:rsidRPr="00E063EA">
        <w:rPr>
          <w:i/>
        </w:rPr>
        <w:t>Virtual and Physical Prototyping</w:t>
      </w:r>
      <w:r w:rsidRPr="00E063EA">
        <w:t xml:space="preserve">, 2016. </w:t>
      </w:r>
      <w:r w:rsidRPr="00E063EA">
        <w:rPr>
          <w:b/>
        </w:rPr>
        <w:t>11</w:t>
      </w:r>
      <w:r w:rsidRPr="00E063EA">
        <w:t>, 209-225.</w:t>
      </w:r>
    </w:p>
    <w:p w14:paraId="3FB99C5F" w14:textId="77777777" w:rsidR="00E063EA" w:rsidRPr="00E063EA" w:rsidRDefault="00E063EA" w:rsidP="00E063EA">
      <w:pPr>
        <w:pStyle w:val="EndNoteBibliography"/>
        <w:ind w:left="720" w:firstLine="200"/>
      </w:pPr>
      <w:r w:rsidRPr="00E063EA">
        <w:t>4.</w:t>
      </w:r>
      <w:r w:rsidRPr="00E063EA">
        <w:tab/>
        <w:t>A. Perrot, D. Rangeard, and A. Pierre, "Structural built-up of cement-based materials used for 3D-printing extrusion techniques"</w:t>
      </w:r>
      <w:r w:rsidRPr="00E063EA">
        <w:rPr>
          <w:i/>
        </w:rPr>
        <w:t>.</w:t>
      </w:r>
      <w:r w:rsidRPr="00E063EA">
        <w:t xml:space="preserve"> </w:t>
      </w:r>
      <w:r w:rsidRPr="00E063EA">
        <w:rPr>
          <w:i/>
        </w:rPr>
        <w:t>Mater. Struct.</w:t>
      </w:r>
      <w:r w:rsidRPr="00E063EA">
        <w:t xml:space="preserve">, 2016. </w:t>
      </w:r>
      <w:r w:rsidRPr="00E063EA">
        <w:rPr>
          <w:b/>
        </w:rPr>
        <w:t>49</w:t>
      </w:r>
      <w:r w:rsidRPr="00E063EA">
        <w:t>, 1213-1220.</w:t>
      </w:r>
    </w:p>
    <w:p w14:paraId="6AD84E00" w14:textId="77777777" w:rsidR="00E063EA" w:rsidRPr="00E063EA" w:rsidRDefault="00E063EA" w:rsidP="00E063EA">
      <w:pPr>
        <w:pStyle w:val="EndNoteBibliography"/>
        <w:ind w:left="720" w:firstLine="200"/>
      </w:pPr>
      <w:r w:rsidRPr="00E063EA">
        <w:t>5.</w:t>
      </w:r>
      <w:r w:rsidRPr="00E063EA">
        <w:tab/>
        <w:t>J. Pearce, "Applications of open source 3-D printing on small farms"</w:t>
      </w:r>
      <w:r w:rsidRPr="00E063EA">
        <w:rPr>
          <w:i/>
        </w:rPr>
        <w:t>.</w:t>
      </w:r>
      <w:r w:rsidRPr="00E063EA">
        <w:t xml:space="preserve"> </w:t>
      </w:r>
      <w:r w:rsidRPr="00E063EA">
        <w:rPr>
          <w:i/>
        </w:rPr>
        <w:t>Organic Farming</w:t>
      </w:r>
      <w:r w:rsidRPr="00E063EA">
        <w:t xml:space="preserve">, 2013. </w:t>
      </w:r>
      <w:r w:rsidRPr="00E063EA">
        <w:rPr>
          <w:b/>
        </w:rPr>
        <w:t>1</w:t>
      </w:r>
      <w:r w:rsidRPr="00E063EA">
        <w:t>, 19-35.</w:t>
      </w:r>
    </w:p>
    <w:p w14:paraId="5C461F89" w14:textId="77777777" w:rsidR="00E063EA" w:rsidRPr="00E063EA" w:rsidRDefault="00E063EA" w:rsidP="00E063EA">
      <w:pPr>
        <w:pStyle w:val="EndNoteBibliography"/>
        <w:ind w:left="720" w:firstLine="200"/>
      </w:pPr>
      <w:r w:rsidRPr="00E063EA">
        <w:t>6.</w:t>
      </w:r>
      <w:r w:rsidRPr="00E063EA">
        <w:tab/>
        <w:t>C. Guo, M. Zhang, and B. Bhandari, "Model building and slicing in food 3D printing processes: a review"</w:t>
      </w:r>
      <w:r w:rsidRPr="00E063EA">
        <w:rPr>
          <w:i/>
        </w:rPr>
        <w:t>.</w:t>
      </w:r>
      <w:r w:rsidRPr="00E063EA">
        <w:t xml:space="preserve"> </w:t>
      </w:r>
      <w:r w:rsidRPr="00E063EA">
        <w:rPr>
          <w:i/>
        </w:rPr>
        <w:t>Comprehensive Reviews in Food Science and Food Safety</w:t>
      </w:r>
      <w:r w:rsidRPr="00E063EA">
        <w:t xml:space="preserve">, 2019. </w:t>
      </w:r>
      <w:r w:rsidRPr="00E063EA">
        <w:rPr>
          <w:b/>
        </w:rPr>
        <w:t>18</w:t>
      </w:r>
      <w:r w:rsidRPr="00E063EA">
        <w:t>, 1052-1069.</w:t>
      </w:r>
    </w:p>
    <w:p w14:paraId="2BDA02E8" w14:textId="77777777" w:rsidR="00E063EA" w:rsidRPr="00E063EA" w:rsidRDefault="00E063EA" w:rsidP="00E063EA">
      <w:pPr>
        <w:pStyle w:val="EndNoteBibliography"/>
        <w:ind w:left="720" w:firstLine="200"/>
      </w:pPr>
      <w:r w:rsidRPr="00E063EA">
        <w:t>7.</w:t>
      </w:r>
      <w:r w:rsidRPr="00E063EA">
        <w:tab/>
        <w:t>I. Badash, K. Burtt, C. A. Solorzano, and J. N. Carey, "Innovations in surgery simulation: a review of past, current and future techniques"</w:t>
      </w:r>
      <w:r w:rsidRPr="00E063EA">
        <w:rPr>
          <w:i/>
        </w:rPr>
        <w:t>.</w:t>
      </w:r>
      <w:r w:rsidRPr="00E063EA">
        <w:t xml:space="preserve"> </w:t>
      </w:r>
      <w:r w:rsidRPr="00E063EA">
        <w:rPr>
          <w:i/>
        </w:rPr>
        <w:t>Ann. Transl. Med.</w:t>
      </w:r>
      <w:r w:rsidRPr="00E063EA">
        <w:t xml:space="preserve">, 2016. </w:t>
      </w:r>
      <w:r w:rsidRPr="00E063EA">
        <w:rPr>
          <w:b/>
        </w:rPr>
        <w:t>4</w:t>
      </w:r>
      <w:r w:rsidRPr="00E063EA">
        <w:t>.</w:t>
      </w:r>
    </w:p>
    <w:p w14:paraId="6880BC95" w14:textId="77777777" w:rsidR="00E063EA" w:rsidRPr="00E063EA" w:rsidRDefault="00E063EA" w:rsidP="00E063EA">
      <w:pPr>
        <w:pStyle w:val="EndNoteBibliography"/>
        <w:ind w:left="720" w:firstLine="200"/>
      </w:pPr>
      <w:r w:rsidRPr="00E063EA">
        <w:t>8.</w:t>
      </w:r>
      <w:r w:rsidRPr="00E063EA">
        <w:tab/>
        <w:t>S. V. Murphy and A. Atala, "3D bioprinting of tissues and organs"</w:t>
      </w:r>
      <w:r w:rsidRPr="00E063EA">
        <w:rPr>
          <w:i/>
        </w:rPr>
        <w:t>.</w:t>
      </w:r>
      <w:r w:rsidRPr="00E063EA">
        <w:t xml:space="preserve"> </w:t>
      </w:r>
      <w:r w:rsidRPr="00E063EA">
        <w:rPr>
          <w:i/>
        </w:rPr>
        <w:t>Nat. Biotechnol.</w:t>
      </w:r>
      <w:r w:rsidRPr="00E063EA">
        <w:t xml:space="preserve">, 2014. </w:t>
      </w:r>
      <w:r w:rsidRPr="00E063EA">
        <w:rPr>
          <w:b/>
        </w:rPr>
        <w:t>32</w:t>
      </w:r>
      <w:r w:rsidRPr="00E063EA">
        <w:t>, 773.</w:t>
      </w:r>
    </w:p>
    <w:p w14:paraId="20B5BFC1" w14:textId="77777777" w:rsidR="00E063EA" w:rsidRPr="00E063EA" w:rsidRDefault="00E063EA" w:rsidP="00E063EA">
      <w:pPr>
        <w:pStyle w:val="EndNoteBibliography"/>
        <w:ind w:left="720" w:firstLine="200"/>
      </w:pPr>
      <w:r w:rsidRPr="00E063EA">
        <w:t>9.</w:t>
      </w:r>
      <w:r w:rsidRPr="00E063EA">
        <w:tab/>
        <w:t>F. Rengier, A. Mehndiratta, H. Von Tengg-Kobligk, C. M. Zechmann, R. Unterhinninghofen, H.-U. Kauczor, and F. L. Giesel, "3D printing based on imaging data: review of medical applications"</w:t>
      </w:r>
      <w:r w:rsidRPr="00E063EA">
        <w:rPr>
          <w:i/>
        </w:rPr>
        <w:t>.</w:t>
      </w:r>
      <w:r w:rsidRPr="00E063EA">
        <w:t xml:space="preserve"> </w:t>
      </w:r>
      <w:r w:rsidRPr="00E063EA">
        <w:rPr>
          <w:i/>
        </w:rPr>
        <w:t>Int. J. Comput. Assist. Radiol. Surg.</w:t>
      </w:r>
      <w:r w:rsidRPr="00E063EA">
        <w:t xml:space="preserve">, 2010. </w:t>
      </w:r>
      <w:r w:rsidRPr="00E063EA">
        <w:rPr>
          <w:b/>
        </w:rPr>
        <w:t>5</w:t>
      </w:r>
      <w:r w:rsidRPr="00E063EA">
        <w:t>, 335-341.</w:t>
      </w:r>
    </w:p>
    <w:p w14:paraId="04518719" w14:textId="77777777" w:rsidR="00E063EA" w:rsidRPr="00E063EA" w:rsidRDefault="00E063EA" w:rsidP="00E063EA">
      <w:pPr>
        <w:pStyle w:val="EndNoteBibliography"/>
        <w:ind w:left="720" w:firstLine="200"/>
      </w:pPr>
      <w:r w:rsidRPr="00E063EA">
        <w:t>10.</w:t>
      </w:r>
      <w:r w:rsidRPr="00E063EA">
        <w:tab/>
        <w:t>T. D. Ngo, A. Kashani, G. Imbalzano, K. T. Nguyen, and D. Hui, "Additive manufacturing (3D printing): A review of materials, methods, applications and challenges"</w:t>
      </w:r>
      <w:r w:rsidRPr="00E063EA">
        <w:rPr>
          <w:i/>
        </w:rPr>
        <w:t>.</w:t>
      </w:r>
      <w:r w:rsidRPr="00E063EA">
        <w:t xml:space="preserve"> </w:t>
      </w:r>
      <w:r w:rsidRPr="00E063EA">
        <w:rPr>
          <w:i/>
        </w:rPr>
        <w:t>Composites Part B: Engineering</w:t>
      </w:r>
      <w:r w:rsidRPr="00E063EA">
        <w:t xml:space="preserve">, 2018. </w:t>
      </w:r>
      <w:r w:rsidRPr="00E063EA">
        <w:rPr>
          <w:b/>
        </w:rPr>
        <w:t>143</w:t>
      </w:r>
      <w:r w:rsidRPr="00E063EA">
        <w:t>, 172-196.</w:t>
      </w:r>
    </w:p>
    <w:p w14:paraId="7C652161" w14:textId="77777777" w:rsidR="00E063EA" w:rsidRPr="00E063EA" w:rsidRDefault="00E063EA" w:rsidP="00E063EA">
      <w:pPr>
        <w:pStyle w:val="EndNoteBibliography"/>
        <w:ind w:left="720" w:firstLine="200"/>
      </w:pPr>
      <w:r w:rsidRPr="00E063EA">
        <w:t>11.</w:t>
      </w:r>
      <w:r w:rsidRPr="00E063EA">
        <w:tab/>
        <w:t>P. Delfs, M. Tows, and H.-J. Schmid, "Optimized build orientation of additive manufactured parts for improved surface quality and build time"</w:t>
      </w:r>
      <w:r w:rsidRPr="00E063EA">
        <w:rPr>
          <w:i/>
        </w:rPr>
        <w:t>.</w:t>
      </w:r>
      <w:r w:rsidRPr="00E063EA">
        <w:t xml:space="preserve"> </w:t>
      </w:r>
      <w:r w:rsidRPr="00E063EA">
        <w:rPr>
          <w:i/>
        </w:rPr>
        <w:t>Additive Manufacturing</w:t>
      </w:r>
      <w:r w:rsidRPr="00E063EA">
        <w:t xml:space="preserve">, 2016. </w:t>
      </w:r>
      <w:r w:rsidRPr="00E063EA">
        <w:rPr>
          <w:b/>
        </w:rPr>
        <w:t>12</w:t>
      </w:r>
      <w:r w:rsidRPr="00E063EA">
        <w:t>, 314-320.</w:t>
      </w:r>
    </w:p>
    <w:p w14:paraId="7F07657C" w14:textId="77777777" w:rsidR="00E063EA" w:rsidRPr="00E063EA" w:rsidRDefault="00E063EA" w:rsidP="00E063EA">
      <w:pPr>
        <w:pStyle w:val="EndNoteBibliography"/>
        <w:ind w:left="720" w:firstLine="200"/>
      </w:pPr>
      <w:r w:rsidRPr="00E063EA">
        <w:t>12.</w:t>
      </w:r>
      <w:r w:rsidRPr="00E063EA">
        <w:tab/>
        <w:t>C. Dai, C. C. Wang, C. Wu, S. Lefebvre, G. Fang, and Y.-J. Liu, "Support-free volume printing by multi-axis motion"</w:t>
      </w:r>
      <w:r w:rsidRPr="00E063EA">
        <w:rPr>
          <w:i/>
        </w:rPr>
        <w:t>.</w:t>
      </w:r>
      <w:r w:rsidRPr="00E063EA">
        <w:t xml:space="preserve"> </w:t>
      </w:r>
      <w:r w:rsidRPr="00E063EA">
        <w:rPr>
          <w:i/>
        </w:rPr>
        <w:t>ACM Trans. Graph.</w:t>
      </w:r>
      <w:r w:rsidRPr="00E063EA">
        <w:t xml:space="preserve">, 2018. </w:t>
      </w:r>
      <w:r w:rsidRPr="00E063EA">
        <w:rPr>
          <w:b/>
        </w:rPr>
        <w:t>37</w:t>
      </w:r>
      <w:r w:rsidRPr="00E063EA">
        <w:t>, 1-14.</w:t>
      </w:r>
    </w:p>
    <w:p w14:paraId="11262A77" w14:textId="77777777" w:rsidR="00E063EA" w:rsidRPr="00E063EA" w:rsidRDefault="00E063EA" w:rsidP="00E063EA">
      <w:pPr>
        <w:pStyle w:val="EndNoteBibliography"/>
        <w:ind w:left="720" w:firstLine="200"/>
      </w:pPr>
      <w:r w:rsidRPr="00E063EA">
        <w:t>13.</w:t>
      </w:r>
      <w:r w:rsidRPr="00E063EA">
        <w:tab/>
        <w:t>C. C. Wang, Y.-S. Leung, and Y. Chen, "Solid modeling of polyhedral objects by layered depth-normal images on the GPU"</w:t>
      </w:r>
      <w:r w:rsidRPr="00E063EA">
        <w:rPr>
          <w:i/>
        </w:rPr>
        <w:t>.</w:t>
      </w:r>
      <w:r w:rsidRPr="00E063EA">
        <w:t xml:space="preserve"> </w:t>
      </w:r>
      <w:r w:rsidRPr="00E063EA">
        <w:rPr>
          <w:i/>
        </w:rPr>
        <w:t>Computer-Aided Design</w:t>
      </w:r>
      <w:r w:rsidRPr="00E063EA">
        <w:t xml:space="preserve">, 2010. </w:t>
      </w:r>
      <w:r w:rsidRPr="00E063EA">
        <w:rPr>
          <w:b/>
        </w:rPr>
        <w:t>42</w:t>
      </w:r>
      <w:r w:rsidRPr="00E063EA">
        <w:t>, 535-544.</w:t>
      </w:r>
    </w:p>
    <w:p w14:paraId="114D2509" w14:textId="77777777" w:rsidR="00E063EA" w:rsidRPr="00E063EA" w:rsidRDefault="00E063EA" w:rsidP="00E063EA">
      <w:pPr>
        <w:pStyle w:val="EndNoteBibliography"/>
        <w:ind w:left="720" w:firstLine="200"/>
      </w:pPr>
      <w:r w:rsidRPr="00E063EA">
        <w:t>14.</w:t>
      </w:r>
      <w:r w:rsidRPr="00E063EA">
        <w:tab/>
        <w:t>P. Das, K. Mhapsekar, S. Chowdhury, R. Samant, and S. Anand, "Selection of build orientation for optimal support structures and minimum part errors in additive manufacturing"</w:t>
      </w:r>
      <w:r w:rsidRPr="00E063EA">
        <w:rPr>
          <w:i/>
        </w:rPr>
        <w:t>.</w:t>
      </w:r>
      <w:r w:rsidRPr="00E063EA">
        <w:t xml:space="preserve"> </w:t>
      </w:r>
      <w:r w:rsidRPr="00E063EA">
        <w:rPr>
          <w:i/>
        </w:rPr>
        <w:t>Computer-Aided Design and Applications</w:t>
      </w:r>
      <w:r w:rsidRPr="00E063EA">
        <w:t xml:space="preserve">, 2017. </w:t>
      </w:r>
      <w:r w:rsidRPr="00E063EA">
        <w:rPr>
          <w:b/>
        </w:rPr>
        <w:t>14</w:t>
      </w:r>
      <w:r w:rsidRPr="00E063EA">
        <w:t>, 1-13.</w:t>
      </w:r>
    </w:p>
    <w:p w14:paraId="7FFFB5D8" w14:textId="77777777" w:rsidR="00E063EA" w:rsidRPr="00E063EA" w:rsidRDefault="00E063EA" w:rsidP="00E063EA">
      <w:pPr>
        <w:pStyle w:val="EndNoteBibliography"/>
        <w:ind w:left="720" w:firstLine="200"/>
      </w:pPr>
      <w:r w:rsidRPr="00E063EA">
        <w:t>15.</w:t>
      </w:r>
      <w:r w:rsidRPr="00E063EA">
        <w:tab/>
        <w:t>Q. Xu, H. Jeon, and M. Annavaram. "Graph processing on GPUs: Where are the bottlenecks?". 2014 IEEE International Symposium on Workload Characterization (IISWC), pp.140-149: IEEE, 2014.</w:t>
      </w:r>
    </w:p>
    <w:p w14:paraId="0786577B" w14:textId="77777777" w:rsidR="00E063EA" w:rsidRPr="00E063EA" w:rsidRDefault="00E063EA" w:rsidP="00E063EA">
      <w:pPr>
        <w:pStyle w:val="EndNoteBibliography"/>
        <w:ind w:left="720" w:firstLine="200"/>
      </w:pPr>
      <w:r w:rsidRPr="00E063EA">
        <w:t>16.</w:t>
      </w:r>
      <w:r w:rsidRPr="00E063EA">
        <w:tab/>
        <w:t>B. Ezair, F. Massarwi, and G. Elber, "Orientation analysis of 3D objects toward minimal support volume in 3D-printing"</w:t>
      </w:r>
      <w:r w:rsidRPr="00E063EA">
        <w:rPr>
          <w:i/>
        </w:rPr>
        <w:t>.</w:t>
      </w:r>
      <w:r w:rsidRPr="00E063EA">
        <w:t xml:space="preserve"> </w:t>
      </w:r>
      <w:r w:rsidRPr="00E063EA">
        <w:rPr>
          <w:i/>
        </w:rPr>
        <w:t>Comput. Graph.</w:t>
      </w:r>
      <w:r w:rsidRPr="00E063EA">
        <w:t xml:space="preserve">, 2015. </w:t>
      </w:r>
      <w:r w:rsidRPr="00E063EA">
        <w:rPr>
          <w:b/>
        </w:rPr>
        <w:t>51</w:t>
      </w:r>
      <w:r w:rsidRPr="00E063EA">
        <w:t>, 117-124.</w:t>
      </w:r>
    </w:p>
    <w:p w14:paraId="00042050" w14:textId="77777777" w:rsidR="00E063EA" w:rsidRPr="00E063EA" w:rsidRDefault="00E063EA" w:rsidP="00E063EA">
      <w:pPr>
        <w:pStyle w:val="EndNoteBibliography"/>
        <w:ind w:left="720" w:firstLine="200"/>
      </w:pPr>
      <w:r w:rsidRPr="00E063EA">
        <w:t>17.</w:t>
      </w:r>
      <w:r w:rsidRPr="00E063EA">
        <w:tab/>
        <w:t>J. Y. Jung, S. Chee, and I. H. Sul, "Support structure tomography using per-pixel signed shadow casting in human manikin 3D printing"</w:t>
      </w:r>
      <w:r w:rsidRPr="00E063EA">
        <w:rPr>
          <w:i/>
        </w:rPr>
        <w:t>.</w:t>
      </w:r>
      <w:r w:rsidRPr="00E063EA">
        <w:t xml:space="preserve"> </w:t>
      </w:r>
      <w:r w:rsidRPr="00E063EA">
        <w:rPr>
          <w:i/>
        </w:rPr>
        <w:t>Fash. Text.</w:t>
      </w:r>
      <w:r w:rsidRPr="00E063EA">
        <w:t xml:space="preserve">, 2022. </w:t>
      </w:r>
      <w:r w:rsidRPr="00E063EA">
        <w:rPr>
          <w:b/>
        </w:rPr>
        <w:t>9</w:t>
      </w:r>
      <w:r w:rsidRPr="00E063EA">
        <w:t>, 1-18.</w:t>
      </w:r>
    </w:p>
    <w:p w14:paraId="6DFFFA37" w14:textId="77777777" w:rsidR="00E063EA" w:rsidRPr="00E063EA" w:rsidRDefault="00E063EA" w:rsidP="00E063EA">
      <w:pPr>
        <w:pStyle w:val="EndNoteBibliography"/>
        <w:ind w:left="720" w:firstLine="200"/>
      </w:pPr>
      <w:r w:rsidRPr="00E063EA">
        <w:t>18.</w:t>
      </w:r>
      <w:r w:rsidRPr="00E063EA">
        <w:tab/>
        <w:t>J. Y. Jung, S. Chee, and I. Sul, "Prediction of optimal 3D printing orientation using vertically sparse voxelization and modified support structure tomography"</w:t>
      </w:r>
      <w:r w:rsidRPr="00E063EA">
        <w:rPr>
          <w:i/>
        </w:rPr>
        <w:t>.</w:t>
      </w:r>
      <w:r w:rsidRPr="00E063EA">
        <w:t xml:space="preserve"> </w:t>
      </w:r>
      <w:r w:rsidRPr="00E063EA">
        <w:rPr>
          <w:i/>
        </w:rPr>
        <w:t>Int. J. Cloth. Sci. Tech.</w:t>
      </w:r>
      <w:r w:rsidRPr="00E063EA">
        <w:t xml:space="preserve">, 2023. </w:t>
      </w:r>
      <w:r w:rsidRPr="00E063EA">
        <w:rPr>
          <w:b/>
        </w:rPr>
        <w:t>35</w:t>
      </w:r>
      <w:r w:rsidRPr="00E063EA">
        <w:t>, 799-832.</w:t>
      </w:r>
    </w:p>
    <w:p w14:paraId="6F8C3D6B" w14:textId="77777777" w:rsidR="00E063EA" w:rsidRPr="00E063EA" w:rsidRDefault="00E063EA" w:rsidP="00E063EA">
      <w:pPr>
        <w:pStyle w:val="EndNoteBibliography"/>
        <w:ind w:left="720" w:firstLine="200"/>
      </w:pPr>
      <w:r w:rsidRPr="00E063EA">
        <w:t>19.</w:t>
      </w:r>
      <w:r w:rsidRPr="00E063EA">
        <w:tab/>
        <w:t>T. Wu, S. He, J. Liu, S. Sun, K. Liu, Q.-L. Han, and Y. Tang, "A brief overview of ChatGPT: The history, status quo and potential future development"</w:t>
      </w:r>
      <w:r w:rsidRPr="00E063EA">
        <w:rPr>
          <w:i/>
        </w:rPr>
        <w:t>.</w:t>
      </w:r>
      <w:r w:rsidRPr="00E063EA">
        <w:t xml:space="preserve"> </w:t>
      </w:r>
      <w:r w:rsidRPr="00E063EA">
        <w:rPr>
          <w:i/>
        </w:rPr>
        <w:t>IEEE/CAA Journal of Automatica Sinica</w:t>
      </w:r>
      <w:r w:rsidRPr="00E063EA">
        <w:t xml:space="preserve">, 2023. </w:t>
      </w:r>
      <w:r w:rsidRPr="00E063EA">
        <w:rPr>
          <w:b/>
        </w:rPr>
        <w:t>10</w:t>
      </w:r>
      <w:r w:rsidRPr="00E063EA">
        <w:t>, 1122-1136.</w:t>
      </w:r>
    </w:p>
    <w:p w14:paraId="2280839C" w14:textId="77777777" w:rsidR="00E063EA" w:rsidRPr="00E063EA" w:rsidRDefault="00E063EA" w:rsidP="00E063EA">
      <w:pPr>
        <w:pStyle w:val="EndNoteBibliography"/>
        <w:ind w:left="720" w:firstLine="200"/>
      </w:pPr>
      <w:r w:rsidRPr="00E063EA">
        <w:t>20.</w:t>
      </w:r>
      <w:r w:rsidRPr="00E063EA">
        <w:tab/>
        <w:t xml:space="preserve">C. Zhang, C. Zhang, S. Zheng, Y. Qiao, C. Li, M. Zhang, S. K. Dam, C. M. Thwal, Y. L. Tun, and L. L. </w:t>
      </w:r>
      <w:r w:rsidRPr="00E063EA">
        <w:lastRenderedPageBreak/>
        <w:t>Huy, "A complete survey on generative ai (aigc): Is chatgpt from gpt-4 to gpt-5 all you need?"</w:t>
      </w:r>
      <w:r w:rsidRPr="00E063EA">
        <w:rPr>
          <w:i/>
        </w:rPr>
        <w:t>.</w:t>
      </w:r>
      <w:r w:rsidRPr="00E063EA">
        <w:t xml:space="preserve"> </w:t>
      </w:r>
      <w:r w:rsidRPr="00E063EA">
        <w:rPr>
          <w:i/>
        </w:rPr>
        <w:t>arXiv preprint arXiv:2303.11717</w:t>
      </w:r>
      <w:r w:rsidRPr="00E063EA">
        <w:t>, 2023.</w:t>
      </w:r>
    </w:p>
    <w:p w14:paraId="62ACE0E3" w14:textId="77777777" w:rsidR="00E063EA" w:rsidRPr="00E063EA" w:rsidRDefault="00E063EA" w:rsidP="00E063EA">
      <w:pPr>
        <w:pStyle w:val="EndNoteBibliography"/>
        <w:ind w:left="720" w:firstLine="200"/>
      </w:pPr>
      <w:r w:rsidRPr="00E063EA">
        <w:t>21.</w:t>
      </w:r>
      <w:r w:rsidRPr="00E063EA">
        <w:tab/>
        <w:t>E. Nurvitadhi, D. Sheffield, J. Sim, A. Mishra, G. Venkatesh, and D. Marr. "Accelerating binarized neural networks: Comparison of FPGA, CPU, GPU, and ASIC". 2016 International Conference on Field-Programmable Technology (FPT), pp.77-84: IEEE, 2016.</w:t>
      </w:r>
    </w:p>
    <w:p w14:paraId="30704B7C" w14:textId="77777777" w:rsidR="00E063EA" w:rsidRPr="00E063EA" w:rsidRDefault="00E063EA" w:rsidP="00E063EA">
      <w:pPr>
        <w:pStyle w:val="EndNoteBibliography"/>
        <w:ind w:left="720" w:firstLine="200"/>
      </w:pPr>
      <w:r w:rsidRPr="00E063EA">
        <w:t>22.</w:t>
      </w:r>
      <w:r w:rsidRPr="00E063EA">
        <w:tab/>
        <w:t>I. Buck, "Gpu computing with nvidia cuda", ACM SIGGRAPH 2007 courses, 2007. Vol., pp.6-es.</w:t>
      </w:r>
    </w:p>
    <w:p w14:paraId="1A5E4712" w14:textId="77777777" w:rsidR="00E063EA" w:rsidRPr="00E063EA" w:rsidRDefault="00E063EA" w:rsidP="00E063EA">
      <w:pPr>
        <w:pStyle w:val="EndNoteBibliography"/>
        <w:ind w:left="720" w:firstLine="200"/>
      </w:pPr>
      <w:r w:rsidRPr="00E063EA">
        <w:t>23.</w:t>
      </w:r>
      <w:r w:rsidRPr="00E063EA">
        <w:tab/>
        <w:t>J. Y. Jung, S. Chee, and I. H. Sul, "Prediction of optimal 3D printing orientation using vertically sparse voxelization and modified support structure tomography"</w:t>
      </w:r>
      <w:r w:rsidRPr="00E063EA">
        <w:rPr>
          <w:i/>
        </w:rPr>
        <w:t>.</w:t>
      </w:r>
      <w:r w:rsidRPr="00E063EA">
        <w:t xml:space="preserve"> </w:t>
      </w:r>
      <w:r w:rsidRPr="00E063EA">
        <w:rPr>
          <w:i/>
        </w:rPr>
        <w:t>Internationl Journal of Clothing Science and Technology</w:t>
      </w:r>
      <w:r w:rsidRPr="00E063EA">
        <w:t xml:space="preserve">, 2023. </w:t>
      </w:r>
      <w:r w:rsidRPr="00E063EA">
        <w:rPr>
          <w:b/>
        </w:rPr>
        <w:t>accepted</w:t>
      </w:r>
      <w:r w:rsidRPr="00E063EA">
        <w:t>.</w:t>
      </w:r>
    </w:p>
    <w:p w14:paraId="3835F41D" w14:textId="77777777" w:rsidR="00E063EA" w:rsidRPr="00E063EA" w:rsidRDefault="00E063EA" w:rsidP="00E063EA">
      <w:pPr>
        <w:pStyle w:val="EndNoteBibliography"/>
        <w:ind w:left="720" w:firstLine="200"/>
      </w:pPr>
      <w:r w:rsidRPr="00E063EA">
        <w:t>24.</w:t>
      </w:r>
      <w:r w:rsidRPr="00E063EA">
        <w:tab/>
        <w:t>J. Y. Jung and I. H. Sul, "Prediction of 3D Printing Bottom Plate Amount Using Open Source Software and Support Structure Tomography"</w:t>
      </w:r>
      <w:r w:rsidRPr="00E063EA">
        <w:rPr>
          <w:i/>
        </w:rPr>
        <w:t>.</w:t>
      </w:r>
      <w:r w:rsidRPr="00E063EA">
        <w:t xml:space="preserve"> </w:t>
      </w:r>
      <w:r w:rsidRPr="00E063EA">
        <w:rPr>
          <w:i/>
        </w:rPr>
        <w:t>Text. Sci. Eng.</w:t>
      </w:r>
      <w:r w:rsidRPr="00E063EA">
        <w:t xml:space="preserve">, 2023. </w:t>
      </w:r>
      <w:r w:rsidRPr="00E063EA">
        <w:rPr>
          <w:b/>
        </w:rPr>
        <w:t>60</w:t>
      </w:r>
      <w:r w:rsidRPr="00E063EA">
        <w:t>, 249-255.</w:t>
      </w:r>
    </w:p>
    <w:p w14:paraId="01B72483" w14:textId="77777777" w:rsidR="00E063EA" w:rsidRPr="00E063EA" w:rsidRDefault="00E063EA" w:rsidP="00E063EA">
      <w:pPr>
        <w:pStyle w:val="EndNoteBibliography"/>
        <w:ind w:left="720" w:firstLine="200"/>
      </w:pPr>
      <w:r w:rsidRPr="00E063EA">
        <w:t>25.</w:t>
      </w:r>
      <w:r w:rsidRPr="00E063EA">
        <w:tab/>
        <w:t>J. Y. Jung and I. H. Sul, "Prediction of Filament Usage in Human Manikin 3D Printing Using Voxel Approximation-based Shadow Projection"</w:t>
      </w:r>
      <w:r w:rsidRPr="00E063EA">
        <w:rPr>
          <w:i/>
        </w:rPr>
        <w:t>.</w:t>
      </w:r>
      <w:r w:rsidRPr="00E063EA">
        <w:t xml:space="preserve"> </w:t>
      </w:r>
      <w:r w:rsidRPr="00E063EA">
        <w:rPr>
          <w:i/>
        </w:rPr>
        <w:t>Text. Sci. Eng.</w:t>
      </w:r>
      <w:r w:rsidRPr="00E063EA">
        <w:t xml:space="preserve">, 2022. </w:t>
      </w:r>
      <w:r w:rsidRPr="00E063EA">
        <w:rPr>
          <w:b/>
        </w:rPr>
        <w:t>59</w:t>
      </w:r>
      <w:r w:rsidRPr="00E063EA">
        <w:t>, 79-87.</w:t>
      </w:r>
    </w:p>
    <w:p w14:paraId="18CB07B8" w14:textId="77777777" w:rsidR="00E063EA" w:rsidRPr="00E063EA" w:rsidRDefault="00E063EA" w:rsidP="00E063EA">
      <w:pPr>
        <w:pStyle w:val="EndNoteBibliography"/>
        <w:ind w:left="720" w:firstLine="200"/>
      </w:pPr>
      <w:r w:rsidRPr="00E063EA">
        <w:t>26.</w:t>
      </w:r>
      <w:r w:rsidRPr="00E063EA">
        <w:tab/>
        <w:t>J. A. Slotwinski and S. Moylan, "Applicability of existing materials testing standards for additive manufacturing materials", US Department of Commerce, National Institute of Standards and Technology …, 2014.</w:t>
      </w:r>
    </w:p>
    <w:p w14:paraId="227D58F4" w14:textId="77777777" w:rsidR="00E063EA" w:rsidRPr="00E063EA" w:rsidRDefault="00E063EA" w:rsidP="00E063EA">
      <w:pPr>
        <w:pStyle w:val="EndNoteBibliography"/>
        <w:ind w:left="720" w:firstLine="200"/>
      </w:pPr>
      <w:r w:rsidRPr="00E063EA">
        <w:t>27.</w:t>
      </w:r>
      <w:r w:rsidRPr="00E063EA">
        <w:tab/>
        <w:t>M. Khairy, A. G. Wassal, and M. Zahran, "A survey of architectural approaches for improving GPGPU performance, programmability and heterogeneity"</w:t>
      </w:r>
      <w:r w:rsidRPr="00E063EA">
        <w:rPr>
          <w:i/>
        </w:rPr>
        <w:t>.</w:t>
      </w:r>
      <w:r w:rsidRPr="00E063EA">
        <w:t xml:space="preserve"> </w:t>
      </w:r>
      <w:r w:rsidRPr="00E063EA">
        <w:rPr>
          <w:i/>
        </w:rPr>
        <w:t>Journal of Parallel and Distributed Computing</w:t>
      </w:r>
      <w:r w:rsidRPr="00E063EA">
        <w:t xml:space="preserve">, 2019. </w:t>
      </w:r>
      <w:r w:rsidRPr="00E063EA">
        <w:rPr>
          <w:b/>
        </w:rPr>
        <w:t>127</w:t>
      </w:r>
      <w:r w:rsidRPr="00E063EA">
        <w:t>, 65-88.</w:t>
      </w:r>
    </w:p>
    <w:p w14:paraId="4F758CD2" w14:textId="77777777" w:rsidR="00E063EA" w:rsidRPr="00E063EA" w:rsidRDefault="00E063EA" w:rsidP="00E063EA">
      <w:pPr>
        <w:pStyle w:val="EndNoteBibliography"/>
        <w:ind w:left="720" w:firstLine="200"/>
      </w:pPr>
      <w:r w:rsidRPr="00E063EA">
        <w:t>28.</w:t>
      </w:r>
      <w:r w:rsidRPr="00E063EA">
        <w:tab/>
        <w:t>S. Filippone, V. Cardellini, D. Barbieri, and A. Fanfarillo, "Sparse matrix-vector multiplication on GPGPUs"</w:t>
      </w:r>
      <w:r w:rsidRPr="00E063EA">
        <w:rPr>
          <w:i/>
        </w:rPr>
        <w:t>.</w:t>
      </w:r>
      <w:r w:rsidRPr="00E063EA">
        <w:t xml:space="preserve"> </w:t>
      </w:r>
      <w:r w:rsidRPr="00E063EA">
        <w:rPr>
          <w:i/>
        </w:rPr>
        <w:t>ACM Transactions on Mathematical Software (TOMS)</w:t>
      </w:r>
      <w:r w:rsidRPr="00E063EA">
        <w:t xml:space="preserve">, 2017. </w:t>
      </w:r>
      <w:r w:rsidRPr="00E063EA">
        <w:rPr>
          <w:b/>
        </w:rPr>
        <w:t>43</w:t>
      </w:r>
      <w:r w:rsidRPr="00E063EA">
        <w:t>, 1-49.</w:t>
      </w:r>
    </w:p>
    <w:p w14:paraId="2E1B385E" w14:textId="77777777" w:rsidR="00E063EA" w:rsidRPr="00E063EA" w:rsidRDefault="00E063EA" w:rsidP="00E063EA">
      <w:pPr>
        <w:pStyle w:val="EndNoteBibliography"/>
        <w:ind w:left="720" w:firstLine="200"/>
      </w:pPr>
      <w:r w:rsidRPr="00E063EA">
        <w:t>29.</w:t>
      </w:r>
      <w:r w:rsidRPr="00E063EA">
        <w:tab/>
        <w:t>B. He, N. K. Govindaraju, Q. Luo, and B. Smith. "Efficient gather and scatter operations on graphics processors". Proceedings of the 2007 ACM/IEEE Conference on Supercomputing, pp.1-12, 2007.</w:t>
      </w:r>
    </w:p>
    <w:p w14:paraId="5E19A854" w14:textId="77777777" w:rsidR="00E063EA" w:rsidRPr="00E063EA" w:rsidRDefault="00E063EA" w:rsidP="00E063EA">
      <w:pPr>
        <w:pStyle w:val="EndNoteBibliography"/>
        <w:ind w:left="720" w:firstLine="200"/>
      </w:pPr>
      <w:r w:rsidRPr="00E063EA">
        <w:t>30.</w:t>
      </w:r>
      <w:r w:rsidRPr="00E063EA">
        <w:tab/>
        <w:t>M. Harris and M. Garland, "Optimizing parallel prefix operations for the Fermi architecture", GPU Computing Gems Jade Edition, Elsevier, 2012. Vol., pp.29-38.</w:t>
      </w:r>
    </w:p>
    <w:p w14:paraId="004FC4B8" w14:textId="09FBAFC4" w:rsidR="00073722" w:rsidRDefault="00944EDA" w:rsidP="00F12156">
      <w:pPr>
        <w:pStyle w:val="EndNoteBibliography"/>
        <w:spacing w:line="480" w:lineRule="auto"/>
        <w:ind w:firstLine="200"/>
      </w:pPr>
      <w:r>
        <w:fldChar w:fldCharType="end"/>
      </w:r>
      <w:r w:rsidR="00D964F6">
        <w:fldChar w:fldCharType="begin"/>
      </w:r>
      <w:r w:rsidR="00D964F6">
        <w:instrText xml:space="preserve"> ADDIN </w:instrText>
      </w:r>
      <w:r w:rsidR="00D964F6">
        <w:fldChar w:fldCharType="end"/>
      </w:r>
    </w:p>
    <w:sectPr w:rsidR="00073722" w:rsidSect="00F12156">
      <w:headerReference w:type="even" r:id="rId35"/>
      <w:headerReference w:type="default" r:id="rId36"/>
      <w:footerReference w:type="even" r:id="rId37"/>
      <w:footerReference w:type="default" r:id="rId38"/>
      <w:headerReference w:type="first" r:id="rId39"/>
      <w:footerReference w:type="first" r:id="rId40"/>
      <w:pgSz w:w="11906" w:h="16838"/>
      <w:pgMar w:top="720" w:right="720" w:bottom="720" w:left="72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D33BB1" w14:textId="77777777" w:rsidR="008A7343" w:rsidRDefault="008A7343" w:rsidP="00F61452">
      <w:pPr>
        <w:ind w:left="200" w:firstLine="200"/>
      </w:pPr>
      <w:r>
        <w:separator/>
      </w:r>
    </w:p>
  </w:endnote>
  <w:endnote w:type="continuationSeparator" w:id="0">
    <w:p w14:paraId="0AABBFDA" w14:textId="77777777" w:rsidR="008A7343" w:rsidRDefault="008A7343" w:rsidP="00F61452">
      <w:pPr>
        <w:ind w:left="200" w:firstLine="20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돋움">
    <w:altName w:val="Dotum"/>
    <w:panose1 w:val="020B0600000101010101"/>
    <w:charset w:val="81"/>
    <w:family w:val="modern"/>
    <w:pitch w:val="variable"/>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체">
    <w:panose1 w:val="02030609000101010101"/>
    <w:charset w:val="81"/>
    <w:family w:val="roman"/>
    <w:pitch w:val="fixed"/>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579480" w14:textId="77777777" w:rsidR="001A7A01" w:rsidRDefault="001A7A01" w:rsidP="00467445">
    <w:pPr>
      <w:pStyle w:val="a5"/>
      <w:ind w:left="200" w:firstLine="2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8E39F" w14:textId="0F198C22" w:rsidR="001A7A01" w:rsidRDefault="001A7A01" w:rsidP="00234FB8">
    <w:pPr>
      <w:pStyle w:val="a5"/>
      <w:ind w:left="200" w:firstLine="200"/>
      <w:jc w:val="center"/>
    </w:pPr>
    <w:r>
      <w:fldChar w:fldCharType="begin"/>
    </w:r>
    <w:r>
      <w:instrText xml:space="preserve"> PAGE   \* MERGEFORMAT </w:instrText>
    </w:r>
    <w:r>
      <w:fldChar w:fldCharType="separate"/>
    </w:r>
    <w:r w:rsidRPr="00DD3142">
      <w:rPr>
        <w:noProof/>
        <w:lang w:val="ko-KR"/>
      </w:rPr>
      <w:t>2</w:t>
    </w:r>
    <w:r>
      <w:fldChar w:fldCharType="end"/>
    </w:r>
  </w:p>
  <w:p w14:paraId="2C311791" w14:textId="77777777" w:rsidR="001A7A01" w:rsidRDefault="001A7A01" w:rsidP="00467445">
    <w:pPr>
      <w:pStyle w:val="a5"/>
      <w:ind w:leftChars="100" w:left="200" w:firstLine="2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DA417" w14:textId="77777777" w:rsidR="001A7A01" w:rsidRDefault="001A7A01" w:rsidP="00467445">
    <w:pPr>
      <w:pStyle w:val="a5"/>
      <w:ind w:left="200" w:firstLine="2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C386D6" w14:textId="77777777" w:rsidR="008A7343" w:rsidRDefault="008A7343" w:rsidP="00F61452">
      <w:pPr>
        <w:ind w:left="200" w:firstLine="200"/>
      </w:pPr>
      <w:r>
        <w:separator/>
      </w:r>
    </w:p>
  </w:footnote>
  <w:footnote w:type="continuationSeparator" w:id="0">
    <w:p w14:paraId="3F08FD04" w14:textId="77777777" w:rsidR="008A7343" w:rsidRDefault="008A7343" w:rsidP="00F61452">
      <w:pPr>
        <w:ind w:left="200" w:firstLine="20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7E82D" w14:textId="77777777" w:rsidR="001A7A01" w:rsidRDefault="001A7A01" w:rsidP="00467445">
    <w:pPr>
      <w:pStyle w:val="a4"/>
      <w:ind w:left="200" w:firstLine="2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98BF6B" w14:textId="77777777" w:rsidR="001A7A01" w:rsidRDefault="001A7A01" w:rsidP="00467445">
    <w:pPr>
      <w:pStyle w:val="a4"/>
      <w:ind w:leftChars="100" w:left="200" w:firstLine="2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7A02D0" w14:textId="77777777" w:rsidR="001A7A01" w:rsidRDefault="001A7A01" w:rsidP="00467445">
    <w:pPr>
      <w:pStyle w:val="a4"/>
      <w:ind w:left="200" w:firstLine="2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5C32"/>
    <w:multiLevelType w:val="hybridMultilevel"/>
    <w:tmpl w:val="62E0C4E2"/>
    <w:lvl w:ilvl="0" w:tplc="E5B4ACAA">
      <w:start w:val="1"/>
      <w:numFmt w:val="lowerLetter"/>
      <w:lvlText w:val="(%1)"/>
      <w:lvlJc w:val="left"/>
      <w:pPr>
        <w:ind w:left="359" w:hanging="360"/>
      </w:pPr>
      <w:rPr>
        <w:rFonts w:hint="default"/>
      </w:rPr>
    </w:lvl>
    <w:lvl w:ilvl="1" w:tplc="04090019" w:tentative="1">
      <w:start w:val="1"/>
      <w:numFmt w:val="upperLetter"/>
      <w:lvlText w:val="%2."/>
      <w:lvlJc w:val="left"/>
      <w:pPr>
        <w:ind w:left="799" w:hanging="400"/>
      </w:pPr>
    </w:lvl>
    <w:lvl w:ilvl="2" w:tplc="0409001B" w:tentative="1">
      <w:start w:val="1"/>
      <w:numFmt w:val="lowerRoman"/>
      <w:lvlText w:val="%3."/>
      <w:lvlJc w:val="right"/>
      <w:pPr>
        <w:ind w:left="1199" w:hanging="400"/>
      </w:pPr>
    </w:lvl>
    <w:lvl w:ilvl="3" w:tplc="0409000F" w:tentative="1">
      <w:start w:val="1"/>
      <w:numFmt w:val="decimal"/>
      <w:lvlText w:val="%4."/>
      <w:lvlJc w:val="left"/>
      <w:pPr>
        <w:ind w:left="1599" w:hanging="400"/>
      </w:pPr>
    </w:lvl>
    <w:lvl w:ilvl="4" w:tplc="04090019" w:tentative="1">
      <w:start w:val="1"/>
      <w:numFmt w:val="upperLetter"/>
      <w:lvlText w:val="%5."/>
      <w:lvlJc w:val="left"/>
      <w:pPr>
        <w:ind w:left="1999" w:hanging="400"/>
      </w:pPr>
    </w:lvl>
    <w:lvl w:ilvl="5" w:tplc="0409001B" w:tentative="1">
      <w:start w:val="1"/>
      <w:numFmt w:val="lowerRoman"/>
      <w:lvlText w:val="%6."/>
      <w:lvlJc w:val="right"/>
      <w:pPr>
        <w:ind w:left="2399" w:hanging="400"/>
      </w:pPr>
    </w:lvl>
    <w:lvl w:ilvl="6" w:tplc="0409000F" w:tentative="1">
      <w:start w:val="1"/>
      <w:numFmt w:val="decimal"/>
      <w:lvlText w:val="%7."/>
      <w:lvlJc w:val="left"/>
      <w:pPr>
        <w:ind w:left="2799" w:hanging="400"/>
      </w:pPr>
    </w:lvl>
    <w:lvl w:ilvl="7" w:tplc="04090019" w:tentative="1">
      <w:start w:val="1"/>
      <w:numFmt w:val="upperLetter"/>
      <w:lvlText w:val="%8."/>
      <w:lvlJc w:val="left"/>
      <w:pPr>
        <w:ind w:left="3199" w:hanging="400"/>
      </w:pPr>
    </w:lvl>
    <w:lvl w:ilvl="8" w:tplc="0409001B" w:tentative="1">
      <w:start w:val="1"/>
      <w:numFmt w:val="lowerRoman"/>
      <w:lvlText w:val="%9."/>
      <w:lvlJc w:val="right"/>
      <w:pPr>
        <w:ind w:left="3599" w:hanging="400"/>
      </w:pPr>
    </w:lvl>
  </w:abstractNum>
  <w:abstractNum w:abstractNumId="1" w15:restartNumberingAfterBreak="0">
    <w:nsid w:val="028F54EE"/>
    <w:multiLevelType w:val="multilevel"/>
    <w:tmpl w:val="49B8ACBA"/>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 w15:restartNumberingAfterBreak="0">
    <w:nsid w:val="03CA1D5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 w15:restartNumberingAfterBreak="0">
    <w:nsid w:val="079E76B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4" w15:restartNumberingAfterBreak="0">
    <w:nsid w:val="09F405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0B47498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6" w15:restartNumberingAfterBreak="0">
    <w:nsid w:val="15C60B6A"/>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7" w15:restartNumberingAfterBreak="0">
    <w:nsid w:val="17DC79C7"/>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8" w15:restartNumberingAfterBreak="0">
    <w:nsid w:val="1B2D446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9" w15:restartNumberingAfterBreak="0">
    <w:nsid w:val="1E9C79FB"/>
    <w:multiLevelType w:val="hybridMultilevel"/>
    <w:tmpl w:val="336E788A"/>
    <w:lvl w:ilvl="0" w:tplc="C7D4BD7E">
      <w:start w:val="1"/>
      <w:numFmt w:val="lowerRoman"/>
      <w:lvlText w:val="%1)"/>
      <w:lvlJc w:val="left"/>
      <w:pPr>
        <w:ind w:left="920" w:hanging="720"/>
      </w:pPr>
      <w:rPr>
        <w:rFonts w:hint="default"/>
      </w:rPr>
    </w:lvl>
    <w:lvl w:ilvl="1" w:tplc="04090019" w:tentative="1">
      <w:start w:val="1"/>
      <w:numFmt w:val="upperLetter"/>
      <w:lvlText w:val="%2."/>
      <w:lvlJc w:val="left"/>
      <w:pPr>
        <w:ind w:left="1000" w:hanging="400"/>
      </w:pPr>
    </w:lvl>
    <w:lvl w:ilvl="2" w:tplc="0409001B" w:tentative="1">
      <w:start w:val="1"/>
      <w:numFmt w:val="lowerRoman"/>
      <w:lvlText w:val="%3."/>
      <w:lvlJc w:val="right"/>
      <w:pPr>
        <w:ind w:left="1400" w:hanging="400"/>
      </w:pPr>
    </w:lvl>
    <w:lvl w:ilvl="3" w:tplc="0409000F" w:tentative="1">
      <w:start w:val="1"/>
      <w:numFmt w:val="decimal"/>
      <w:lvlText w:val="%4."/>
      <w:lvlJc w:val="left"/>
      <w:pPr>
        <w:ind w:left="1800" w:hanging="400"/>
      </w:pPr>
    </w:lvl>
    <w:lvl w:ilvl="4" w:tplc="04090019" w:tentative="1">
      <w:start w:val="1"/>
      <w:numFmt w:val="upperLetter"/>
      <w:lvlText w:val="%5."/>
      <w:lvlJc w:val="left"/>
      <w:pPr>
        <w:ind w:left="2200" w:hanging="400"/>
      </w:pPr>
    </w:lvl>
    <w:lvl w:ilvl="5" w:tplc="0409001B" w:tentative="1">
      <w:start w:val="1"/>
      <w:numFmt w:val="lowerRoman"/>
      <w:lvlText w:val="%6."/>
      <w:lvlJc w:val="right"/>
      <w:pPr>
        <w:ind w:left="2600" w:hanging="400"/>
      </w:pPr>
    </w:lvl>
    <w:lvl w:ilvl="6" w:tplc="0409000F" w:tentative="1">
      <w:start w:val="1"/>
      <w:numFmt w:val="decimal"/>
      <w:lvlText w:val="%7."/>
      <w:lvlJc w:val="left"/>
      <w:pPr>
        <w:ind w:left="3000" w:hanging="400"/>
      </w:pPr>
    </w:lvl>
    <w:lvl w:ilvl="7" w:tplc="04090019" w:tentative="1">
      <w:start w:val="1"/>
      <w:numFmt w:val="upperLetter"/>
      <w:lvlText w:val="%8."/>
      <w:lvlJc w:val="left"/>
      <w:pPr>
        <w:ind w:left="3400" w:hanging="400"/>
      </w:pPr>
    </w:lvl>
    <w:lvl w:ilvl="8" w:tplc="0409001B" w:tentative="1">
      <w:start w:val="1"/>
      <w:numFmt w:val="lowerRoman"/>
      <w:lvlText w:val="%9."/>
      <w:lvlJc w:val="right"/>
      <w:pPr>
        <w:ind w:left="3800" w:hanging="400"/>
      </w:pPr>
    </w:lvl>
  </w:abstractNum>
  <w:abstractNum w:abstractNumId="10" w15:restartNumberingAfterBreak="0">
    <w:nsid w:val="22DD4197"/>
    <w:multiLevelType w:val="hybridMultilevel"/>
    <w:tmpl w:val="0C324582"/>
    <w:lvl w:ilvl="0" w:tplc="AC585E64">
      <w:start w:val="1"/>
      <w:numFmt w:val="bullet"/>
      <w:lvlText w:val=""/>
      <w:lvlJc w:val="left"/>
      <w:pPr>
        <w:ind w:left="1020" w:hanging="400"/>
      </w:pPr>
      <w:rPr>
        <w:rFonts w:ascii="Wingdings" w:hAnsi="Wingdings" w:hint="default"/>
      </w:rPr>
    </w:lvl>
    <w:lvl w:ilvl="1" w:tplc="9CB8D9AE" w:tentative="1">
      <w:start w:val="1"/>
      <w:numFmt w:val="bullet"/>
      <w:lvlText w:val=""/>
      <w:lvlJc w:val="left"/>
      <w:pPr>
        <w:ind w:left="1420" w:hanging="400"/>
      </w:pPr>
      <w:rPr>
        <w:rFonts w:ascii="Wingdings" w:hAnsi="Wingdings" w:hint="default"/>
      </w:rPr>
    </w:lvl>
    <w:lvl w:ilvl="2" w:tplc="6E9CB8B8" w:tentative="1">
      <w:start w:val="1"/>
      <w:numFmt w:val="bullet"/>
      <w:lvlText w:val=""/>
      <w:lvlJc w:val="left"/>
      <w:pPr>
        <w:ind w:left="1820" w:hanging="400"/>
      </w:pPr>
      <w:rPr>
        <w:rFonts w:ascii="Wingdings" w:hAnsi="Wingdings" w:hint="default"/>
      </w:rPr>
    </w:lvl>
    <w:lvl w:ilvl="3" w:tplc="FE7C73B8" w:tentative="1">
      <w:start w:val="1"/>
      <w:numFmt w:val="bullet"/>
      <w:lvlText w:val=""/>
      <w:lvlJc w:val="left"/>
      <w:pPr>
        <w:ind w:left="2220" w:hanging="400"/>
      </w:pPr>
      <w:rPr>
        <w:rFonts w:ascii="Wingdings" w:hAnsi="Wingdings" w:hint="default"/>
      </w:rPr>
    </w:lvl>
    <w:lvl w:ilvl="4" w:tplc="EA5AFD66" w:tentative="1">
      <w:start w:val="1"/>
      <w:numFmt w:val="bullet"/>
      <w:lvlText w:val=""/>
      <w:lvlJc w:val="left"/>
      <w:pPr>
        <w:ind w:left="2620" w:hanging="400"/>
      </w:pPr>
      <w:rPr>
        <w:rFonts w:ascii="Wingdings" w:hAnsi="Wingdings" w:hint="default"/>
      </w:rPr>
    </w:lvl>
    <w:lvl w:ilvl="5" w:tplc="DC20707E" w:tentative="1">
      <w:start w:val="1"/>
      <w:numFmt w:val="bullet"/>
      <w:lvlText w:val=""/>
      <w:lvlJc w:val="left"/>
      <w:pPr>
        <w:ind w:left="3020" w:hanging="400"/>
      </w:pPr>
      <w:rPr>
        <w:rFonts w:ascii="Wingdings" w:hAnsi="Wingdings" w:hint="default"/>
      </w:rPr>
    </w:lvl>
    <w:lvl w:ilvl="6" w:tplc="EE00FC54" w:tentative="1">
      <w:start w:val="1"/>
      <w:numFmt w:val="bullet"/>
      <w:lvlText w:val=""/>
      <w:lvlJc w:val="left"/>
      <w:pPr>
        <w:ind w:left="3420" w:hanging="400"/>
      </w:pPr>
      <w:rPr>
        <w:rFonts w:ascii="Wingdings" w:hAnsi="Wingdings" w:hint="default"/>
      </w:rPr>
    </w:lvl>
    <w:lvl w:ilvl="7" w:tplc="C7EC2AAE" w:tentative="1">
      <w:start w:val="1"/>
      <w:numFmt w:val="bullet"/>
      <w:lvlText w:val=""/>
      <w:lvlJc w:val="left"/>
      <w:pPr>
        <w:ind w:left="3820" w:hanging="400"/>
      </w:pPr>
      <w:rPr>
        <w:rFonts w:ascii="Wingdings" w:hAnsi="Wingdings" w:hint="default"/>
      </w:rPr>
    </w:lvl>
    <w:lvl w:ilvl="8" w:tplc="BD4EDE1E" w:tentative="1">
      <w:start w:val="1"/>
      <w:numFmt w:val="bullet"/>
      <w:lvlText w:val=""/>
      <w:lvlJc w:val="left"/>
      <w:pPr>
        <w:ind w:left="4220" w:hanging="400"/>
      </w:pPr>
      <w:rPr>
        <w:rFonts w:ascii="Wingdings" w:hAnsi="Wingdings" w:hint="default"/>
      </w:rPr>
    </w:lvl>
  </w:abstractNum>
  <w:abstractNum w:abstractNumId="11" w15:restartNumberingAfterBreak="0">
    <w:nsid w:val="240464C2"/>
    <w:multiLevelType w:val="multilevel"/>
    <w:tmpl w:val="94F28964"/>
    <w:lvl w:ilvl="0">
      <w:start w:val="1"/>
      <w:numFmt w:val="decimal"/>
      <w:pStyle w:val="1"/>
      <w:lvlText w:val="%1."/>
      <w:lvlJc w:val="left"/>
      <w:pPr>
        <w:ind w:left="640" w:hanging="360"/>
      </w:pPr>
      <w:rPr>
        <w:rFonts w:hint="default"/>
      </w:rPr>
    </w:lvl>
    <w:lvl w:ilvl="1">
      <w:start w:val="1"/>
      <w:numFmt w:val="decimal"/>
      <w:pStyle w:val="2"/>
      <w:isLgl/>
      <w:lvlText w:val="%1.%2"/>
      <w:lvlJc w:val="left"/>
      <w:pPr>
        <w:ind w:left="640" w:hanging="360"/>
      </w:pPr>
      <w:rPr>
        <w:rFonts w:hint="default"/>
      </w:rPr>
    </w:lvl>
    <w:lvl w:ilvl="2">
      <w:start w:val="1"/>
      <w:numFmt w:val="decimal"/>
      <w:pStyle w:val="3"/>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2" w15:restartNumberingAfterBreak="0">
    <w:nsid w:val="306A0899"/>
    <w:multiLevelType w:val="hybridMultilevel"/>
    <w:tmpl w:val="18420E64"/>
    <w:lvl w:ilvl="0" w:tplc="10303F5A">
      <w:start w:val="1"/>
      <w:numFmt w:val="decimal"/>
      <w:lvlText w:val="%1."/>
      <w:lvlJc w:val="left"/>
      <w:pPr>
        <w:ind w:left="920" w:hanging="360"/>
      </w:pPr>
      <w:rPr>
        <w:rFonts w:hint="default"/>
      </w:r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abstractNum w:abstractNumId="13" w15:restartNumberingAfterBreak="0">
    <w:nsid w:val="32940E36"/>
    <w:multiLevelType w:val="hybridMultilevel"/>
    <w:tmpl w:val="B79A4818"/>
    <w:lvl w:ilvl="0" w:tplc="1404342A">
      <w:start w:val="1"/>
      <w:numFmt w:val="bullet"/>
      <w:lvlText w:val=""/>
      <w:lvlJc w:val="left"/>
      <w:pPr>
        <w:ind w:left="580" w:hanging="360"/>
      </w:pPr>
      <w:rPr>
        <w:rFonts w:ascii="Wingdings" w:eastAsia="맑은 고딕" w:hAnsi="Wingdings" w:cs="Times New Roman" w:hint="default"/>
      </w:rPr>
    </w:lvl>
    <w:lvl w:ilvl="1" w:tplc="04090003" w:tentative="1">
      <w:start w:val="1"/>
      <w:numFmt w:val="bullet"/>
      <w:lvlText w:val=""/>
      <w:lvlJc w:val="left"/>
      <w:pPr>
        <w:ind w:left="1020" w:hanging="400"/>
      </w:pPr>
      <w:rPr>
        <w:rFonts w:ascii="Wingdings" w:hAnsi="Wingdings" w:hint="default"/>
      </w:rPr>
    </w:lvl>
    <w:lvl w:ilvl="2" w:tplc="04090005" w:tentative="1">
      <w:start w:val="1"/>
      <w:numFmt w:val="bullet"/>
      <w:lvlText w:val=""/>
      <w:lvlJc w:val="left"/>
      <w:pPr>
        <w:ind w:left="1420" w:hanging="400"/>
      </w:pPr>
      <w:rPr>
        <w:rFonts w:ascii="Wingdings" w:hAnsi="Wingdings" w:hint="default"/>
      </w:rPr>
    </w:lvl>
    <w:lvl w:ilvl="3" w:tplc="04090001" w:tentative="1">
      <w:start w:val="1"/>
      <w:numFmt w:val="bullet"/>
      <w:lvlText w:val=""/>
      <w:lvlJc w:val="left"/>
      <w:pPr>
        <w:ind w:left="1820" w:hanging="400"/>
      </w:pPr>
      <w:rPr>
        <w:rFonts w:ascii="Wingdings" w:hAnsi="Wingdings" w:hint="default"/>
      </w:rPr>
    </w:lvl>
    <w:lvl w:ilvl="4" w:tplc="04090003" w:tentative="1">
      <w:start w:val="1"/>
      <w:numFmt w:val="bullet"/>
      <w:lvlText w:val=""/>
      <w:lvlJc w:val="left"/>
      <w:pPr>
        <w:ind w:left="2220" w:hanging="400"/>
      </w:pPr>
      <w:rPr>
        <w:rFonts w:ascii="Wingdings" w:hAnsi="Wingdings" w:hint="default"/>
      </w:rPr>
    </w:lvl>
    <w:lvl w:ilvl="5" w:tplc="04090005" w:tentative="1">
      <w:start w:val="1"/>
      <w:numFmt w:val="bullet"/>
      <w:lvlText w:val=""/>
      <w:lvlJc w:val="left"/>
      <w:pPr>
        <w:ind w:left="2620" w:hanging="400"/>
      </w:pPr>
      <w:rPr>
        <w:rFonts w:ascii="Wingdings" w:hAnsi="Wingdings" w:hint="default"/>
      </w:rPr>
    </w:lvl>
    <w:lvl w:ilvl="6" w:tplc="04090001" w:tentative="1">
      <w:start w:val="1"/>
      <w:numFmt w:val="bullet"/>
      <w:lvlText w:val=""/>
      <w:lvlJc w:val="left"/>
      <w:pPr>
        <w:ind w:left="3020" w:hanging="400"/>
      </w:pPr>
      <w:rPr>
        <w:rFonts w:ascii="Wingdings" w:hAnsi="Wingdings" w:hint="default"/>
      </w:rPr>
    </w:lvl>
    <w:lvl w:ilvl="7" w:tplc="04090003" w:tentative="1">
      <w:start w:val="1"/>
      <w:numFmt w:val="bullet"/>
      <w:lvlText w:val=""/>
      <w:lvlJc w:val="left"/>
      <w:pPr>
        <w:ind w:left="3420" w:hanging="400"/>
      </w:pPr>
      <w:rPr>
        <w:rFonts w:ascii="Wingdings" w:hAnsi="Wingdings" w:hint="default"/>
      </w:rPr>
    </w:lvl>
    <w:lvl w:ilvl="8" w:tplc="04090005" w:tentative="1">
      <w:start w:val="1"/>
      <w:numFmt w:val="bullet"/>
      <w:lvlText w:val=""/>
      <w:lvlJc w:val="left"/>
      <w:pPr>
        <w:ind w:left="3820" w:hanging="400"/>
      </w:pPr>
      <w:rPr>
        <w:rFonts w:ascii="Wingdings" w:hAnsi="Wingdings" w:hint="default"/>
      </w:rPr>
    </w:lvl>
  </w:abstractNum>
  <w:abstractNum w:abstractNumId="14" w15:restartNumberingAfterBreak="0">
    <w:nsid w:val="389266D3"/>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5" w15:restartNumberingAfterBreak="0">
    <w:nsid w:val="39510EDE"/>
    <w:multiLevelType w:val="hybridMultilevel"/>
    <w:tmpl w:val="E626DF1E"/>
    <w:lvl w:ilvl="0" w:tplc="635656F8">
      <w:start w:val="1"/>
      <w:numFmt w:val="lowerLetter"/>
      <w:lvlText w:val="(%1)"/>
      <w:lvlJc w:val="left"/>
      <w:pPr>
        <w:ind w:left="719" w:hanging="360"/>
      </w:pPr>
      <w:rPr>
        <w:rFonts w:hint="default"/>
      </w:rPr>
    </w:lvl>
    <w:lvl w:ilvl="1" w:tplc="04090019" w:tentative="1">
      <w:start w:val="1"/>
      <w:numFmt w:val="upperLetter"/>
      <w:lvlText w:val="%2."/>
      <w:lvlJc w:val="left"/>
      <w:pPr>
        <w:ind w:left="1159" w:hanging="400"/>
      </w:pPr>
    </w:lvl>
    <w:lvl w:ilvl="2" w:tplc="0409001B" w:tentative="1">
      <w:start w:val="1"/>
      <w:numFmt w:val="lowerRoman"/>
      <w:lvlText w:val="%3."/>
      <w:lvlJc w:val="right"/>
      <w:pPr>
        <w:ind w:left="1559" w:hanging="400"/>
      </w:pPr>
    </w:lvl>
    <w:lvl w:ilvl="3" w:tplc="0409000F" w:tentative="1">
      <w:start w:val="1"/>
      <w:numFmt w:val="decimal"/>
      <w:lvlText w:val="%4."/>
      <w:lvlJc w:val="left"/>
      <w:pPr>
        <w:ind w:left="1959" w:hanging="400"/>
      </w:pPr>
    </w:lvl>
    <w:lvl w:ilvl="4" w:tplc="04090019" w:tentative="1">
      <w:start w:val="1"/>
      <w:numFmt w:val="upperLetter"/>
      <w:lvlText w:val="%5."/>
      <w:lvlJc w:val="left"/>
      <w:pPr>
        <w:ind w:left="2359" w:hanging="400"/>
      </w:pPr>
    </w:lvl>
    <w:lvl w:ilvl="5" w:tplc="0409001B" w:tentative="1">
      <w:start w:val="1"/>
      <w:numFmt w:val="lowerRoman"/>
      <w:lvlText w:val="%6."/>
      <w:lvlJc w:val="right"/>
      <w:pPr>
        <w:ind w:left="2759" w:hanging="400"/>
      </w:pPr>
    </w:lvl>
    <w:lvl w:ilvl="6" w:tplc="0409000F" w:tentative="1">
      <w:start w:val="1"/>
      <w:numFmt w:val="decimal"/>
      <w:lvlText w:val="%7."/>
      <w:lvlJc w:val="left"/>
      <w:pPr>
        <w:ind w:left="3159" w:hanging="400"/>
      </w:pPr>
    </w:lvl>
    <w:lvl w:ilvl="7" w:tplc="04090019" w:tentative="1">
      <w:start w:val="1"/>
      <w:numFmt w:val="upperLetter"/>
      <w:lvlText w:val="%8."/>
      <w:lvlJc w:val="left"/>
      <w:pPr>
        <w:ind w:left="3559" w:hanging="400"/>
      </w:pPr>
    </w:lvl>
    <w:lvl w:ilvl="8" w:tplc="0409001B" w:tentative="1">
      <w:start w:val="1"/>
      <w:numFmt w:val="lowerRoman"/>
      <w:lvlText w:val="%9."/>
      <w:lvlJc w:val="right"/>
      <w:pPr>
        <w:ind w:left="3959" w:hanging="400"/>
      </w:pPr>
    </w:lvl>
  </w:abstractNum>
  <w:abstractNum w:abstractNumId="16" w15:restartNumberingAfterBreak="0">
    <w:nsid w:val="40860846"/>
    <w:multiLevelType w:val="hybridMultilevel"/>
    <w:tmpl w:val="EC204E9A"/>
    <w:lvl w:ilvl="0" w:tplc="24E4AD7C">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1C139D1"/>
    <w:multiLevelType w:val="hybridMultilevel"/>
    <w:tmpl w:val="D96A5DDE"/>
    <w:lvl w:ilvl="0" w:tplc="DD1AB978">
      <w:start w:val="1"/>
      <w:numFmt w:val="decimal"/>
      <w:lvlText w:val="%1)"/>
      <w:lvlJc w:val="left"/>
      <w:pPr>
        <w:ind w:left="960" w:hanging="360"/>
      </w:pPr>
      <w:rPr>
        <w:rFonts w:hint="default"/>
      </w:rPr>
    </w:lvl>
    <w:lvl w:ilvl="1" w:tplc="04090019" w:tentative="1">
      <w:start w:val="1"/>
      <w:numFmt w:val="upperLetter"/>
      <w:lvlText w:val="%2."/>
      <w:lvlJc w:val="left"/>
      <w:pPr>
        <w:ind w:left="1400" w:hanging="400"/>
      </w:pPr>
    </w:lvl>
    <w:lvl w:ilvl="2" w:tplc="0409001B" w:tentative="1">
      <w:start w:val="1"/>
      <w:numFmt w:val="lowerRoman"/>
      <w:lvlText w:val="%3."/>
      <w:lvlJc w:val="right"/>
      <w:pPr>
        <w:ind w:left="1800" w:hanging="400"/>
      </w:pPr>
    </w:lvl>
    <w:lvl w:ilvl="3" w:tplc="0409000F" w:tentative="1">
      <w:start w:val="1"/>
      <w:numFmt w:val="decimal"/>
      <w:lvlText w:val="%4."/>
      <w:lvlJc w:val="left"/>
      <w:pPr>
        <w:ind w:left="2200" w:hanging="400"/>
      </w:pPr>
    </w:lvl>
    <w:lvl w:ilvl="4" w:tplc="04090019" w:tentative="1">
      <w:start w:val="1"/>
      <w:numFmt w:val="upperLetter"/>
      <w:lvlText w:val="%5."/>
      <w:lvlJc w:val="left"/>
      <w:pPr>
        <w:ind w:left="2600" w:hanging="400"/>
      </w:pPr>
    </w:lvl>
    <w:lvl w:ilvl="5" w:tplc="0409001B" w:tentative="1">
      <w:start w:val="1"/>
      <w:numFmt w:val="lowerRoman"/>
      <w:lvlText w:val="%6."/>
      <w:lvlJc w:val="right"/>
      <w:pPr>
        <w:ind w:left="3000" w:hanging="400"/>
      </w:pPr>
    </w:lvl>
    <w:lvl w:ilvl="6" w:tplc="0409000F" w:tentative="1">
      <w:start w:val="1"/>
      <w:numFmt w:val="decimal"/>
      <w:lvlText w:val="%7."/>
      <w:lvlJc w:val="left"/>
      <w:pPr>
        <w:ind w:left="3400" w:hanging="400"/>
      </w:pPr>
    </w:lvl>
    <w:lvl w:ilvl="7" w:tplc="04090019" w:tentative="1">
      <w:start w:val="1"/>
      <w:numFmt w:val="upperLetter"/>
      <w:lvlText w:val="%8."/>
      <w:lvlJc w:val="left"/>
      <w:pPr>
        <w:ind w:left="3800" w:hanging="400"/>
      </w:pPr>
    </w:lvl>
    <w:lvl w:ilvl="8" w:tplc="0409001B" w:tentative="1">
      <w:start w:val="1"/>
      <w:numFmt w:val="lowerRoman"/>
      <w:lvlText w:val="%9."/>
      <w:lvlJc w:val="right"/>
      <w:pPr>
        <w:ind w:left="4200" w:hanging="400"/>
      </w:pPr>
    </w:lvl>
  </w:abstractNum>
  <w:abstractNum w:abstractNumId="18" w15:restartNumberingAfterBreak="0">
    <w:nsid w:val="422951C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19" w15:restartNumberingAfterBreak="0">
    <w:nsid w:val="44EE1784"/>
    <w:multiLevelType w:val="hybridMultilevel"/>
    <w:tmpl w:val="6B96E6B8"/>
    <w:lvl w:ilvl="0" w:tplc="E598BAB0">
      <w:start w:val="1"/>
      <w:numFmt w:val="lowerLetter"/>
      <w:lvlText w:val="(%1)"/>
      <w:lvlJc w:val="left"/>
      <w:pPr>
        <w:ind w:left="760" w:hanging="36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481E5BE3"/>
    <w:multiLevelType w:val="multilevel"/>
    <w:tmpl w:val="A8B8170C"/>
    <w:lvl w:ilvl="0">
      <w:start w:val="1"/>
      <w:numFmt w:val="decimal"/>
      <w:lvlText w:val="%1."/>
      <w:lvlJc w:val="left"/>
      <w:pPr>
        <w:ind w:left="640" w:hanging="360"/>
      </w:pPr>
      <w:rPr>
        <w:rFonts w:hint="default"/>
      </w:rPr>
    </w:lvl>
    <w:lvl w:ilvl="1">
      <w:start w:val="1"/>
      <w:numFmt w:val="decimal"/>
      <w:isLgl/>
      <w:lvlText w:val="%1.%2"/>
      <w:lvlJc w:val="left"/>
      <w:pPr>
        <w:ind w:left="920" w:hanging="36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1840" w:hanging="720"/>
      </w:pPr>
      <w:rPr>
        <w:rFonts w:hint="default"/>
      </w:rPr>
    </w:lvl>
    <w:lvl w:ilvl="4">
      <w:start w:val="1"/>
      <w:numFmt w:val="decimal"/>
      <w:isLgl/>
      <w:lvlText w:val="%1.%2.%3.%4.%5"/>
      <w:lvlJc w:val="left"/>
      <w:pPr>
        <w:ind w:left="248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400" w:hanging="1440"/>
      </w:pPr>
      <w:rPr>
        <w:rFonts w:hint="default"/>
      </w:rPr>
    </w:lvl>
    <w:lvl w:ilvl="7">
      <w:start w:val="1"/>
      <w:numFmt w:val="decimal"/>
      <w:isLgl/>
      <w:lvlText w:val="%1.%2.%3.%4.%5.%6.%7.%8"/>
      <w:lvlJc w:val="left"/>
      <w:pPr>
        <w:ind w:left="3680" w:hanging="1440"/>
      </w:pPr>
      <w:rPr>
        <w:rFonts w:hint="default"/>
      </w:rPr>
    </w:lvl>
    <w:lvl w:ilvl="8">
      <w:start w:val="1"/>
      <w:numFmt w:val="decimal"/>
      <w:isLgl/>
      <w:lvlText w:val="%1.%2.%3.%4.%5.%6.%7.%8.%9"/>
      <w:lvlJc w:val="left"/>
      <w:pPr>
        <w:ind w:left="3960" w:hanging="1440"/>
      </w:pPr>
      <w:rPr>
        <w:rFonts w:hint="default"/>
      </w:rPr>
    </w:lvl>
  </w:abstractNum>
  <w:abstractNum w:abstractNumId="21" w15:restartNumberingAfterBreak="0">
    <w:nsid w:val="609F71B8"/>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2" w15:restartNumberingAfterBreak="0">
    <w:nsid w:val="648F7B39"/>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3" w15:restartNumberingAfterBreak="0">
    <w:nsid w:val="64972E93"/>
    <w:multiLevelType w:val="hybridMultilevel"/>
    <w:tmpl w:val="9266D604"/>
    <w:lvl w:ilvl="0" w:tplc="21F88DF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4" w15:restartNumberingAfterBreak="0">
    <w:nsid w:val="6C96067B"/>
    <w:multiLevelType w:val="hybridMultilevel"/>
    <w:tmpl w:val="1A3CD2B0"/>
    <w:lvl w:ilvl="0" w:tplc="04090001">
      <w:start w:val="1"/>
      <w:numFmt w:val="bullet"/>
      <w:lvlText w:val=""/>
      <w:lvlJc w:val="left"/>
      <w:pPr>
        <w:ind w:left="1240" w:hanging="400"/>
      </w:pPr>
      <w:rPr>
        <w:rFonts w:ascii="Wingdings" w:hAnsi="Wingdings" w:hint="default"/>
      </w:rPr>
    </w:lvl>
    <w:lvl w:ilvl="1" w:tplc="04090019" w:tentative="1">
      <w:start w:val="1"/>
      <w:numFmt w:val="upperLetter"/>
      <w:lvlText w:val="%2."/>
      <w:lvlJc w:val="left"/>
      <w:pPr>
        <w:ind w:left="1640" w:hanging="400"/>
      </w:pPr>
    </w:lvl>
    <w:lvl w:ilvl="2" w:tplc="0409001B" w:tentative="1">
      <w:start w:val="1"/>
      <w:numFmt w:val="lowerRoman"/>
      <w:lvlText w:val="%3."/>
      <w:lvlJc w:val="right"/>
      <w:pPr>
        <w:ind w:left="2040" w:hanging="400"/>
      </w:pPr>
    </w:lvl>
    <w:lvl w:ilvl="3" w:tplc="0409000F" w:tentative="1">
      <w:start w:val="1"/>
      <w:numFmt w:val="decimal"/>
      <w:lvlText w:val="%4."/>
      <w:lvlJc w:val="left"/>
      <w:pPr>
        <w:ind w:left="2440" w:hanging="400"/>
      </w:pPr>
    </w:lvl>
    <w:lvl w:ilvl="4" w:tplc="04090019" w:tentative="1">
      <w:start w:val="1"/>
      <w:numFmt w:val="upperLetter"/>
      <w:lvlText w:val="%5."/>
      <w:lvlJc w:val="left"/>
      <w:pPr>
        <w:ind w:left="2840" w:hanging="400"/>
      </w:pPr>
    </w:lvl>
    <w:lvl w:ilvl="5" w:tplc="0409001B" w:tentative="1">
      <w:start w:val="1"/>
      <w:numFmt w:val="lowerRoman"/>
      <w:lvlText w:val="%6."/>
      <w:lvlJc w:val="right"/>
      <w:pPr>
        <w:ind w:left="3240" w:hanging="400"/>
      </w:pPr>
    </w:lvl>
    <w:lvl w:ilvl="6" w:tplc="0409000F" w:tentative="1">
      <w:start w:val="1"/>
      <w:numFmt w:val="decimal"/>
      <w:lvlText w:val="%7."/>
      <w:lvlJc w:val="left"/>
      <w:pPr>
        <w:ind w:left="3640" w:hanging="400"/>
      </w:pPr>
    </w:lvl>
    <w:lvl w:ilvl="7" w:tplc="04090019" w:tentative="1">
      <w:start w:val="1"/>
      <w:numFmt w:val="upperLetter"/>
      <w:lvlText w:val="%8."/>
      <w:lvlJc w:val="left"/>
      <w:pPr>
        <w:ind w:left="4040" w:hanging="400"/>
      </w:pPr>
    </w:lvl>
    <w:lvl w:ilvl="8" w:tplc="0409001B" w:tentative="1">
      <w:start w:val="1"/>
      <w:numFmt w:val="lowerRoman"/>
      <w:lvlText w:val="%9."/>
      <w:lvlJc w:val="right"/>
      <w:pPr>
        <w:ind w:left="4440" w:hanging="400"/>
      </w:pPr>
    </w:lvl>
  </w:abstractNum>
  <w:abstractNum w:abstractNumId="25" w15:restartNumberingAfterBreak="0">
    <w:nsid w:val="6D466A60"/>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6" w15:restartNumberingAfterBreak="0">
    <w:nsid w:val="7A5552FD"/>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7" w15:restartNumberingAfterBreak="0">
    <w:nsid w:val="7D47695E"/>
    <w:multiLevelType w:val="multilevel"/>
    <w:tmpl w:val="60F8A53C"/>
    <w:lvl w:ilvl="0">
      <w:start w:val="1"/>
      <w:numFmt w:val="decimal"/>
      <w:lvlText w:val="%1."/>
      <w:lvlJc w:val="left"/>
      <w:pPr>
        <w:ind w:left="640" w:hanging="360"/>
      </w:pPr>
      <w:rPr>
        <w:rFonts w:hint="default"/>
      </w:rPr>
    </w:lvl>
    <w:lvl w:ilvl="1">
      <w:start w:val="1"/>
      <w:numFmt w:val="decimal"/>
      <w:isLgl/>
      <w:lvlText w:val="%1.%2"/>
      <w:lvlJc w:val="left"/>
      <w:pPr>
        <w:ind w:left="640" w:hanging="360"/>
      </w:pPr>
      <w:rPr>
        <w:rFonts w:hint="default"/>
      </w:rPr>
    </w:lvl>
    <w:lvl w:ilvl="2">
      <w:start w:val="1"/>
      <w:numFmt w:val="decimal"/>
      <w:isLgl/>
      <w:lvlText w:val="%1.%2.%3"/>
      <w:lvlJc w:val="left"/>
      <w:pPr>
        <w:ind w:left="1000" w:hanging="720"/>
      </w:pPr>
      <w:rPr>
        <w:rFonts w:hint="default"/>
      </w:rPr>
    </w:lvl>
    <w:lvl w:ilvl="3">
      <w:start w:val="1"/>
      <w:numFmt w:val="decimal"/>
      <w:isLgl/>
      <w:lvlText w:val="%1.%2.%3.%4"/>
      <w:lvlJc w:val="left"/>
      <w:pPr>
        <w:ind w:left="1000" w:hanging="720"/>
      </w:pPr>
      <w:rPr>
        <w:rFonts w:hint="default"/>
      </w:rPr>
    </w:lvl>
    <w:lvl w:ilvl="4">
      <w:start w:val="1"/>
      <w:numFmt w:val="decimal"/>
      <w:isLgl/>
      <w:lvlText w:val="%1.%2.%3.%4.%5"/>
      <w:lvlJc w:val="left"/>
      <w:pPr>
        <w:ind w:left="1360" w:hanging="1080"/>
      </w:pPr>
      <w:rPr>
        <w:rFonts w:hint="default"/>
      </w:rPr>
    </w:lvl>
    <w:lvl w:ilvl="5">
      <w:start w:val="1"/>
      <w:numFmt w:val="decimal"/>
      <w:isLgl/>
      <w:lvlText w:val="%1.%2.%3.%4.%5.%6"/>
      <w:lvlJc w:val="left"/>
      <w:pPr>
        <w:ind w:left="1360" w:hanging="1080"/>
      </w:pPr>
      <w:rPr>
        <w:rFonts w:hint="default"/>
      </w:rPr>
    </w:lvl>
    <w:lvl w:ilvl="6">
      <w:start w:val="1"/>
      <w:numFmt w:val="decimal"/>
      <w:isLgl/>
      <w:lvlText w:val="%1.%2.%3.%4.%5.%6.%7"/>
      <w:lvlJc w:val="left"/>
      <w:pPr>
        <w:ind w:left="1720" w:hanging="1440"/>
      </w:pPr>
      <w:rPr>
        <w:rFonts w:hint="default"/>
      </w:rPr>
    </w:lvl>
    <w:lvl w:ilvl="7">
      <w:start w:val="1"/>
      <w:numFmt w:val="decimal"/>
      <w:isLgl/>
      <w:lvlText w:val="%1.%2.%3.%4.%5.%6.%7.%8"/>
      <w:lvlJc w:val="left"/>
      <w:pPr>
        <w:ind w:left="1720" w:hanging="1440"/>
      </w:pPr>
      <w:rPr>
        <w:rFonts w:hint="default"/>
      </w:rPr>
    </w:lvl>
    <w:lvl w:ilvl="8">
      <w:start w:val="1"/>
      <w:numFmt w:val="decimal"/>
      <w:isLgl/>
      <w:lvlText w:val="%1.%2.%3.%4.%5.%6.%7.%8.%9"/>
      <w:lvlJc w:val="left"/>
      <w:pPr>
        <w:ind w:left="2080" w:hanging="1800"/>
      </w:pPr>
      <w:rPr>
        <w:rFonts w:hint="default"/>
      </w:rPr>
    </w:lvl>
  </w:abstractNum>
  <w:abstractNum w:abstractNumId="28" w15:restartNumberingAfterBreak="0">
    <w:nsid w:val="7F650DC7"/>
    <w:multiLevelType w:val="hybridMultilevel"/>
    <w:tmpl w:val="895862C6"/>
    <w:lvl w:ilvl="0" w:tplc="3F4EF44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9" w15:restartNumberingAfterBreak="0">
    <w:nsid w:val="7FDA1825"/>
    <w:multiLevelType w:val="hybridMultilevel"/>
    <w:tmpl w:val="D8CC9B52"/>
    <w:lvl w:ilvl="0" w:tplc="0409000F">
      <w:start w:val="1"/>
      <w:numFmt w:val="decimal"/>
      <w:lvlText w:val="%1."/>
      <w:lvlJc w:val="left"/>
      <w:pPr>
        <w:ind w:left="1080" w:hanging="400"/>
      </w:pPr>
    </w:lvl>
    <w:lvl w:ilvl="1" w:tplc="04090019" w:tentative="1">
      <w:start w:val="1"/>
      <w:numFmt w:val="upperLetter"/>
      <w:lvlText w:val="%2."/>
      <w:lvlJc w:val="left"/>
      <w:pPr>
        <w:ind w:left="1480" w:hanging="400"/>
      </w:pPr>
    </w:lvl>
    <w:lvl w:ilvl="2" w:tplc="0409001B" w:tentative="1">
      <w:start w:val="1"/>
      <w:numFmt w:val="lowerRoman"/>
      <w:lvlText w:val="%3."/>
      <w:lvlJc w:val="right"/>
      <w:pPr>
        <w:ind w:left="1880" w:hanging="400"/>
      </w:pPr>
    </w:lvl>
    <w:lvl w:ilvl="3" w:tplc="0409000F" w:tentative="1">
      <w:start w:val="1"/>
      <w:numFmt w:val="decimal"/>
      <w:lvlText w:val="%4."/>
      <w:lvlJc w:val="left"/>
      <w:pPr>
        <w:ind w:left="2280" w:hanging="400"/>
      </w:pPr>
    </w:lvl>
    <w:lvl w:ilvl="4" w:tplc="04090019" w:tentative="1">
      <w:start w:val="1"/>
      <w:numFmt w:val="upperLetter"/>
      <w:lvlText w:val="%5."/>
      <w:lvlJc w:val="left"/>
      <w:pPr>
        <w:ind w:left="2680" w:hanging="400"/>
      </w:pPr>
    </w:lvl>
    <w:lvl w:ilvl="5" w:tplc="0409001B" w:tentative="1">
      <w:start w:val="1"/>
      <w:numFmt w:val="lowerRoman"/>
      <w:lvlText w:val="%6."/>
      <w:lvlJc w:val="right"/>
      <w:pPr>
        <w:ind w:left="3080" w:hanging="400"/>
      </w:pPr>
    </w:lvl>
    <w:lvl w:ilvl="6" w:tplc="0409000F" w:tentative="1">
      <w:start w:val="1"/>
      <w:numFmt w:val="decimal"/>
      <w:lvlText w:val="%7."/>
      <w:lvlJc w:val="left"/>
      <w:pPr>
        <w:ind w:left="3480" w:hanging="400"/>
      </w:pPr>
    </w:lvl>
    <w:lvl w:ilvl="7" w:tplc="04090019" w:tentative="1">
      <w:start w:val="1"/>
      <w:numFmt w:val="upperLetter"/>
      <w:lvlText w:val="%8."/>
      <w:lvlJc w:val="left"/>
      <w:pPr>
        <w:ind w:left="3880" w:hanging="400"/>
      </w:pPr>
    </w:lvl>
    <w:lvl w:ilvl="8" w:tplc="0409001B" w:tentative="1">
      <w:start w:val="1"/>
      <w:numFmt w:val="lowerRoman"/>
      <w:lvlText w:val="%9."/>
      <w:lvlJc w:val="right"/>
      <w:pPr>
        <w:ind w:left="4280" w:hanging="400"/>
      </w:pPr>
    </w:lvl>
  </w:abstractNum>
  <w:num w:numId="1">
    <w:abstractNumId w:val="13"/>
  </w:num>
  <w:num w:numId="2">
    <w:abstractNumId w:val="11"/>
  </w:num>
  <w:num w:numId="3">
    <w:abstractNumId w:val="16"/>
  </w:num>
  <w:num w:numId="4">
    <w:abstractNumId w:val="8"/>
  </w:num>
  <w:num w:numId="5">
    <w:abstractNumId w:val="5"/>
  </w:num>
  <w:num w:numId="6">
    <w:abstractNumId w:val="22"/>
  </w:num>
  <w:num w:numId="7">
    <w:abstractNumId w:val="27"/>
  </w:num>
  <w:num w:numId="8">
    <w:abstractNumId w:val="3"/>
  </w:num>
  <w:num w:numId="9">
    <w:abstractNumId w:val="25"/>
  </w:num>
  <w:num w:numId="10">
    <w:abstractNumId w:val="7"/>
  </w:num>
  <w:num w:numId="11">
    <w:abstractNumId w:val="19"/>
  </w:num>
  <w:num w:numId="12">
    <w:abstractNumId w:val="6"/>
  </w:num>
  <w:num w:numId="13">
    <w:abstractNumId w:val="26"/>
  </w:num>
  <w:num w:numId="14">
    <w:abstractNumId w:val="14"/>
  </w:num>
  <w:num w:numId="15">
    <w:abstractNumId w:val="18"/>
  </w:num>
  <w:num w:numId="16">
    <w:abstractNumId w:val="21"/>
  </w:num>
  <w:num w:numId="17">
    <w:abstractNumId w:val="2"/>
  </w:num>
  <w:num w:numId="18">
    <w:abstractNumId w:val="20"/>
  </w:num>
  <w:num w:numId="19">
    <w:abstractNumId w:val="1"/>
  </w:num>
  <w:num w:numId="20">
    <w:abstractNumId w:val="12"/>
  </w:num>
  <w:num w:numId="21">
    <w:abstractNumId w:val="17"/>
  </w:num>
  <w:num w:numId="22">
    <w:abstractNumId w:val="23"/>
  </w:num>
  <w:num w:numId="23">
    <w:abstractNumId w:val="4"/>
  </w:num>
  <w:num w:numId="24">
    <w:abstractNumId w:val="0"/>
  </w:num>
  <w:num w:numId="25">
    <w:abstractNumId w:val="15"/>
  </w:num>
  <w:num w:numId="26">
    <w:abstractNumId w:val="29"/>
  </w:num>
  <w:num w:numId="27">
    <w:abstractNumId w:val="28"/>
  </w:num>
  <w:num w:numId="28">
    <w:abstractNumId w:val="10"/>
  </w:num>
  <w:num w:numId="29">
    <w:abstractNumId w:val="9"/>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TSE)&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ewtwrqv2aeoeztw5x0tdivwta2rrztde5&quot;&gt;quantitative_EndNoteLibrary2016&lt;record-ids&gt;&lt;item&gt;495&lt;/item&gt;&lt;item&gt;541&lt;/item&gt;&lt;item&gt;564&lt;/item&gt;&lt;item&gt;569&lt;/item&gt;&lt;item&gt;654&lt;/item&gt;&lt;item&gt;658&lt;/item&gt;&lt;item&gt;683&lt;/item&gt;&lt;item&gt;720&lt;/item&gt;&lt;item&gt;747&lt;/item&gt;&lt;item&gt;819&lt;/item&gt;&lt;item&gt;823&lt;/item&gt;&lt;item&gt;824&lt;/item&gt;&lt;item&gt;826&lt;/item&gt;&lt;item&gt;832&lt;/item&gt;&lt;item&gt;857&lt;/item&gt;&lt;item&gt;858&lt;/item&gt;&lt;item&gt;870&lt;/item&gt;&lt;item&gt;892&lt;/item&gt;&lt;item&gt;893&lt;/item&gt;&lt;item&gt;894&lt;/item&gt;&lt;item&gt;895&lt;/item&gt;&lt;item&gt;901&lt;/item&gt;&lt;item&gt;904&lt;/item&gt;&lt;item&gt;905&lt;/item&gt;&lt;item&gt;907&lt;/item&gt;&lt;item&gt;910&lt;/item&gt;&lt;item&gt;911&lt;/item&gt;&lt;item&gt;912&lt;/item&gt;&lt;item&gt;913&lt;/item&gt;&lt;item&gt;914&lt;/item&gt;&lt;/record-ids&gt;&lt;/item&gt;&lt;/Libraries&gt;"/>
  </w:docVars>
  <w:rsids>
    <w:rsidRoot w:val="00BC6B91"/>
    <w:rsid w:val="00000A79"/>
    <w:rsid w:val="00000A95"/>
    <w:rsid w:val="00002209"/>
    <w:rsid w:val="00002954"/>
    <w:rsid w:val="00002F41"/>
    <w:rsid w:val="00003085"/>
    <w:rsid w:val="0000337C"/>
    <w:rsid w:val="000034C9"/>
    <w:rsid w:val="00003912"/>
    <w:rsid w:val="000039C1"/>
    <w:rsid w:val="000048CF"/>
    <w:rsid w:val="00004A0A"/>
    <w:rsid w:val="00005332"/>
    <w:rsid w:val="0000543E"/>
    <w:rsid w:val="00005B66"/>
    <w:rsid w:val="00005C89"/>
    <w:rsid w:val="00005DDC"/>
    <w:rsid w:val="000060EC"/>
    <w:rsid w:val="000062F3"/>
    <w:rsid w:val="00006894"/>
    <w:rsid w:val="00007071"/>
    <w:rsid w:val="0000757D"/>
    <w:rsid w:val="0000779C"/>
    <w:rsid w:val="0000782A"/>
    <w:rsid w:val="00007CC7"/>
    <w:rsid w:val="0001030C"/>
    <w:rsid w:val="00010932"/>
    <w:rsid w:val="000109FB"/>
    <w:rsid w:val="0001262E"/>
    <w:rsid w:val="00013022"/>
    <w:rsid w:val="000138A0"/>
    <w:rsid w:val="00013D62"/>
    <w:rsid w:val="000150D1"/>
    <w:rsid w:val="00015118"/>
    <w:rsid w:val="0001560A"/>
    <w:rsid w:val="000166D9"/>
    <w:rsid w:val="00016AF7"/>
    <w:rsid w:val="000179D2"/>
    <w:rsid w:val="00017B83"/>
    <w:rsid w:val="00017F07"/>
    <w:rsid w:val="00020457"/>
    <w:rsid w:val="00020BAD"/>
    <w:rsid w:val="00021619"/>
    <w:rsid w:val="0002174C"/>
    <w:rsid w:val="0002200B"/>
    <w:rsid w:val="0002243A"/>
    <w:rsid w:val="000228C8"/>
    <w:rsid w:val="000229A0"/>
    <w:rsid w:val="00022ACD"/>
    <w:rsid w:val="000235F9"/>
    <w:rsid w:val="000238ED"/>
    <w:rsid w:val="00023AE6"/>
    <w:rsid w:val="00024018"/>
    <w:rsid w:val="00024350"/>
    <w:rsid w:val="000246FA"/>
    <w:rsid w:val="00024DDB"/>
    <w:rsid w:val="00025029"/>
    <w:rsid w:val="00025781"/>
    <w:rsid w:val="000257A4"/>
    <w:rsid w:val="00025B9F"/>
    <w:rsid w:val="000264FA"/>
    <w:rsid w:val="0002675B"/>
    <w:rsid w:val="000267F5"/>
    <w:rsid w:val="00026C77"/>
    <w:rsid w:val="00026D35"/>
    <w:rsid w:val="000272DC"/>
    <w:rsid w:val="00027D3C"/>
    <w:rsid w:val="0003042C"/>
    <w:rsid w:val="00030856"/>
    <w:rsid w:val="00031C78"/>
    <w:rsid w:val="00031F98"/>
    <w:rsid w:val="000326FE"/>
    <w:rsid w:val="00032929"/>
    <w:rsid w:val="00032B31"/>
    <w:rsid w:val="00033C7B"/>
    <w:rsid w:val="00033F46"/>
    <w:rsid w:val="00034379"/>
    <w:rsid w:val="0003442A"/>
    <w:rsid w:val="000344DE"/>
    <w:rsid w:val="00036212"/>
    <w:rsid w:val="000363BE"/>
    <w:rsid w:val="0003657C"/>
    <w:rsid w:val="000365E9"/>
    <w:rsid w:val="00036AD0"/>
    <w:rsid w:val="00036F32"/>
    <w:rsid w:val="0003740E"/>
    <w:rsid w:val="00037C36"/>
    <w:rsid w:val="00037EE4"/>
    <w:rsid w:val="0004172A"/>
    <w:rsid w:val="000418E7"/>
    <w:rsid w:val="00041A10"/>
    <w:rsid w:val="00041F7D"/>
    <w:rsid w:val="00042303"/>
    <w:rsid w:val="000423B6"/>
    <w:rsid w:val="000428C9"/>
    <w:rsid w:val="00042EF9"/>
    <w:rsid w:val="0004316B"/>
    <w:rsid w:val="00043D7D"/>
    <w:rsid w:val="000445EA"/>
    <w:rsid w:val="0004513F"/>
    <w:rsid w:val="000452D8"/>
    <w:rsid w:val="00045382"/>
    <w:rsid w:val="000465FD"/>
    <w:rsid w:val="00050590"/>
    <w:rsid w:val="00050911"/>
    <w:rsid w:val="00050B2D"/>
    <w:rsid w:val="0005116C"/>
    <w:rsid w:val="000511B2"/>
    <w:rsid w:val="000515D2"/>
    <w:rsid w:val="000515FD"/>
    <w:rsid w:val="00051FC3"/>
    <w:rsid w:val="00052FED"/>
    <w:rsid w:val="00053228"/>
    <w:rsid w:val="00053236"/>
    <w:rsid w:val="00053FA4"/>
    <w:rsid w:val="00054219"/>
    <w:rsid w:val="000542A7"/>
    <w:rsid w:val="00054685"/>
    <w:rsid w:val="00054E20"/>
    <w:rsid w:val="000553B6"/>
    <w:rsid w:val="0005600F"/>
    <w:rsid w:val="00056478"/>
    <w:rsid w:val="00056C26"/>
    <w:rsid w:val="0005704F"/>
    <w:rsid w:val="000570FB"/>
    <w:rsid w:val="00057649"/>
    <w:rsid w:val="000578F3"/>
    <w:rsid w:val="00057D09"/>
    <w:rsid w:val="000602DA"/>
    <w:rsid w:val="000605C4"/>
    <w:rsid w:val="00060EC6"/>
    <w:rsid w:val="00061306"/>
    <w:rsid w:val="000617BC"/>
    <w:rsid w:val="000619A7"/>
    <w:rsid w:val="0006210B"/>
    <w:rsid w:val="00062644"/>
    <w:rsid w:val="000629DA"/>
    <w:rsid w:val="0006321F"/>
    <w:rsid w:val="000636FB"/>
    <w:rsid w:val="000647CB"/>
    <w:rsid w:val="00064863"/>
    <w:rsid w:val="00064F36"/>
    <w:rsid w:val="000651DF"/>
    <w:rsid w:val="00065560"/>
    <w:rsid w:val="000657CD"/>
    <w:rsid w:val="00065D36"/>
    <w:rsid w:val="0006623A"/>
    <w:rsid w:val="00066CDD"/>
    <w:rsid w:val="00067316"/>
    <w:rsid w:val="00067927"/>
    <w:rsid w:val="00070BDF"/>
    <w:rsid w:val="00070DE0"/>
    <w:rsid w:val="00071052"/>
    <w:rsid w:val="00071C67"/>
    <w:rsid w:val="00071DFE"/>
    <w:rsid w:val="000722B5"/>
    <w:rsid w:val="00073177"/>
    <w:rsid w:val="00073722"/>
    <w:rsid w:val="00074711"/>
    <w:rsid w:val="00075D43"/>
    <w:rsid w:val="00076ACA"/>
    <w:rsid w:val="000770D7"/>
    <w:rsid w:val="00077691"/>
    <w:rsid w:val="0008078F"/>
    <w:rsid w:val="000815AD"/>
    <w:rsid w:val="00081DCB"/>
    <w:rsid w:val="00082CA5"/>
    <w:rsid w:val="00082F23"/>
    <w:rsid w:val="000836FA"/>
    <w:rsid w:val="00084104"/>
    <w:rsid w:val="0008418D"/>
    <w:rsid w:val="00084883"/>
    <w:rsid w:val="000849B6"/>
    <w:rsid w:val="00084D29"/>
    <w:rsid w:val="00086C0E"/>
    <w:rsid w:val="000871B2"/>
    <w:rsid w:val="00087FD7"/>
    <w:rsid w:val="00090058"/>
    <w:rsid w:val="00090473"/>
    <w:rsid w:val="00090885"/>
    <w:rsid w:val="00090ABA"/>
    <w:rsid w:val="0009133E"/>
    <w:rsid w:val="000926CD"/>
    <w:rsid w:val="000927E9"/>
    <w:rsid w:val="00092861"/>
    <w:rsid w:val="00092F0E"/>
    <w:rsid w:val="00092FB0"/>
    <w:rsid w:val="0009301F"/>
    <w:rsid w:val="000936C2"/>
    <w:rsid w:val="00094200"/>
    <w:rsid w:val="00094506"/>
    <w:rsid w:val="000945B9"/>
    <w:rsid w:val="000948BD"/>
    <w:rsid w:val="0009526D"/>
    <w:rsid w:val="00095CE7"/>
    <w:rsid w:val="00095F01"/>
    <w:rsid w:val="000961D3"/>
    <w:rsid w:val="0009642E"/>
    <w:rsid w:val="000964BD"/>
    <w:rsid w:val="000965FB"/>
    <w:rsid w:val="00096A76"/>
    <w:rsid w:val="00096BDB"/>
    <w:rsid w:val="00096F0B"/>
    <w:rsid w:val="00096F35"/>
    <w:rsid w:val="00097A72"/>
    <w:rsid w:val="000A011D"/>
    <w:rsid w:val="000A0556"/>
    <w:rsid w:val="000A111D"/>
    <w:rsid w:val="000A1432"/>
    <w:rsid w:val="000A1A4A"/>
    <w:rsid w:val="000A1C63"/>
    <w:rsid w:val="000A1E04"/>
    <w:rsid w:val="000A2300"/>
    <w:rsid w:val="000A2374"/>
    <w:rsid w:val="000A2673"/>
    <w:rsid w:val="000A27D9"/>
    <w:rsid w:val="000A2E92"/>
    <w:rsid w:val="000A3041"/>
    <w:rsid w:val="000A44BE"/>
    <w:rsid w:val="000A4A79"/>
    <w:rsid w:val="000A524E"/>
    <w:rsid w:val="000A54F5"/>
    <w:rsid w:val="000A674E"/>
    <w:rsid w:val="000A6752"/>
    <w:rsid w:val="000A7056"/>
    <w:rsid w:val="000A7CC8"/>
    <w:rsid w:val="000B09BF"/>
    <w:rsid w:val="000B0D41"/>
    <w:rsid w:val="000B10D3"/>
    <w:rsid w:val="000B11AA"/>
    <w:rsid w:val="000B1BDC"/>
    <w:rsid w:val="000B1C37"/>
    <w:rsid w:val="000B2CB9"/>
    <w:rsid w:val="000B2D71"/>
    <w:rsid w:val="000B302A"/>
    <w:rsid w:val="000B363C"/>
    <w:rsid w:val="000B395C"/>
    <w:rsid w:val="000B3EF1"/>
    <w:rsid w:val="000B51BD"/>
    <w:rsid w:val="000B560B"/>
    <w:rsid w:val="000B5EAF"/>
    <w:rsid w:val="000B65F2"/>
    <w:rsid w:val="000B7521"/>
    <w:rsid w:val="000C0ED5"/>
    <w:rsid w:val="000C1A11"/>
    <w:rsid w:val="000C22A1"/>
    <w:rsid w:val="000C22D9"/>
    <w:rsid w:val="000C3169"/>
    <w:rsid w:val="000C36F3"/>
    <w:rsid w:val="000C4D0D"/>
    <w:rsid w:val="000C5094"/>
    <w:rsid w:val="000C50EB"/>
    <w:rsid w:val="000C556E"/>
    <w:rsid w:val="000C5B4E"/>
    <w:rsid w:val="000C5E3F"/>
    <w:rsid w:val="000C6889"/>
    <w:rsid w:val="000C693C"/>
    <w:rsid w:val="000C69B7"/>
    <w:rsid w:val="000C7375"/>
    <w:rsid w:val="000C7500"/>
    <w:rsid w:val="000D004D"/>
    <w:rsid w:val="000D0976"/>
    <w:rsid w:val="000D0BC5"/>
    <w:rsid w:val="000D0D49"/>
    <w:rsid w:val="000D0F82"/>
    <w:rsid w:val="000D12EF"/>
    <w:rsid w:val="000D140F"/>
    <w:rsid w:val="000D28B3"/>
    <w:rsid w:val="000D3212"/>
    <w:rsid w:val="000D36E0"/>
    <w:rsid w:val="000D37DA"/>
    <w:rsid w:val="000D3C13"/>
    <w:rsid w:val="000D409E"/>
    <w:rsid w:val="000D427C"/>
    <w:rsid w:val="000D4842"/>
    <w:rsid w:val="000D57DC"/>
    <w:rsid w:val="000D64FE"/>
    <w:rsid w:val="000D6D68"/>
    <w:rsid w:val="000D6DB7"/>
    <w:rsid w:val="000D6ED7"/>
    <w:rsid w:val="000D71D8"/>
    <w:rsid w:val="000D7202"/>
    <w:rsid w:val="000D7459"/>
    <w:rsid w:val="000D7486"/>
    <w:rsid w:val="000D77F5"/>
    <w:rsid w:val="000D7866"/>
    <w:rsid w:val="000D7C32"/>
    <w:rsid w:val="000E01F3"/>
    <w:rsid w:val="000E0A5B"/>
    <w:rsid w:val="000E138F"/>
    <w:rsid w:val="000E15D9"/>
    <w:rsid w:val="000E206A"/>
    <w:rsid w:val="000E2E3A"/>
    <w:rsid w:val="000E3C28"/>
    <w:rsid w:val="000E43AC"/>
    <w:rsid w:val="000E5C6F"/>
    <w:rsid w:val="000E5EF0"/>
    <w:rsid w:val="000E5F1D"/>
    <w:rsid w:val="000E63FA"/>
    <w:rsid w:val="000E6CE6"/>
    <w:rsid w:val="000F01A9"/>
    <w:rsid w:val="000F0533"/>
    <w:rsid w:val="000F0F1E"/>
    <w:rsid w:val="000F1108"/>
    <w:rsid w:val="000F1259"/>
    <w:rsid w:val="000F1601"/>
    <w:rsid w:val="000F19C7"/>
    <w:rsid w:val="000F21ED"/>
    <w:rsid w:val="000F2A8F"/>
    <w:rsid w:val="000F2D50"/>
    <w:rsid w:val="000F2DC9"/>
    <w:rsid w:val="000F2FA2"/>
    <w:rsid w:val="000F3321"/>
    <w:rsid w:val="000F35CD"/>
    <w:rsid w:val="000F3AD0"/>
    <w:rsid w:val="000F42FC"/>
    <w:rsid w:val="000F4ECC"/>
    <w:rsid w:val="000F50C2"/>
    <w:rsid w:val="000F5297"/>
    <w:rsid w:val="000F5317"/>
    <w:rsid w:val="000F57BC"/>
    <w:rsid w:val="000F5BCB"/>
    <w:rsid w:val="000F6284"/>
    <w:rsid w:val="000F6650"/>
    <w:rsid w:val="000F6A0A"/>
    <w:rsid w:val="000F6FF4"/>
    <w:rsid w:val="000F7699"/>
    <w:rsid w:val="000F7AF1"/>
    <w:rsid w:val="000F7D31"/>
    <w:rsid w:val="00100E98"/>
    <w:rsid w:val="001016B9"/>
    <w:rsid w:val="00102306"/>
    <w:rsid w:val="00102DB9"/>
    <w:rsid w:val="00103370"/>
    <w:rsid w:val="00103A7B"/>
    <w:rsid w:val="0010468D"/>
    <w:rsid w:val="0010532C"/>
    <w:rsid w:val="0010584A"/>
    <w:rsid w:val="00105E4A"/>
    <w:rsid w:val="00107E25"/>
    <w:rsid w:val="00107E40"/>
    <w:rsid w:val="00110CF0"/>
    <w:rsid w:val="0011134C"/>
    <w:rsid w:val="0011137F"/>
    <w:rsid w:val="001114EF"/>
    <w:rsid w:val="00111B30"/>
    <w:rsid w:val="00113000"/>
    <w:rsid w:val="001138C2"/>
    <w:rsid w:val="00113DCD"/>
    <w:rsid w:val="00113F90"/>
    <w:rsid w:val="001145E4"/>
    <w:rsid w:val="00114918"/>
    <w:rsid w:val="00115188"/>
    <w:rsid w:val="001156D2"/>
    <w:rsid w:val="00115891"/>
    <w:rsid w:val="00116214"/>
    <w:rsid w:val="001162C1"/>
    <w:rsid w:val="00116345"/>
    <w:rsid w:val="00117418"/>
    <w:rsid w:val="00117CD7"/>
    <w:rsid w:val="00120053"/>
    <w:rsid w:val="001201FA"/>
    <w:rsid w:val="00120273"/>
    <w:rsid w:val="001209F2"/>
    <w:rsid w:val="00120EC6"/>
    <w:rsid w:val="00121373"/>
    <w:rsid w:val="001216A5"/>
    <w:rsid w:val="00121CA9"/>
    <w:rsid w:val="001221D2"/>
    <w:rsid w:val="00122338"/>
    <w:rsid w:val="00122621"/>
    <w:rsid w:val="00122CAE"/>
    <w:rsid w:val="00123362"/>
    <w:rsid w:val="001235F8"/>
    <w:rsid w:val="00123D47"/>
    <w:rsid w:val="0012429D"/>
    <w:rsid w:val="001246A5"/>
    <w:rsid w:val="0012508B"/>
    <w:rsid w:val="00125A4C"/>
    <w:rsid w:val="00125B66"/>
    <w:rsid w:val="0012699B"/>
    <w:rsid w:val="00126B52"/>
    <w:rsid w:val="001274EF"/>
    <w:rsid w:val="00127DFD"/>
    <w:rsid w:val="00130256"/>
    <w:rsid w:val="001311C4"/>
    <w:rsid w:val="00131796"/>
    <w:rsid w:val="00131C68"/>
    <w:rsid w:val="001326AD"/>
    <w:rsid w:val="00132F43"/>
    <w:rsid w:val="00133CE0"/>
    <w:rsid w:val="001348CD"/>
    <w:rsid w:val="0013517F"/>
    <w:rsid w:val="00135309"/>
    <w:rsid w:val="001355D1"/>
    <w:rsid w:val="001358A9"/>
    <w:rsid w:val="00135DAD"/>
    <w:rsid w:val="001369E8"/>
    <w:rsid w:val="00136DD9"/>
    <w:rsid w:val="001379BA"/>
    <w:rsid w:val="00137CA2"/>
    <w:rsid w:val="00140412"/>
    <w:rsid w:val="0014063B"/>
    <w:rsid w:val="00140674"/>
    <w:rsid w:val="00140C4C"/>
    <w:rsid w:val="00140E21"/>
    <w:rsid w:val="00140EC0"/>
    <w:rsid w:val="00140ED2"/>
    <w:rsid w:val="001411B8"/>
    <w:rsid w:val="001417D8"/>
    <w:rsid w:val="001422E8"/>
    <w:rsid w:val="00142603"/>
    <w:rsid w:val="00142AD9"/>
    <w:rsid w:val="0014355C"/>
    <w:rsid w:val="001441D5"/>
    <w:rsid w:val="001447DB"/>
    <w:rsid w:val="001447EC"/>
    <w:rsid w:val="00145844"/>
    <w:rsid w:val="00145BED"/>
    <w:rsid w:val="00145FB7"/>
    <w:rsid w:val="0014648B"/>
    <w:rsid w:val="00146C04"/>
    <w:rsid w:val="001472B5"/>
    <w:rsid w:val="001475BF"/>
    <w:rsid w:val="00147793"/>
    <w:rsid w:val="001508CC"/>
    <w:rsid w:val="00150A0D"/>
    <w:rsid w:val="00151949"/>
    <w:rsid w:val="00151B33"/>
    <w:rsid w:val="0015219F"/>
    <w:rsid w:val="0015227D"/>
    <w:rsid w:val="001533F7"/>
    <w:rsid w:val="001536D2"/>
    <w:rsid w:val="001537A4"/>
    <w:rsid w:val="00154158"/>
    <w:rsid w:val="00154FCF"/>
    <w:rsid w:val="0015501C"/>
    <w:rsid w:val="001554D2"/>
    <w:rsid w:val="00155C11"/>
    <w:rsid w:val="0015634F"/>
    <w:rsid w:val="001565BC"/>
    <w:rsid w:val="0015663D"/>
    <w:rsid w:val="001605D1"/>
    <w:rsid w:val="00160673"/>
    <w:rsid w:val="001606D5"/>
    <w:rsid w:val="00160FF2"/>
    <w:rsid w:val="001622D9"/>
    <w:rsid w:val="00162589"/>
    <w:rsid w:val="0016265C"/>
    <w:rsid w:val="00162805"/>
    <w:rsid w:val="001629F8"/>
    <w:rsid w:val="00163144"/>
    <w:rsid w:val="00163252"/>
    <w:rsid w:val="00163BC2"/>
    <w:rsid w:val="00163EB0"/>
    <w:rsid w:val="001644D0"/>
    <w:rsid w:val="00164C20"/>
    <w:rsid w:val="001650CD"/>
    <w:rsid w:val="0016531E"/>
    <w:rsid w:val="00165374"/>
    <w:rsid w:val="00165405"/>
    <w:rsid w:val="001656D0"/>
    <w:rsid w:val="00165FBC"/>
    <w:rsid w:val="00166043"/>
    <w:rsid w:val="00166170"/>
    <w:rsid w:val="001666B3"/>
    <w:rsid w:val="00166AB5"/>
    <w:rsid w:val="00166ABD"/>
    <w:rsid w:val="00166ACC"/>
    <w:rsid w:val="00166B37"/>
    <w:rsid w:val="0017009A"/>
    <w:rsid w:val="0017114E"/>
    <w:rsid w:val="00171A00"/>
    <w:rsid w:val="00171B11"/>
    <w:rsid w:val="001721BD"/>
    <w:rsid w:val="0017229B"/>
    <w:rsid w:val="001727EC"/>
    <w:rsid w:val="00172A1E"/>
    <w:rsid w:val="00172BF3"/>
    <w:rsid w:val="00172E4B"/>
    <w:rsid w:val="00173017"/>
    <w:rsid w:val="001735BF"/>
    <w:rsid w:val="0017498B"/>
    <w:rsid w:val="00174FE9"/>
    <w:rsid w:val="001753AB"/>
    <w:rsid w:val="00175DAD"/>
    <w:rsid w:val="00175DF0"/>
    <w:rsid w:val="00175F61"/>
    <w:rsid w:val="00176705"/>
    <w:rsid w:val="00176B5D"/>
    <w:rsid w:val="00177548"/>
    <w:rsid w:val="00177687"/>
    <w:rsid w:val="001779DD"/>
    <w:rsid w:val="00177D9A"/>
    <w:rsid w:val="0018099B"/>
    <w:rsid w:val="00180E74"/>
    <w:rsid w:val="00180FD8"/>
    <w:rsid w:val="0018197F"/>
    <w:rsid w:val="00181D95"/>
    <w:rsid w:val="00182426"/>
    <w:rsid w:val="00182AFA"/>
    <w:rsid w:val="001830B7"/>
    <w:rsid w:val="001831D0"/>
    <w:rsid w:val="0018353A"/>
    <w:rsid w:val="00183839"/>
    <w:rsid w:val="00184190"/>
    <w:rsid w:val="0018506B"/>
    <w:rsid w:val="001853C8"/>
    <w:rsid w:val="00186726"/>
    <w:rsid w:val="00186D2B"/>
    <w:rsid w:val="001905E6"/>
    <w:rsid w:val="00190880"/>
    <w:rsid w:val="00190B40"/>
    <w:rsid w:val="00190D9A"/>
    <w:rsid w:val="001910D0"/>
    <w:rsid w:val="001911CE"/>
    <w:rsid w:val="001914BA"/>
    <w:rsid w:val="00191F6A"/>
    <w:rsid w:val="00193321"/>
    <w:rsid w:val="00193572"/>
    <w:rsid w:val="00193A36"/>
    <w:rsid w:val="001944C6"/>
    <w:rsid w:val="00194C4C"/>
    <w:rsid w:val="00194D4F"/>
    <w:rsid w:val="00194E77"/>
    <w:rsid w:val="001950A9"/>
    <w:rsid w:val="00195C7A"/>
    <w:rsid w:val="00195DDE"/>
    <w:rsid w:val="00195E8D"/>
    <w:rsid w:val="001960B1"/>
    <w:rsid w:val="00197B90"/>
    <w:rsid w:val="00197EEE"/>
    <w:rsid w:val="001A0557"/>
    <w:rsid w:val="001A275E"/>
    <w:rsid w:val="001A27EF"/>
    <w:rsid w:val="001A299E"/>
    <w:rsid w:val="001A2E38"/>
    <w:rsid w:val="001A324C"/>
    <w:rsid w:val="001A3B06"/>
    <w:rsid w:val="001A47C3"/>
    <w:rsid w:val="001A49B6"/>
    <w:rsid w:val="001A4E65"/>
    <w:rsid w:val="001A5535"/>
    <w:rsid w:val="001A5ACD"/>
    <w:rsid w:val="001A5B28"/>
    <w:rsid w:val="001A5C81"/>
    <w:rsid w:val="001A5D3E"/>
    <w:rsid w:val="001A6039"/>
    <w:rsid w:val="001A6156"/>
    <w:rsid w:val="001A6198"/>
    <w:rsid w:val="001A6A4F"/>
    <w:rsid w:val="001A77E1"/>
    <w:rsid w:val="001A7A01"/>
    <w:rsid w:val="001A7C93"/>
    <w:rsid w:val="001B1177"/>
    <w:rsid w:val="001B12D0"/>
    <w:rsid w:val="001B16A6"/>
    <w:rsid w:val="001B1B6D"/>
    <w:rsid w:val="001B1F96"/>
    <w:rsid w:val="001B250C"/>
    <w:rsid w:val="001B2DD6"/>
    <w:rsid w:val="001B3223"/>
    <w:rsid w:val="001B3225"/>
    <w:rsid w:val="001B33B6"/>
    <w:rsid w:val="001B360C"/>
    <w:rsid w:val="001B441A"/>
    <w:rsid w:val="001B4654"/>
    <w:rsid w:val="001B4773"/>
    <w:rsid w:val="001B5657"/>
    <w:rsid w:val="001B568F"/>
    <w:rsid w:val="001B651F"/>
    <w:rsid w:val="001B679D"/>
    <w:rsid w:val="001B6970"/>
    <w:rsid w:val="001B6CB8"/>
    <w:rsid w:val="001B6D6F"/>
    <w:rsid w:val="001B75C0"/>
    <w:rsid w:val="001B7DCF"/>
    <w:rsid w:val="001C0700"/>
    <w:rsid w:val="001C0B21"/>
    <w:rsid w:val="001C19F7"/>
    <w:rsid w:val="001C1C6A"/>
    <w:rsid w:val="001C207C"/>
    <w:rsid w:val="001C2712"/>
    <w:rsid w:val="001C3013"/>
    <w:rsid w:val="001C35E0"/>
    <w:rsid w:val="001C3742"/>
    <w:rsid w:val="001C3BAF"/>
    <w:rsid w:val="001C45A6"/>
    <w:rsid w:val="001C48B1"/>
    <w:rsid w:val="001C48C1"/>
    <w:rsid w:val="001C4936"/>
    <w:rsid w:val="001C4FB7"/>
    <w:rsid w:val="001C7989"/>
    <w:rsid w:val="001D01F6"/>
    <w:rsid w:val="001D0350"/>
    <w:rsid w:val="001D11D4"/>
    <w:rsid w:val="001D1527"/>
    <w:rsid w:val="001D180D"/>
    <w:rsid w:val="001D1E43"/>
    <w:rsid w:val="001D1EA9"/>
    <w:rsid w:val="001D26E9"/>
    <w:rsid w:val="001D28FC"/>
    <w:rsid w:val="001D35B2"/>
    <w:rsid w:val="001D3AC6"/>
    <w:rsid w:val="001D451F"/>
    <w:rsid w:val="001D4684"/>
    <w:rsid w:val="001D4EF5"/>
    <w:rsid w:val="001D523B"/>
    <w:rsid w:val="001D5656"/>
    <w:rsid w:val="001D70B3"/>
    <w:rsid w:val="001D75D9"/>
    <w:rsid w:val="001E0279"/>
    <w:rsid w:val="001E0417"/>
    <w:rsid w:val="001E0B0C"/>
    <w:rsid w:val="001E0B73"/>
    <w:rsid w:val="001E0BF8"/>
    <w:rsid w:val="001E181E"/>
    <w:rsid w:val="001E1BE9"/>
    <w:rsid w:val="001E2EB2"/>
    <w:rsid w:val="001E331E"/>
    <w:rsid w:val="001E458B"/>
    <w:rsid w:val="001E5A66"/>
    <w:rsid w:val="001E676B"/>
    <w:rsid w:val="001E6876"/>
    <w:rsid w:val="001E69F6"/>
    <w:rsid w:val="001E70BE"/>
    <w:rsid w:val="001E7CF0"/>
    <w:rsid w:val="001F032F"/>
    <w:rsid w:val="001F0D68"/>
    <w:rsid w:val="001F1101"/>
    <w:rsid w:val="001F172D"/>
    <w:rsid w:val="001F1831"/>
    <w:rsid w:val="001F2223"/>
    <w:rsid w:val="001F2527"/>
    <w:rsid w:val="001F2792"/>
    <w:rsid w:val="001F289A"/>
    <w:rsid w:val="001F2AF5"/>
    <w:rsid w:val="001F34A1"/>
    <w:rsid w:val="001F371E"/>
    <w:rsid w:val="001F4380"/>
    <w:rsid w:val="001F45F1"/>
    <w:rsid w:val="001F4746"/>
    <w:rsid w:val="001F4FA9"/>
    <w:rsid w:val="001F524D"/>
    <w:rsid w:val="001F5D23"/>
    <w:rsid w:val="001F5E37"/>
    <w:rsid w:val="001F5FEF"/>
    <w:rsid w:val="001F68B7"/>
    <w:rsid w:val="001F7B7F"/>
    <w:rsid w:val="001F7DF5"/>
    <w:rsid w:val="001F7E3D"/>
    <w:rsid w:val="00201183"/>
    <w:rsid w:val="002019B1"/>
    <w:rsid w:val="00201B4B"/>
    <w:rsid w:val="00202087"/>
    <w:rsid w:val="0020318B"/>
    <w:rsid w:val="0020347A"/>
    <w:rsid w:val="00203D21"/>
    <w:rsid w:val="00203FAB"/>
    <w:rsid w:val="00204417"/>
    <w:rsid w:val="00204626"/>
    <w:rsid w:val="00204F89"/>
    <w:rsid w:val="00205653"/>
    <w:rsid w:val="00205683"/>
    <w:rsid w:val="00205B72"/>
    <w:rsid w:val="0020611D"/>
    <w:rsid w:val="002070CD"/>
    <w:rsid w:val="00207839"/>
    <w:rsid w:val="00210222"/>
    <w:rsid w:val="002110F2"/>
    <w:rsid w:val="00211176"/>
    <w:rsid w:val="00211D3A"/>
    <w:rsid w:val="00211E89"/>
    <w:rsid w:val="00211F93"/>
    <w:rsid w:val="00212331"/>
    <w:rsid w:val="00212441"/>
    <w:rsid w:val="00212E90"/>
    <w:rsid w:val="00213050"/>
    <w:rsid w:val="002134EC"/>
    <w:rsid w:val="00213A75"/>
    <w:rsid w:val="00213DD9"/>
    <w:rsid w:val="002141FE"/>
    <w:rsid w:val="0021440A"/>
    <w:rsid w:val="0021452D"/>
    <w:rsid w:val="00214AC1"/>
    <w:rsid w:val="00214FF5"/>
    <w:rsid w:val="00215590"/>
    <w:rsid w:val="00215AEA"/>
    <w:rsid w:val="00216BC8"/>
    <w:rsid w:val="00216DC2"/>
    <w:rsid w:val="0021771A"/>
    <w:rsid w:val="00220AEF"/>
    <w:rsid w:val="00220DC8"/>
    <w:rsid w:val="002210E6"/>
    <w:rsid w:val="00221ACA"/>
    <w:rsid w:val="00221D38"/>
    <w:rsid w:val="00221DA8"/>
    <w:rsid w:val="0022209C"/>
    <w:rsid w:val="002220EF"/>
    <w:rsid w:val="002223F6"/>
    <w:rsid w:val="00222B68"/>
    <w:rsid w:val="00222D3A"/>
    <w:rsid w:val="00223A4D"/>
    <w:rsid w:val="002240B5"/>
    <w:rsid w:val="0022412C"/>
    <w:rsid w:val="00224B03"/>
    <w:rsid w:val="00224D5B"/>
    <w:rsid w:val="002250DC"/>
    <w:rsid w:val="002253EF"/>
    <w:rsid w:val="00225A3F"/>
    <w:rsid w:val="0022708F"/>
    <w:rsid w:val="002270F3"/>
    <w:rsid w:val="00230B3B"/>
    <w:rsid w:val="002312D0"/>
    <w:rsid w:val="002313C2"/>
    <w:rsid w:val="00231462"/>
    <w:rsid w:val="002314F3"/>
    <w:rsid w:val="0023156D"/>
    <w:rsid w:val="00231F77"/>
    <w:rsid w:val="00232110"/>
    <w:rsid w:val="0023226F"/>
    <w:rsid w:val="0023343C"/>
    <w:rsid w:val="002339F4"/>
    <w:rsid w:val="00233D81"/>
    <w:rsid w:val="002345E4"/>
    <w:rsid w:val="00234FB8"/>
    <w:rsid w:val="00235341"/>
    <w:rsid w:val="002356B3"/>
    <w:rsid w:val="002356F8"/>
    <w:rsid w:val="00235779"/>
    <w:rsid w:val="00236480"/>
    <w:rsid w:val="00236C8E"/>
    <w:rsid w:val="00237EC4"/>
    <w:rsid w:val="002402FE"/>
    <w:rsid w:val="002405C1"/>
    <w:rsid w:val="00240C36"/>
    <w:rsid w:val="002412E1"/>
    <w:rsid w:val="0024178A"/>
    <w:rsid w:val="00241967"/>
    <w:rsid w:val="00241974"/>
    <w:rsid w:val="00241A9E"/>
    <w:rsid w:val="00241B6D"/>
    <w:rsid w:val="00242459"/>
    <w:rsid w:val="00242519"/>
    <w:rsid w:val="0024302B"/>
    <w:rsid w:val="0024306D"/>
    <w:rsid w:val="002430DB"/>
    <w:rsid w:val="0024312C"/>
    <w:rsid w:val="00243856"/>
    <w:rsid w:val="00243882"/>
    <w:rsid w:val="002439CC"/>
    <w:rsid w:val="00243D7F"/>
    <w:rsid w:val="00244392"/>
    <w:rsid w:val="0024495C"/>
    <w:rsid w:val="00245F92"/>
    <w:rsid w:val="002464B0"/>
    <w:rsid w:val="00246ADD"/>
    <w:rsid w:val="00247332"/>
    <w:rsid w:val="00247D98"/>
    <w:rsid w:val="00250154"/>
    <w:rsid w:val="0025074F"/>
    <w:rsid w:val="00250994"/>
    <w:rsid w:val="002511CC"/>
    <w:rsid w:val="002515B9"/>
    <w:rsid w:val="0025166D"/>
    <w:rsid w:val="0025181B"/>
    <w:rsid w:val="00252A70"/>
    <w:rsid w:val="00252C3B"/>
    <w:rsid w:val="002531BB"/>
    <w:rsid w:val="00254536"/>
    <w:rsid w:val="00254ADF"/>
    <w:rsid w:val="00254BA6"/>
    <w:rsid w:val="00254EC9"/>
    <w:rsid w:val="00254F96"/>
    <w:rsid w:val="00255E79"/>
    <w:rsid w:val="00255F7A"/>
    <w:rsid w:val="0025628D"/>
    <w:rsid w:val="002565F1"/>
    <w:rsid w:val="0025709A"/>
    <w:rsid w:val="0025762D"/>
    <w:rsid w:val="0025767F"/>
    <w:rsid w:val="00257DBD"/>
    <w:rsid w:val="0026028D"/>
    <w:rsid w:val="0026098A"/>
    <w:rsid w:val="00261078"/>
    <w:rsid w:val="002611F3"/>
    <w:rsid w:val="002612F4"/>
    <w:rsid w:val="0026130E"/>
    <w:rsid w:val="0026185F"/>
    <w:rsid w:val="00262056"/>
    <w:rsid w:val="00262D90"/>
    <w:rsid w:val="00262E7B"/>
    <w:rsid w:val="00262F7A"/>
    <w:rsid w:val="00263461"/>
    <w:rsid w:val="002637AF"/>
    <w:rsid w:val="00264075"/>
    <w:rsid w:val="0026422F"/>
    <w:rsid w:val="00264484"/>
    <w:rsid w:val="00264EC0"/>
    <w:rsid w:val="00265A4D"/>
    <w:rsid w:val="00266CEF"/>
    <w:rsid w:val="00267481"/>
    <w:rsid w:val="002677CF"/>
    <w:rsid w:val="00270099"/>
    <w:rsid w:val="002706DE"/>
    <w:rsid w:val="00270EBB"/>
    <w:rsid w:val="00270F16"/>
    <w:rsid w:val="002715FA"/>
    <w:rsid w:val="00272A33"/>
    <w:rsid w:val="00272C3A"/>
    <w:rsid w:val="0027397D"/>
    <w:rsid w:val="00273B98"/>
    <w:rsid w:val="00273FF5"/>
    <w:rsid w:val="00274551"/>
    <w:rsid w:val="00274A0F"/>
    <w:rsid w:val="002752EF"/>
    <w:rsid w:val="00275363"/>
    <w:rsid w:val="0027679A"/>
    <w:rsid w:val="00276F41"/>
    <w:rsid w:val="0027729A"/>
    <w:rsid w:val="00277505"/>
    <w:rsid w:val="00277801"/>
    <w:rsid w:val="00277B3E"/>
    <w:rsid w:val="00280818"/>
    <w:rsid w:val="00280BD8"/>
    <w:rsid w:val="00280BE5"/>
    <w:rsid w:val="002812C5"/>
    <w:rsid w:val="00281E19"/>
    <w:rsid w:val="00282931"/>
    <w:rsid w:val="00282D3C"/>
    <w:rsid w:val="002847C9"/>
    <w:rsid w:val="00285168"/>
    <w:rsid w:val="00285183"/>
    <w:rsid w:val="002866BF"/>
    <w:rsid w:val="002866D4"/>
    <w:rsid w:val="00286BF4"/>
    <w:rsid w:val="00287697"/>
    <w:rsid w:val="00287C8F"/>
    <w:rsid w:val="0029169B"/>
    <w:rsid w:val="00291BAE"/>
    <w:rsid w:val="00291D54"/>
    <w:rsid w:val="00291F38"/>
    <w:rsid w:val="00292AD7"/>
    <w:rsid w:val="0029329C"/>
    <w:rsid w:val="002935EE"/>
    <w:rsid w:val="00293D3A"/>
    <w:rsid w:val="00293EB3"/>
    <w:rsid w:val="00293F74"/>
    <w:rsid w:val="00294882"/>
    <w:rsid w:val="00294BD7"/>
    <w:rsid w:val="0029541E"/>
    <w:rsid w:val="0029599C"/>
    <w:rsid w:val="00295FD8"/>
    <w:rsid w:val="0029634A"/>
    <w:rsid w:val="002969A2"/>
    <w:rsid w:val="00296A97"/>
    <w:rsid w:val="00296CA8"/>
    <w:rsid w:val="00297835"/>
    <w:rsid w:val="002A0A01"/>
    <w:rsid w:val="002A0E6E"/>
    <w:rsid w:val="002A10EA"/>
    <w:rsid w:val="002A20A2"/>
    <w:rsid w:val="002A262B"/>
    <w:rsid w:val="002A2716"/>
    <w:rsid w:val="002A2C74"/>
    <w:rsid w:val="002A2FF0"/>
    <w:rsid w:val="002A3133"/>
    <w:rsid w:val="002A3B9D"/>
    <w:rsid w:val="002A3D2F"/>
    <w:rsid w:val="002A4E34"/>
    <w:rsid w:val="002A4F72"/>
    <w:rsid w:val="002A5075"/>
    <w:rsid w:val="002A631E"/>
    <w:rsid w:val="002A6FC9"/>
    <w:rsid w:val="002A6FEA"/>
    <w:rsid w:val="002A75B0"/>
    <w:rsid w:val="002B0794"/>
    <w:rsid w:val="002B08C7"/>
    <w:rsid w:val="002B1029"/>
    <w:rsid w:val="002B19D4"/>
    <w:rsid w:val="002B1BB6"/>
    <w:rsid w:val="002B2266"/>
    <w:rsid w:val="002B2323"/>
    <w:rsid w:val="002B2832"/>
    <w:rsid w:val="002B286A"/>
    <w:rsid w:val="002B31F2"/>
    <w:rsid w:val="002B43EA"/>
    <w:rsid w:val="002B48FC"/>
    <w:rsid w:val="002B49AA"/>
    <w:rsid w:val="002B4A70"/>
    <w:rsid w:val="002B4F46"/>
    <w:rsid w:val="002B5561"/>
    <w:rsid w:val="002B5935"/>
    <w:rsid w:val="002B5E2D"/>
    <w:rsid w:val="002B6E30"/>
    <w:rsid w:val="002C0344"/>
    <w:rsid w:val="002C05EF"/>
    <w:rsid w:val="002C1266"/>
    <w:rsid w:val="002C1644"/>
    <w:rsid w:val="002C17A6"/>
    <w:rsid w:val="002C17BC"/>
    <w:rsid w:val="002C1E3D"/>
    <w:rsid w:val="002C33C6"/>
    <w:rsid w:val="002C43BA"/>
    <w:rsid w:val="002C49CA"/>
    <w:rsid w:val="002C5217"/>
    <w:rsid w:val="002C580B"/>
    <w:rsid w:val="002C5B8F"/>
    <w:rsid w:val="002C66AD"/>
    <w:rsid w:val="002C697B"/>
    <w:rsid w:val="002C7CAA"/>
    <w:rsid w:val="002C7D2C"/>
    <w:rsid w:val="002C7D5E"/>
    <w:rsid w:val="002D0020"/>
    <w:rsid w:val="002D10BF"/>
    <w:rsid w:val="002D11D0"/>
    <w:rsid w:val="002D1994"/>
    <w:rsid w:val="002D25E1"/>
    <w:rsid w:val="002D2AF5"/>
    <w:rsid w:val="002D380E"/>
    <w:rsid w:val="002D38CC"/>
    <w:rsid w:val="002D3CFC"/>
    <w:rsid w:val="002D3E92"/>
    <w:rsid w:val="002D3FD8"/>
    <w:rsid w:val="002D4670"/>
    <w:rsid w:val="002D4941"/>
    <w:rsid w:val="002D4E92"/>
    <w:rsid w:val="002D584B"/>
    <w:rsid w:val="002D5A44"/>
    <w:rsid w:val="002D6371"/>
    <w:rsid w:val="002D64D1"/>
    <w:rsid w:val="002D6C7F"/>
    <w:rsid w:val="002D6D78"/>
    <w:rsid w:val="002D7323"/>
    <w:rsid w:val="002D76BF"/>
    <w:rsid w:val="002D77E9"/>
    <w:rsid w:val="002D7800"/>
    <w:rsid w:val="002D7C86"/>
    <w:rsid w:val="002E05A0"/>
    <w:rsid w:val="002E06F3"/>
    <w:rsid w:val="002E07F4"/>
    <w:rsid w:val="002E0A4D"/>
    <w:rsid w:val="002E1092"/>
    <w:rsid w:val="002E10DC"/>
    <w:rsid w:val="002E10EC"/>
    <w:rsid w:val="002E12E3"/>
    <w:rsid w:val="002E1BBC"/>
    <w:rsid w:val="002E3E95"/>
    <w:rsid w:val="002E4385"/>
    <w:rsid w:val="002E49D6"/>
    <w:rsid w:val="002E4F5C"/>
    <w:rsid w:val="002E5402"/>
    <w:rsid w:val="002E7494"/>
    <w:rsid w:val="002E77B6"/>
    <w:rsid w:val="002E7945"/>
    <w:rsid w:val="002F0368"/>
    <w:rsid w:val="002F0F02"/>
    <w:rsid w:val="002F18F9"/>
    <w:rsid w:val="002F1962"/>
    <w:rsid w:val="002F2394"/>
    <w:rsid w:val="002F28FC"/>
    <w:rsid w:val="002F3505"/>
    <w:rsid w:val="002F3FCB"/>
    <w:rsid w:val="002F4EA3"/>
    <w:rsid w:val="002F52F0"/>
    <w:rsid w:val="002F6375"/>
    <w:rsid w:val="002F666E"/>
    <w:rsid w:val="002F698D"/>
    <w:rsid w:val="002F76B6"/>
    <w:rsid w:val="002F7859"/>
    <w:rsid w:val="002F7D28"/>
    <w:rsid w:val="003004AA"/>
    <w:rsid w:val="00301A45"/>
    <w:rsid w:val="0030221C"/>
    <w:rsid w:val="003023C4"/>
    <w:rsid w:val="00302B04"/>
    <w:rsid w:val="00302DBA"/>
    <w:rsid w:val="00303323"/>
    <w:rsid w:val="0030345F"/>
    <w:rsid w:val="003047D4"/>
    <w:rsid w:val="00304995"/>
    <w:rsid w:val="00304BA1"/>
    <w:rsid w:val="00304CF9"/>
    <w:rsid w:val="00306122"/>
    <w:rsid w:val="0030633C"/>
    <w:rsid w:val="00306D72"/>
    <w:rsid w:val="003070DC"/>
    <w:rsid w:val="0030710F"/>
    <w:rsid w:val="00307527"/>
    <w:rsid w:val="00307ED2"/>
    <w:rsid w:val="00312DBE"/>
    <w:rsid w:val="003136AA"/>
    <w:rsid w:val="00314AB0"/>
    <w:rsid w:val="00314D18"/>
    <w:rsid w:val="00314F46"/>
    <w:rsid w:val="00315691"/>
    <w:rsid w:val="00315960"/>
    <w:rsid w:val="00315B2B"/>
    <w:rsid w:val="00315C62"/>
    <w:rsid w:val="0031626F"/>
    <w:rsid w:val="00316BC8"/>
    <w:rsid w:val="00317345"/>
    <w:rsid w:val="003176F1"/>
    <w:rsid w:val="0031771F"/>
    <w:rsid w:val="0031775E"/>
    <w:rsid w:val="00317796"/>
    <w:rsid w:val="00320031"/>
    <w:rsid w:val="003203DD"/>
    <w:rsid w:val="0032041E"/>
    <w:rsid w:val="003204FB"/>
    <w:rsid w:val="0032078E"/>
    <w:rsid w:val="003208B3"/>
    <w:rsid w:val="00320C50"/>
    <w:rsid w:val="00321413"/>
    <w:rsid w:val="003218BF"/>
    <w:rsid w:val="00321916"/>
    <w:rsid w:val="00322279"/>
    <w:rsid w:val="003223B3"/>
    <w:rsid w:val="00322A7D"/>
    <w:rsid w:val="00322B8B"/>
    <w:rsid w:val="0032310B"/>
    <w:rsid w:val="00323502"/>
    <w:rsid w:val="0032376F"/>
    <w:rsid w:val="00323CAD"/>
    <w:rsid w:val="00324140"/>
    <w:rsid w:val="003250A2"/>
    <w:rsid w:val="00325157"/>
    <w:rsid w:val="00325A5B"/>
    <w:rsid w:val="00326797"/>
    <w:rsid w:val="003268C5"/>
    <w:rsid w:val="003269BD"/>
    <w:rsid w:val="0032712F"/>
    <w:rsid w:val="00327FA4"/>
    <w:rsid w:val="00327FC8"/>
    <w:rsid w:val="0033028A"/>
    <w:rsid w:val="003305AB"/>
    <w:rsid w:val="00330A74"/>
    <w:rsid w:val="00330E18"/>
    <w:rsid w:val="00331398"/>
    <w:rsid w:val="003313F7"/>
    <w:rsid w:val="00331671"/>
    <w:rsid w:val="00331A51"/>
    <w:rsid w:val="00331A8C"/>
    <w:rsid w:val="003322A1"/>
    <w:rsid w:val="00332F12"/>
    <w:rsid w:val="00333290"/>
    <w:rsid w:val="0033331A"/>
    <w:rsid w:val="003334FE"/>
    <w:rsid w:val="00333538"/>
    <w:rsid w:val="00334478"/>
    <w:rsid w:val="00335679"/>
    <w:rsid w:val="00335901"/>
    <w:rsid w:val="00335BA1"/>
    <w:rsid w:val="00336F2F"/>
    <w:rsid w:val="0033713F"/>
    <w:rsid w:val="00337260"/>
    <w:rsid w:val="003375F5"/>
    <w:rsid w:val="00337ED6"/>
    <w:rsid w:val="00340DF4"/>
    <w:rsid w:val="0034122C"/>
    <w:rsid w:val="00342765"/>
    <w:rsid w:val="00342867"/>
    <w:rsid w:val="00343115"/>
    <w:rsid w:val="00343A13"/>
    <w:rsid w:val="00343EA3"/>
    <w:rsid w:val="003445A2"/>
    <w:rsid w:val="00344D37"/>
    <w:rsid w:val="00344E39"/>
    <w:rsid w:val="0034516A"/>
    <w:rsid w:val="0034568D"/>
    <w:rsid w:val="0034575D"/>
    <w:rsid w:val="00345DC3"/>
    <w:rsid w:val="00346537"/>
    <w:rsid w:val="00347181"/>
    <w:rsid w:val="003477DA"/>
    <w:rsid w:val="00347D02"/>
    <w:rsid w:val="003502A9"/>
    <w:rsid w:val="003505D1"/>
    <w:rsid w:val="00350AE6"/>
    <w:rsid w:val="003516AB"/>
    <w:rsid w:val="0035183E"/>
    <w:rsid w:val="00351EB8"/>
    <w:rsid w:val="0035285C"/>
    <w:rsid w:val="00353572"/>
    <w:rsid w:val="0035377B"/>
    <w:rsid w:val="003559C0"/>
    <w:rsid w:val="00355A93"/>
    <w:rsid w:val="00356226"/>
    <w:rsid w:val="003562DC"/>
    <w:rsid w:val="00356839"/>
    <w:rsid w:val="00356DA7"/>
    <w:rsid w:val="00356E29"/>
    <w:rsid w:val="00356F60"/>
    <w:rsid w:val="00357686"/>
    <w:rsid w:val="00357991"/>
    <w:rsid w:val="00357AB6"/>
    <w:rsid w:val="00357E51"/>
    <w:rsid w:val="00360637"/>
    <w:rsid w:val="00360646"/>
    <w:rsid w:val="00360BAE"/>
    <w:rsid w:val="00361727"/>
    <w:rsid w:val="00361E6A"/>
    <w:rsid w:val="00362665"/>
    <w:rsid w:val="003640E2"/>
    <w:rsid w:val="003640E7"/>
    <w:rsid w:val="0036457D"/>
    <w:rsid w:val="00364FD5"/>
    <w:rsid w:val="00365472"/>
    <w:rsid w:val="003659DA"/>
    <w:rsid w:val="00365D27"/>
    <w:rsid w:val="00366B46"/>
    <w:rsid w:val="0036708B"/>
    <w:rsid w:val="00367A84"/>
    <w:rsid w:val="00367D2F"/>
    <w:rsid w:val="00370114"/>
    <w:rsid w:val="00370547"/>
    <w:rsid w:val="003708B8"/>
    <w:rsid w:val="0037094E"/>
    <w:rsid w:val="00370EAC"/>
    <w:rsid w:val="00371005"/>
    <w:rsid w:val="00371BA1"/>
    <w:rsid w:val="00371C36"/>
    <w:rsid w:val="00371CB6"/>
    <w:rsid w:val="00371D04"/>
    <w:rsid w:val="0037208D"/>
    <w:rsid w:val="00372284"/>
    <w:rsid w:val="00372F1F"/>
    <w:rsid w:val="00373C6B"/>
    <w:rsid w:val="00373CF5"/>
    <w:rsid w:val="00373FBF"/>
    <w:rsid w:val="0037440E"/>
    <w:rsid w:val="003755E6"/>
    <w:rsid w:val="003759D4"/>
    <w:rsid w:val="00375F47"/>
    <w:rsid w:val="0037691E"/>
    <w:rsid w:val="00376CF7"/>
    <w:rsid w:val="00376D09"/>
    <w:rsid w:val="00377314"/>
    <w:rsid w:val="003777AD"/>
    <w:rsid w:val="003779C2"/>
    <w:rsid w:val="003809C6"/>
    <w:rsid w:val="0038196D"/>
    <w:rsid w:val="003828F8"/>
    <w:rsid w:val="00382B68"/>
    <w:rsid w:val="00384676"/>
    <w:rsid w:val="0038475F"/>
    <w:rsid w:val="0038488F"/>
    <w:rsid w:val="0038514F"/>
    <w:rsid w:val="003855FA"/>
    <w:rsid w:val="003858C9"/>
    <w:rsid w:val="00386901"/>
    <w:rsid w:val="003869EE"/>
    <w:rsid w:val="00386BBB"/>
    <w:rsid w:val="00387010"/>
    <w:rsid w:val="003871DE"/>
    <w:rsid w:val="003912B2"/>
    <w:rsid w:val="00391389"/>
    <w:rsid w:val="00391A1C"/>
    <w:rsid w:val="003920EB"/>
    <w:rsid w:val="00392377"/>
    <w:rsid w:val="00392CDB"/>
    <w:rsid w:val="00392E7F"/>
    <w:rsid w:val="00393978"/>
    <w:rsid w:val="003940F6"/>
    <w:rsid w:val="003941B2"/>
    <w:rsid w:val="0039437C"/>
    <w:rsid w:val="003945B9"/>
    <w:rsid w:val="003953F7"/>
    <w:rsid w:val="0039556D"/>
    <w:rsid w:val="00395667"/>
    <w:rsid w:val="0039590A"/>
    <w:rsid w:val="003959ED"/>
    <w:rsid w:val="00395A67"/>
    <w:rsid w:val="00395EC6"/>
    <w:rsid w:val="0039758C"/>
    <w:rsid w:val="00397E7F"/>
    <w:rsid w:val="003A00D3"/>
    <w:rsid w:val="003A083D"/>
    <w:rsid w:val="003A0CF1"/>
    <w:rsid w:val="003A13FA"/>
    <w:rsid w:val="003A1E57"/>
    <w:rsid w:val="003A2036"/>
    <w:rsid w:val="003A28FE"/>
    <w:rsid w:val="003A2A0A"/>
    <w:rsid w:val="003A2A72"/>
    <w:rsid w:val="003A2B26"/>
    <w:rsid w:val="003A2F1A"/>
    <w:rsid w:val="003A3743"/>
    <w:rsid w:val="003A3A10"/>
    <w:rsid w:val="003A3CCE"/>
    <w:rsid w:val="003A3ED8"/>
    <w:rsid w:val="003A43A2"/>
    <w:rsid w:val="003A542D"/>
    <w:rsid w:val="003A56E2"/>
    <w:rsid w:val="003A59A1"/>
    <w:rsid w:val="003A5C6F"/>
    <w:rsid w:val="003A5CAB"/>
    <w:rsid w:val="003A5F17"/>
    <w:rsid w:val="003A6135"/>
    <w:rsid w:val="003A613D"/>
    <w:rsid w:val="003A6570"/>
    <w:rsid w:val="003A6981"/>
    <w:rsid w:val="003A7055"/>
    <w:rsid w:val="003A70A0"/>
    <w:rsid w:val="003A7355"/>
    <w:rsid w:val="003A7418"/>
    <w:rsid w:val="003A7766"/>
    <w:rsid w:val="003B04EA"/>
    <w:rsid w:val="003B075A"/>
    <w:rsid w:val="003B096F"/>
    <w:rsid w:val="003B0FB5"/>
    <w:rsid w:val="003B183D"/>
    <w:rsid w:val="003B1D1E"/>
    <w:rsid w:val="003B1DE4"/>
    <w:rsid w:val="003B3A03"/>
    <w:rsid w:val="003B40EE"/>
    <w:rsid w:val="003B4606"/>
    <w:rsid w:val="003B49D6"/>
    <w:rsid w:val="003B4BB3"/>
    <w:rsid w:val="003B52A8"/>
    <w:rsid w:val="003B53D3"/>
    <w:rsid w:val="003B5502"/>
    <w:rsid w:val="003B578A"/>
    <w:rsid w:val="003B58AE"/>
    <w:rsid w:val="003B6088"/>
    <w:rsid w:val="003B615B"/>
    <w:rsid w:val="003B6B42"/>
    <w:rsid w:val="003B70FF"/>
    <w:rsid w:val="003B722B"/>
    <w:rsid w:val="003B7A1E"/>
    <w:rsid w:val="003C021D"/>
    <w:rsid w:val="003C0C47"/>
    <w:rsid w:val="003C0DD8"/>
    <w:rsid w:val="003C0FF5"/>
    <w:rsid w:val="003C13F3"/>
    <w:rsid w:val="003C23CD"/>
    <w:rsid w:val="003C2EB3"/>
    <w:rsid w:val="003C4039"/>
    <w:rsid w:val="003C40EB"/>
    <w:rsid w:val="003C42B7"/>
    <w:rsid w:val="003C481C"/>
    <w:rsid w:val="003C486D"/>
    <w:rsid w:val="003C4F56"/>
    <w:rsid w:val="003C5471"/>
    <w:rsid w:val="003C5730"/>
    <w:rsid w:val="003C5E3D"/>
    <w:rsid w:val="003C5E87"/>
    <w:rsid w:val="003C6102"/>
    <w:rsid w:val="003C6282"/>
    <w:rsid w:val="003C764A"/>
    <w:rsid w:val="003C7B59"/>
    <w:rsid w:val="003D0EE6"/>
    <w:rsid w:val="003D130F"/>
    <w:rsid w:val="003D1358"/>
    <w:rsid w:val="003D1791"/>
    <w:rsid w:val="003D1910"/>
    <w:rsid w:val="003D205F"/>
    <w:rsid w:val="003D2BE5"/>
    <w:rsid w:val="003D3455"/>
    <w:rsid w:val="003D3ED3"/>
    <w:rsid w:val="003D3F92"/>
    <w:rsid w:val="003D5046"/>
    <w:rsid w:val="003D53E4"/>
    <w:rsid w:val="003D55E0"/>
    <w:rsid w:val="003D59F8"/>
    <w:rsid w:val="003D6ACB"/>
    <w:rsid w:val="003D6CCE"/>
    <w:rsid w:val="003D713F"/>
    <w:rsid w:val="003D7DF6"/>
    <w:rsid w:val="003D7DFC"/>
    <w:rsid w:val="003D7F14"/>
    <w:rsid w:val="003E10E7"/>
    <w:rsid w:val="003E2586"/>
    <w:rsid w:val="003E2597"/>
    <w:rsid w:val="003E2716"/>
    <w:rsid w:val="003E27C4"/>
    <w:rsid w:val="003E2E80"/>
    <w:rsid w:val="003E459C"/>
    <w:rsid w:val="003E47FA"/>
    <w:rsid w:val="003E4DB8"/>
    <w:rsid w:val="003E4EBB"/>
    <w:rsid w:val="003E4EFB"/>
    <w:rsid w:val="003E515C"/>
    <w:rsid w:val="003E6209"/>
    <w:rsid w:val="003E65F5"/>
    <w:rsid w:val="003F016D"/>
    <w:rsid w:val="003F0A99"/>
    <w:rsid w:val="003F0C09"/>
    <w:rsid w:val="003F0D1F"/>
    <w:rsid w:val="003F2730"/>
    <w:rsid w:val="003F2B6A"/>
    <w:rsid w:val="003F3398"/>
    <w:rsid w:val="003F33BA"/>
    <w:rsid w:val="003F3E4F"/>
    <w:rsid w:val="003F4AD3"/>
    <w:rsid w:val="003F4F8D"/>
    <w:rsid w:val="003F5D02"/>
    <w:rsid w:val="003F5E3F"/>
    <w:rsid w:val="003F6199"/>
    <w:rsid w:val="003F65C2"/>
    <w:rsid w:val="003F6614"/>
    <w:rsid w:val="003F6A2D"/>
    <w:rsid w:val="003F72F2"/>
    <w:rsid w:val="003F733E"/>
    <w:rsid w:val="003F743D"/>
    <w:rsid w:val="0040050F"/>
    <w:rsid w:val="004006FF"/>
    <w:rsid w:val="00401087"/>
    <w:rsid w:val="00401304"/>
    <w:rsid w:val="00401E2B"/>
    <w:rsid w:val="004028EA"/>
    <w:rsid w:val="00403355"/>
    <w:rsid w:val="004039EE"/>
    <w:rsid w:val="00403A04"/>
    <w:rsid w:val="004042C6"/>
    <w:rsid w:val="004044B1"/>
    <w:rsid w:val="00405DEF"/>
    <w:rsid w:val="00405E60"/>
    <w:rsid w:val="00406B87"/>
    <w:rsid w:val="00407008"/>
    <w:rsid w:val="00407251"/>
    <w:rsid w:val="0041081D"/>
    <w:rsid w:val="00411D25"/>
    <w:rsid w:val="004123DF"/>
    <w:rsid w:val="00412763"/>
    <w:rsid w:val="00413378"/>
    <w:rsid w:val="004136A8"/>
    <w:rsid w:val="00413809"/>
    <w:rsid w:val="00413B97"/>
    <w:rsid w:val="004143F4"/>
    <w:rsid w:val="00414E42"/>
    <w:rsid w:val="00414EF2"/>
    <w:rsid w:val="00415264"/>
    <w:rsid w:val="00415416"/>
    <w:rsid w:val="00415756"/>
    <w:rsid w:val="00415C8D"/>
    <w:rsid w:val="00415CAC"/>
    <w:rsid w:val="004162F4"/>
    <w:rsid w:val="00416484"/>
    <w:rsid w:val="00416A39"/>
    <w:rsid w:val="00416D03"/>
    <w:rsid w:val="004171CB"/>
    <w:rsid w:val="0041799C"/>
    <w:rsid w:val="00420E7D"/>
    <w:rsid w:val="00421031"/>
    <w:rsid w:val="00421862"/>
    <w:rsid w:val="004219E9"/>
    <w:rsid w:val="00421C31"/>
    <w:rsid w:val="00422727"/>
    <w:rsid w:val="0042281F"/>
    <w:rsid w:val="00422BF0"/>
    <w:rsid w:val="0042343F"/>
    <w:rsid w:val="00423E0E"/>
    <w:rsid w:val="00424A8A"/>
    <w:rsid w:val="00424A96"/>
    <w:rsid w:val="00425F13"/>
    <w:rsid w:val="004268E0"/>
    <w:rsid w:val="00426A6B"/>
    <w:rsid w:val="00427AD2"/>
    <w:rsid w:val="00430108"/>
    <w:rsid w:val="00430EAF"/>
    <w:rsid w:val="0043109F"/>
    <w:rsid w:val="0043112C"/>
    <w:rsid w:val="004323D4"/>
    <w:rsid w:val="00432B48"/>
    <w:rsid w:val="00433175"/>
    <w:rsid w:val="00433892"/>
    <w:rsid w:val="004342A1"/>
    <w:rsid w:val="00434BE5"/>
    <w:rsid w:val="00435AD3"/>
    <w:rsid w:val="00435CEF"/>
    <w:rsid w:val="0043632D"/>
    <w:rsid w:val="00436561"/>
    <w:rsid w:val="0043690F"/>
    <w:rsid w:val="00437BFE"/>
    <w:rsid w:val="00437FB6"/>
    <w:rsid w:val="00440B26"/>
    <w:rsid w:val="004412B1"/>
    <w:rsid w:val="00441418"/>
    <w:rsid w:val="00441862"/>
    <w:rsid w:val="004419E2"/>
    <w:rsid w:val="00443F96"/>
    <w:rsid w:val="004449E2"/>
    <w:rsid w:val="00445B1E"/>
    <w:rsid w:val="00446C8A"/>
    <w:rsid w:val="00446E51"/>
    <w:rsid w:val="00447EB7"/>
    <w:rsid w:val="004500AA"/>
    <w:rsid w:val="0045058E"/>
    <w:rsid w:val="00450B9D"/>
    <w:rsid w:val="00450FF9"/>
    <w:rsid w:val="00451098"/>
    <w:rsid w:val="004516D1"/>
    <w:rsid w:val="0045234D"/>
    <w:rsid w:val="004538AC"/>
    <w:rsid w:val="004539D0"/>
    <w:rsid w:val="00454540"/>
    <w:rsid w:val="004549F8"/>
    <w:rsid w:val="00455458"/>
    <w:rsid w:val="004557AB"/>
    <w:rsid w:val="00455B0C"/>
    <w:rsid w:val="00456376"/>
    <w:rsid w:val="00456644"/>
    <w:rsid w:val="00456D01"/>
    <w:rsid w:val="00457408"/>
    <w:rsid w:val="0046170F"/>
    <w:rsid w:val="00461DEA"/>
    <w:rsid w:val="0046207B"/>
    <w:rsid w:val="004623D5"/>
    <w:rsid w:val="0046292E"/>
    <w:rsid w:val="0046353E"/>
    <w:rsid w:val="00463873"/>
    <w:rsid w:val="00463D54"/>
    <w:rsid w:val="00463E49"/>
    <w:rsid w:val="00463E6A"/>
    <w:rsid w:val="00463F06"/>
    <w:rsid w:val="00464F39"/>
    <w:rsid w:val="004652B0"/>
    <w:rsid w:val="00465E6C"/>
    <w:rsid w:val="0046647C"/>
    <w:rsid w:val="00466A75"/>
    <w:rsid w:val="00466DF4"/>
    <w:rsid w:val="00467445"/>
    <w:rsid w:val="004674EB"/>
    <w:rsid w:val="00467AF8"/>
    <w:rsid w:val="004707F2"/>
    <w:rsid w:val="004712A0"/>
    <w:rsid w:val="0047296B"/>
    <w:rsid w:val="00472BA6"/>
    <w:rsid w:val="00473BC7"/>
    <w:rsid w:val="0047417A"/>
    <w:rsid w:val="004744B5"/>
    <w:rsid w:val="00474A08"/>
    <w:rsid w:val="00474D73"/>
    <w:rsid w:val="00474E7D"/>
    <w:rsid w:val="004750C4"/>
    <w:rsid w:val="0047537D"/>
    <w:rsid w:val="004756CD"/>
    <w:rsid w:val="004759A3"/>
    <w:rsid w:val="00475CE7"/>
    <w:rsid w:val="00475E0B"/>
    <w:rsid w:val="004762E1"/>
    <w:rsid w:val="00476511"/>
    <w:rsid w:val="004766F5"/>
    <w:rsid w:val="00476F20"/>
    <w:rsid w:val="004805F0"/>
    <w:rsid w:val="00480A24"/>
    <w:rsid w:val="0048126B"/>
    <w:rsid w:val="004813C1"/>
    <w:rsid w:val="004818E4"/>
    <w:rsid w:val="00481E66"/>
    <w:rsid w:val="00482327"/>
    <w:rsid w:val="00483F38"/>
    <w:rsid w:val="00485945"/>
    <w:rsid w:val="00485E71"/>
    <w:rsid w:val="00486F60"/>
    <w:rsid w:val="00487444"/>
    <w:rsid w:val="00487BBF"/>
    <w:rsid w:val="00487C2F"/>
    <w:rsid w:val="00487D7A"/>
    <w:rsid w:val="004900B1"/>
    <w:rsid w:val="0049108F"/>
    <w:rsid w:val="0049163F"/>
    <w:rsid w:val="004919A2"/>
    <w:rsid w:val="00491F10"/>
    <w:rsid w:val="004925ED"/>
    <w:rsid w:val="00492C4F"/>
    <w:rsid w:val="00493017"/>
    <w:rsid w:val="0049316E"/>
    <w:rsid w:val="00494A64"/>
    <w:rsid w:val="00494BE8"/>
    <w:rsid w:val="00494C5D"/>
    <w:rsid w:val="00494E73"/>
    <w:rsid w:val="004955A8"/>
    <w:rsid w:val="00495621"/>
    <w:rsid w:val="00495D4E"/>
    <w:rsid w:val="0049617E"/>
    <w:rsid w:val="00496AC4"/>
    <w:rsid w:val="00497801"/>
    <w:rsid w:val="00497888"/>
    <w:rsid w:val="00497ADB"/>
    <w:rsid w:val="004A0A96"/>
    <w:rsid w:val="004A1EDB"/>
    <w:rsid w:val="004A20E6"/>
    <w:rsid w:val="004A20FF"/>
    <w:rsid w:val="004A2AAF"/>
    <w:rsid w:val="004A2E76"/>
    <w:rsid w:val="004A3190"/>
    <w:rsid w:val="004A3985"/>
    <w:rsid w:val="004A3D57"/>
    <w:rsid w:val="004A3EB9"/>
    <w:rsid w:val="004A402D"/>
    <w:rsid w:val="004A46F2"/>
    <w:rsid w:val="004A4755"/>
    <w:rsid w:val="004A4D13"/>
    <w:rsid w:val="004A563D"/>
    <w:rsid w:val="004A66B5"/>
    <w:rsid w:val="004A6DC7"/>
    <w:rsid w:val="004A6F59"/>
    <w:rsid w:val="004A70DE"/>
    <w:rsid w:val="004A79F4"/>
    <w:rsid w:val="004A7C2E"/>
    <w:rsid w:val="004A7DA5"/>
    <w:rsid w:val="004B01F9"/>
    <w:rsid w:val="004B0847"/>
    <w:rsid w:val="004B0D0A"/>
    <w:rsid w:val="004B0E25"/>
    <w:rsid w:val="004B1559"/>
    <w:rsid w:val="004B1A6E"/>
    <w:rsid w:val="004B1C49"/>
    <w:rsid w:val="004B261B"/>
    <w:rsid w:val="004B29A2"/>
    <w:rsid w:val="004B317B"/>
    <w:rsid w:val="004B328A"/>
    <w:rsid w:val="004B3BEB"/>
    <w:rsid w:val="004B4B3B"/>
    <w:rsid w:val="004B4E7E"/>
    <w:rsid w:val="004B50A5"/>
    <w:rsid w:val="004B50EA"/>
    <w:rsid w:val="004B5239"/>
    <w:rsid w:val="004B6001"/>
    <w:rsid w:val="004B6150"/>
    <w:rsid w:val="004B6343"/>
    <w:rsid w:val="004B77E0"/>
    <w:rsid w:val="004B7A48"/>
    <w:rsid w:val="004C0226"/>
    <w:rsid w:val="004C0369"/>
    <w:rsid w:val="004C0636"/>
    <w:rsid w:val="004C196E"/>
    <w:rsid w:val="004C19C0"/>
    <w:rsid w:val="004C219F"/>
    <w:rsid w:val="004C24F9"/>
    <w:rsid w:val="004C2562"/>
    <w:rsid w:val="004C2A2A"/>
    <w:rsid w:val="004C30EA"/>
    <w:rsid w:val="004C3401"/>
    <w:rsid w:val="004C384C"/>
    <w:rsid w:val="004C3931"/>
    <w:rsid w:val="004C3B0F"/>
    <w:rsid w:val="004C4094"/>
    <w:rsid w:val="004C5949"/>
    <w:rsid w:val="004C599B"/>
    <w:rsid w:val="004C5A87"/>
    <w:rsid w:val="004C61A5"/>
    <w:rsid w:val="004C64EF"/>
    <w:rsid w:val="004C6594"/>
    <w:rsid w:val="004C69D8"/>
    <w:rsid w:val="004C721A"/>
    <w:rsid w:val="004C72B0"/>
    <w:rsid w:val="004C772E"/>
    <w:rsid w:val="004D07BA"/>
    <w:rsid w:val="004D0AAD"/>
    <w:rsid w:val="004D111A"/>
    <w:rsid w:val="004D18A6"/>
    <w:rsid w:val="004D3B51"/>
    <w:rsid w:val="004D47E8"/>
    <w:rsid w:val="004D495F"/>
    <w:rsid w:val="004D4999"/>
    <w:rsid w:val="004D5862"/>
    <w:rsid w:val="004D6107"/>
    <w:rsid w:val="004D64E1"/>
    <w:rsid w:val="004D6571"/>
    <w:rsid w:val="004D6F0F"/>
    <w:rsid w:val="004D7319"/>
    <w:rsid w:val="004D7435"/>
    <w:rsid w:val="004D7C78"/>
    <w:rsid w:val="004D7F22"/>
    <w:rsid w:val="004E0B28"/>
    <w:rsid w:val="004E0EE2"/>
    <w:rsid w:val="004E0F59"/>
    <w:rsid w:val="004E163C"/>
    <w:rsid w:val="004E2A76"/>
    <w:rsid w:val="004E3AC4"/>
    <w:rsid w:val="004E3C25"/>
    <w:rsid w:val="004E3DCC"/>
    <w:rsid w:val="004E3F90"/>
    <w:rsid w:val="004E3FC5"/>
    <w:rsid w:val="004E4145"/>
    <w:rsid w:val="004E415C"/>
    <w:rsid w:val="004E4444"/>
    <w:rsid w:val="004E466B"/>
    <w:rsid w:val="004E4940"/>
    <w:rsid w:val="004E4AFE"/>
    <w:rsid w:val="004E5353"/>
    <w:rsid w:val="004E5524"/>
    <w:rsid w:val="004E5A37"/>
    <w:rsid w:val="004E5A52"/>
    <w:rsid w:val="004E5B33"/>
    <w:rsid w:val="004E5FB6"/>
    <w:rsid w:val="004E63F1"/>
    <w:rsid w:val="004E6B73"/>
    <w:rsid w:val="004E762A"/>
    <w:rsid w:val="004E7C57"/>
    <w:rsid w:val="004F0473"/>
    <w:rsid w:val="004F08A3"/>
    <w:rsid w:val="004F0E89"/>
    <w:rsid w:val="004F11C9"/>
    <w:rsid w:val="004F19FA"/>
    <w:rsid w:val="004F207F"/>
    <w:rsid w:val="004F25D0"/>
    <w:rsid w:val="004F2C3A"/>
    <w:rsid w:val="004F318B"/>
    <w:rsid w:val="004F48F6"/>
    <w:rsid w:val="004F5F0E"/>
    <w:rsid w:val="004F665F"/>
    <w:rsid w:val="004F7F27"/>
    <w:rsid w:val="004F7FCE"/>
    <w:rsid w:val="00500318"/>
    <w:rsid w:val="0050076A"/>
    <w:rsid w:val="00500A82"/>
    <w:rsid w:val="005011C5"/>
    <w:rsid w:val="00502746"/>
    <w:rsid w:val="00502AC7"/>
    <w:rsid w:val="00502CE6"/>
    <w:rsid w:val="0050354D"/>
    <w:rsid w:val="005037F0"/>
    <w:rsid w:val="00504438"/>
    <w:rsid w:val="00504733"/>
    <w:rsid w:val="00504F4C"/>
    <w:rsid w:val="00504FF1"/>
    <w:rsid w:val="00505012"/>
    <w:rsid w:val="00505CBA"/>
    <w:rsid w:val="00506220"/>
    <w:rsid w:val="005062E3"/>
    <w:rsid w:val="00506609"/>
    <w:rsid w:val="0050665C"/>
    <w:rsid w:val="00507C92"/>
    <w:rsid w:val="005103C3"/>
    <w:rsid w:val="0051044B"/>
    <w:rsid w:val="0051048E"/>
    <w:rsid w:val="005110D6"/>
    <w:rsid w:val="005117E7"/>
    <w:rsid w:val="00511B3E"/>
    <w:rsid w:val="00511BA1"/>
    <w:rsid w:val="00511E86"/>
    <w:rsid w:val="005128A0"/>
    <w:rsid w:val="00512900"/>
    <w:rsid w:val="005133ED"/>
    <w:rsid w:val="00513F7A"/>
    <w:rsid w:val="00514247"/>
    <w:rsid w:val="00515354"/>
    <w:rsid w:val="0051536B"/>
    <w:rsid w:val="00515A58"/>
    <w:rsid w:val="00515C0A"/>
    <w:rsid w:val="00515C28"/>
    <w:rsid w:val="005166B1"/>
    <w:rsid w:val="00516843"/>
    <w:rsid w:val="00516A90"/>
    <w:rsid w:val="0051756D"/>
    <w:rsid w:val="0051791D"/>
    <w:rsid w:val="00520A22"/>
    <w:rsid w:val="00520BC0"/>
    <w:rsid w:val="005210BD"/>
    <w:rsid w:val="00521460"/>
    <w:rsid w:val="005217A4"/>
    <w:rsid w:val="0052189F"/>
    <w:rsid w:val="00521B69"/>
    <w:rsid w:val="00521BCD"/>
    <w:rsid w:val="00521D67"/>
    <w:rsid w:val="005225D4"/>
    <w:rsid w:val="00522C67"/>
    <w:rsid w:val="00523367"/>
    <w:rsid w:val="00523B0D"/>
    <w:rsid w:val="00523E7C"/>
    <w:rsid w:val="00524BBE"/>
    <w:rsid w:val="00525388"/>
    <w:rsid w:val="00525A0C"/>
    <w:rsid w:val="00526BD1"/>
    <w:rsid w:val="00527410"/>
    <w:rsid w:val="005275D1"/>
    <w:rsid w:val="00527789"/>
    <w:rsid w:val="00530B8D"/>
    <w:rsid w:val="00531A96"/>
    <w:rsid w:val="00531F39"/>
    <w:rsid w:val="00532BB2"/>
    <w:rsid w:val="00534612"/>
    <w:rsid w:val="0053470A"/>
    <w:rsid w:val="00534B3C"/>
    <w:rsid w:val="00536471"/>
    <w:rsid w:val="005371DA"/>
    <w:rsid w:val="00537408"/>
    <w:rsid w:val="00537BAA"/>
    <w:rsid w:val="00540EEF"/>
    <w:rsid w:val="00541118"/>
    <w:rsid w:val="00544416"/>
    <w:rsid w:val="00544429"/>
    <w:rsid w:val="00544679"/>
    <w:rsid w:val="00544E2A"/>
    <w:rsid w:val="005459A7"/>
    <w:rsid w:val="00545FF3"/>
    <w:rsid w:val="005461D6"/>
    <w:rsid w:val="00546450"/>
    <w:rsid w:val="005472B7"/>
    <w:rsid w:val="0054737E"/>
    <w:rsid w:val="005504F9"/>
    <w:rsid w:val="005507A6"/>
    <w:rsid w:val="005509AD"/>
    <w:rsid w:val="005521DD"/>
    <w:rsid w:val="005521FB"/>
    <w:rsid w:val="00552B1B"/>
    <w:rsid w:val="00552B57"/>
    <w:rsid w:val="0055336E"/>
    <w:rsid w:val="005538C2"/>
    <w:rsid w:val="005540E5"/>
    <w:rsid w:val="005546FB"/>
    <w:rsid w:val="005547F0"/>
    <w:rsid w:val="00555082"/>
    <w:rsid w:val="00555302"/>
    <w:rsid w:val="00555508"/>
    <w:rsid w:val="005557A6"/>
    <w:rsid w:val="00556679"/>
    <w:rsid w:val="005568C3"/>
    <w:rsid w:val="00556970"/>
    <w:rsid w:val="005571DC"/>
    <w:rsid w:val="005579DA"/>
    <w:rsid w:val="005624F0"/>
    <w:rsid w:val="0056297C"/>
    <w:rsid w:val="00562B4B"/>
    <w:rsid w:val="00562E71"/>
    <w:rsid w:val="005632FF"/>
    <w:rsid w:val="005634BE"/>
    <w:rsid w:val="00563FD8"/>
    <w:rsid w:val="00563FE7"/>
    <w:rsid w:val="0056421A"/>
    <w:rsid w:val="00564546"/>
    <w:rsid w:val="00564CCF"/>
    <w:rsid w:val="00564DFA"/>
    <w:rsid w:val="00565C9F"/>
    <w:rsid w:val="005672D3"/>
    <w:rsid w:val="00571101"/>
    <w:rsid w:val="00571ECD"/>
    <w:rsid w:val="00572044"/>
    <w:rsid w:val="00572588"/>
    <w:rsid w:val="005726FA"/>
    <w:rsid w:val="00572C37"/>
    <w:rsid w:val="0057328C"/>
    <w:rsid w:val="00573658"/>
    <w:rsid w:val="00573F7B"/>
    <w:rsid w:val="00573FF0"/>
    <w:rsid w:val="005742F6"/>
    <w:rsid w:val="005744FA"/>
    <w:rsid w:val="0057465D"/>
    <w:rsid w:val="0057482B"/>
    <w:rsid w:val="00574D28"/>
    <w:rsid w:val="0057664F"/>
    <w:rsid w:val="005767A1"/>
    <w:rsid w:val="005767F4"/>
    <w:rsid w:val="0057725E"/>
    <w:rsid w:val="0057781C"/>
    <w:rsid w:val="00577A4D"/>
    <w:rsid w:val="00577CA4"/>
    <w:rsid w:val="00580B7F"/>
    <w:rsid w:val="005812C9"/>
    <w:rsid w:val="005814B1"/>
    <w:rsid w:val="00581BFF"/>
    <w:rsid w:val="00583D11"/>
    <w:rsid w:val="00585302"/>
    <w:rsid w:val="00585F81"/>
    <w:rsid w:val="00585F86"/>
    <w:rsid w:val="00586009"/>
    <w:rsid w:val="00586203"/>
    <w:rsid w:val="005869F5"/>
    <w:rsid w:val="00586B70"/>
    <w:rsid w:val="005875F7"/>
    <w:rsid w:val="0058761B"/>
    <w:rsid w:val="00587899"/>
    <w:rsid w:val="00587A11"/>
    <w:rsid w:val="005903BC"/>
    <w:rsid w:val="005908E0"/>
    <w:rsid w:val="00590D34"/>
    <w:rsid w:val="00591513"/>
    <w:rsid w:val="0059160E"/>
    <w:rsid w:val="005916C0"/>
    <w:rsid w:val="00591EA1"/>
    <w:rsid w:val="00591F18"/>
    <w:rsid w:val="00592780"/>
    <w:rsid w:val="005927A2"/>
    <w:rsid w:val="00592C01"/>
    <w:rsid w:val="00592D29"/>
    <w:rsid w:val="00592FF3"/>
    <w:rsid w:val="00593736"/>
    <w:rsid w:val="00594025"/>
    <w:rsid w:val="00594526"/>
    <w:rsid w:val="005947B0"/>
    <w:rsid w:val="00594A4B"/>
    <w:rsid w:val="0059507F"/>
    <w:rsid w:val="0059581D"/>
    <w:rsid w:val="005962CE"/>
    <w:rsid w:val="00596945"/>
    <w:rsid w:val="005A039A"/>
    <w:rsid w:val="005A0887"/>
    <w:rsid w:val="005A10D9"/>
    <w:rsid w:val="005A1362"/>
    <w:rsid w:val="005A1C48"/>
    <w:rsid w:val="005A25F5"/>
    <w:rsid w:val="005A2C58"/>
    <w:rsid w:val="005A2CE6"/>
    <w:rsid w:val="005A3215"/>
    <w:rsid w:val="005A3669"/>
    <w:rsid w:val="005A3D5D"/>
    <w:rsid w:val="005A4AAE"/>
    <w:rsid w:val="005A4B4F"/>
    <w:rsid w:val="005A56D5"/>
    <w:rsid w:val="005A577F"/>
    <w:rsid w:val="005A5D42"/>
    <w:rsid w:val="005A5D6D"/>
    <w:rsid w:val="005A61A2"/>
    <w:rsid w:val="005A63E9"/>
    <w:rsid w:val="005A64BD"/>
    <w:rsid w:val="005A68E3"/>
    <w:rsid w:val="005A6995"/>
    <w:rsid w:val="005A6FE6"/>
    <w:rsid w:val="005A77BE"/>
    <w:rsid w:val="005A7925"/>
    <w:rsid w:val="005A7D26"/>
    <w:rsid w:val="005B0560"/>
    <w:rsid w:val="005B09DA"/>
    <w:rsid w:val="005B14E2"/>
    <w:rsid w:val="005B17CB"/>
    <w:rsid w:val="005B190A"/>
    <w:rsid w:val="005B286B"/>
    <w:rsid w:val="005B3056"/>
    <w:rsid w:val="005B366C"/>
    <w:rsid w:val="005B3F63"/>
    <w:rsid w:val="005B486B"/>
    <w:rsid w:val="005B4F3C"/>
    <w:rsid w:val="005B5321"/>
    <w:rsid w:val="005B534D"/>
    <w:rsid w:val="005B587A"/>
    <w:rsid w:val="005B640E"/>
    <w:rsid w:val="005B667A"/>
    <w:rsid w:val="005B699A"/>
    <w:rsid w:val="005B75E5"/>
    <w:rsid w:val="005B77FE"/>
    <w:rsid w:val="005B7815"/>
    <w:rsid w:val="005B79F8"/>
    <w:rsid w:val="005B7B9D"/>
    <w:rsid w:val="005B7C9E"/>
    <w:rsid w:val="005C07EE"/>
    <w:rsid w:val="005C1C87"/>
    <w:rsid w:val="005C1EC9"/>
    <w:rsid w:val="005C27AB"/>
    <w:rsid w:val="005C3510"/>
    <w:rsid w:val="005C3E63"/>
    <w:rsid w:val="005C40EB"/>
    <w:rsid w:val="005C46D0"/>
    <w:rsid w:val="005C4767"/>
    <w:rsid w:val="005C5154"/>
    <w:rsid w:val="005C6271"/>
    <w:rsid w:val="005C654A"/>
    <w:rsid w:val="005C74F0"/>
    <w:rsid w:val="005C7B68"/>
    <w:rsid w:val="005D0438"/>
    <w:rsid w:val="005D0AFB"/>
    <w:rsid w:val="005D0E34"/>
    <w:rsid w:val="005D15C4"/>
    <w:rsid w:val="005D17DE"/>
    <w:rsid w:val="005D18E2"/>
    <w:rsid w:val="005D1A99"/>
    <w:rsid w:val="005D1D4B"/>
    <w:rsid w:val="005D25D3"/>
    <w:rsid w:val="005D2A73"/>
    <w:rsid w:val="005D2CF1"/>
    <w:rsid w:val="005D36D4"/>
    <w:rsid w:val="005D3AA6"/>
    <w:rsid w:val="005D3CE1"/>
    <w:rsid w:val="005D41EA"/>
    <w:rsid w:val="005D4526"/>
    <w:rsid w:val="005D4CC2"/>
    <w:rsid w:val="005D4F23"/>
    <w:rsid w:val="005D5576"/>
    <w:rsid w:val="005D5782"/>
    <w:rsid w:val="005D601F"/>
    <w:rsid w:val="005D6201"/>
    <w:rsid w:val="005D6802"/>
    <w:rsid w:val="005D6EB0"/>
    <w:rsid w:val="005D6F9A"/>
    <w:rsid w:val="005E052D"/>
    <w:rsid w:val="005E0A42"/>
    <w:rsid w:val="005E0E6C"/>
    <w:rsid w:val="005E11E4"/>
    <w:rsid w:val="005E132C"/>
    <w:rsid w:val="005E17EA"/>
    <w:rsid w:val="005E1991"/>
    <w:rsid w:val="005E1C81"/>
    <w:rsid w:val="005E2225"/>
    <w:rsid w:val="005E2A8A"/>
    <w:rsid w:val="005E3326"/>
    <w:rsid w:val="005E349B"/>
    <w:rsid w:val="005E482D"/>
    <w:rsid w:val="005E488D"/>
    <w:rsid w:val="005E4F23"/>
    <w:rsid w:val="005E5050"/>
    <w:rsid w:val="005E56AE"/>
    <w:rsid w:val="005E59E3"/>
    <w:rsid w:val="005E5B74"/>
    <w:rsid w:val="005E642B"/>
    <w:rsid w:val="005E71DA"/>
    <w:rsid w:val="005F08BA"/>
    <w:rsid w:val="005F0B7F"/>
    <w:rsid w:val="005F0F07"/>
    <w:rsid w:val="005F10DB"/>
    <w:rsid w:val="005F239E"/>
    <w:rsid w:val="005F29CC"/>
    <w:rsid w:val="005F2B5D"/>
    <w:rsid w:val="005F2E56"/>
    <w:rsid w:val="005F3970"/>
    <w:rsid w:val="005F3B9D"/>
    <w:rsid w:val="005F4AE6"/>
    <w:rsid w:val="005F6884"/>
    <w:rsid w:val="005F6B1E"/>
    <w:rsid w:val="005F76DC"/>
    <w:rsid w:val="005F775D"/>
    <w:rsid w:val="005F7DE0"/>
    <w:rsid w:val="005F7FE2"/>
    <w:rsid w:val="00600073"/>
    <w:rsid w:val="00600996"/>
    <w:rsid w:val="00600CEA"/>
    <w:rsid w:val="00601795"/>
    <w:rsid w:val="006019B8"/>
    <w:rsid w:val="00601CEA"/>
    <w:rsid w:val="00602DED"/>
    <w:rsid w:val="00602F01"/>
    <w:rsid w:val="00603685"/>
    <w:rsid w:val="00603A6D"/>
    <w:rsid w:val="00603B70"/>
    <w:rsid w:val="006045EF"/>
    <w:rsid w:val="00604A65"/>
    <w:rsid w:val="00604D67"/>
    <w:rsid w:val="00605048"/>
    <w:rsid w:val="00605578"/>
    <w:rsid w:val="00605B71"/>
    <w:rsid w:val="00605E22"/>
    <w:rsid w:val="0060639D"/>
    <w:rsid w:val="006063E8"/>
    <w:rsid w:val="006069E2"/>
    <w:rsid w:val="00606A09"/>
    <w:rsid w:val="0060744C"/>
    <w:rsid w:val="00607BA6"/>
    <w:rsid w:val="006105A9"/>
    <w:rsid w:val="00610A0A"/>
    <w:rsid w:val="00610C9E"/>
    <w:rsid w:val="0061130D"/>
    <w:rsid w:val="00611A1C"/>
    <w:rsid w:val="00611B20"/>
    <w:rsid w:val="0061214F"/>
    <w:rsid w:val="006122C9"/>
    <w:rsid w:val="00612FDC"/>
    <w:rsid w:val="00613061"/>
    <w:rsid w:val="00613892"/>
    <w:rsid w:val="00613F3B"/>
    <w:rsid w:val="00614373"/>
    <w:rsid w:val="00614C50"/>
    <w:rsid w:val="00616516"/>
    <w:rsid w:val="00616655"/>
    <w:rsid w:val="00616847"/>
    <w:rsid w:val="00616EE2"/>
    <w:rsid w:val="0061702C"/>
    <w:rsid w:val="0061737D"/>
    <w:rsid w:val="00620241"/>
    <w:rsid w:val="0062029F"/>
    <w:rsid w:val="0062181F"/>
    <w:rsid w:val="00621DFB"/>
    <w:rsid w:val="00621FA0"/>
    <w:rsid w:val="00622A09"/>
    <w:rsid w:val="00622BB0"/>
    <w:rsid w:val="00622C79"/>
    <w:rsid w:val="00623233"/>
    <w:rsid w:val="00623636"/>
    <w:rsid w:val="006236D4"/>
    <w:rsid w:val="00624102"/>
    <w:rsid w:val="00624C4C"/>
    <w:rsid w:val="00624E5A"/>
    <w:rsid w:val="00624EA5"/>
    <w:rsid w:val="006250B5"/>
    <w:rsid w:val="00625333"/>
    <w:rsid w:val="00625670"/>
    <w:rsid w:val="00625AB3"/>
    <w:rsid w:val="0062600A"/>
    <w:rsid w:val="0062755D"/>
    <w:rsid w:val="00627632"/>
    <w:rsid w:val="00627943"/>
    <w:rsid w:val="00627B84"/>
    <w:rsid w:val="006308FD"/>
    <w:rsid w:val="00630A4B"/>
    <w:rsid w:val="00631403"/>
    <w:rsid w:val="00631819"/>
    <w:rsid w:val="00631A04"/>
    <w:rsid w:val="00631BBF"/>
    <w:rsid w:val="006324FE"/>
    <w:rsid w:val="00632737"/>
    <w:rsid w:val="006332E0"/>
    <w:rsid w:val="0063374B"/>
    <w:rsid w:val="00634885"/>
    <w:rsid w:val="006352B0"/>
    <w:rsid w:val="00635B9E"/>
    <w:rsid w:val="00635CB3"/>
    <w:rsid w:val="00635D39"/>
    <w:rsid w:val="00635E5F"/>
    <w:rsid w:val="00636465"/>
    <w:rsid w:val="00636893"/>
    <w:rsid w:val="00636928"/>
    <w:rsid w:val="006369F5"/>
    <w:rsid w:val="00636D5C"/>
    <w:rsid w:val="00636E3C"/>
    <w:rsid w:val="0063730D"/>
    <w:rsid w:val="00637F9F"/>
    <w:rsid w:val="00640247"/>
    <w:rsid w:val="006403B6"/>
    <w:rsid w:val="006404AA"/>
    <w:rsid w:val="00640732"/>
    <w:rsid w:val="00640867"/>
    <w:rsid w:val="00640EC2"/>
    <w:rsid w:val="0064102B"/>
    <w:rsid w:val="00642000"/>
    <w:rsid w:val="006425DB"/>
    <w:rsid w:val="00644886"/>
    <w:rsid w:val="006448A3"/>
    <w:rsid w:val="006448F6"/>
    <w:rsid w:val="006449CD"/>
    <w:rsid w:val="00644E2E"/>
    <w:rsid w:val="006452F2"/>
    <w:rsid w:val="006463DD"/>
    <w:rsid w:val="00646579"/>
    <w:rsid w:val="00646813"/>
    <w:rsid w:val="006468CA"/>
    <w:rsid w:val="00646C5F"/>
    <w:rsid w:val="00647460"/>
    <w:rsid w:val="00647DCC"/>
    <w:rsid w:val="00647E35"/>
    <w:rsid w:val="00647E94"/>
    <w:rsid w:val="006502B8"/>
    <w:rsid w:val="00650D2E"/>
    <w:rsid w:val="00650F1E"/>
    <w:rsid w:val="00651015"/>
    <w:rsid w:val="00651220"/>
    <w:rsid w:val="006514A6"/>
    <w:rsid w:val="006527BA"/>
    <w:rsid w:val="00653408"/>
    <w:rsid w:val="006543BA"/>
    <w:rsid w:val="0065447B"/>
    <w:rsid w:val="00654E08"/>
    <w:rsid w:val="00655404"/>
    <w:rsid w:val="00655E3B"/>
    <w:rsid w:val="006560C9"/>
    <w:rsid w:val="006561DE"/>
    <w:rsid w:val="00657510"/>
    <w:rsid w:val="00657647"/>
    <w:rsid w:val="006601F3"/>
    <w:rsid w:val="0066074D"/>
    <w:rsid w:val="006607DF"/>
    <w:rsid w:val="0066088A"/>
    <w:rsid w:val="00660A44"/>
    <w:rsid w:val="00660A6E"/>
    <w:rsid w:val="006613AE"/>
    <w:rsid w:val="0066168C"/>
    <w:rsid w:val="006617B7"/>
    <w:rsid w:val="0066246F"/>
    <w:rsid w:val="0066251A"/>
    <w:rsid w:val="006625B3"/>
    <w:rsid w:val="00662914"/>
    <w:rsid w:val="006629BF"/>
    <w:rsid w:val="006633AB"/>
    <w:rsid w:val="00663D4E"/>
    <w:rsid w:val="00663EF7"/>
    <w:rsid w:val="006641BE"/>
    <w:rsid w:val="00664252"/>
    <w:rsid w:val="00664557"/>
    <w:rsid w:val="006645C3"/>
    <w:rsid w:val="00664FC9"/>
    <w:rsid w:val="00665AD7"/>
    <w:rsid w:val="00666179"/>
    <w:rsid w:val="006662E1"/>
    <w:rsid w:val="00666A59"/>
    <w:rsid w:val="00666AA0"/>
    <w:rsid w:val="00666FD4"/>
    <w:rsid w:val="006673F7"/>
    <w:rsid w:val="00667832"/>
    <w:rsid w:val="00670121"/>
    <w:rsid w:val="0067012B"/>
    <w:rsid w:val="0067047B"/>
    <w:rsid w:val="00670A85"/>
    <w:rsid w:val="00670A87"/>
    <w:rsid w:val="00670AEB"/>
    <w:rsid w:val="00670D92"/>
    <w:rsid w:val="00671579"/>
    <w:rsid w:val="0067183C"/>
    <w:rsid w:val="00672245"/>
    <w:rsid w:val="0067260F"/>
    <w:rsid w:val="00672E48"/>
    <w:rsid w:val="0067369C"/>
    <w:rsid w:val="00673D5B"/>
    <w:rsid w:val="0067431F"/>
    <w:rsid w:val="00674732"/>
    <w:rsid w:val="00674F17"/>
    <w:rsid w:val="00675182"/>
    <w:rsid w:val="00675633"/>
    <w:rsid w:val="00675C18"/>
    <w:rsid w:val="00676B01"/>
    <w:rsid w:val="00676B89"/>
    <w:rsid w:val="00677115"/>
    <w:rsid w:val="0068002F"/>
    <w:rsid w:val="006810E9"/>
    <w:rsid w:val="0068165D"/>
    <w:rsid w:val="006817DD"/>
    <w:rsid w:val="00681974"/>
    <w:rsid w:val="00682417"/>
    <w:rsid w:val="006828A4"/>
    <w:rsid w:val="00682BAF"/>
    <w:rsid w:val="006830FC"/>
    <w:rsid w:val="00683C86"/>
    <w:rsid w:val="00683D6B"/>
    <w:rsid w:val="0068478F"/>
    <w:rsid w:val="00684A2D"/>
    <w:rsid w:val="00684EC0"/>
    <w:rsid w:val="00685591"/>
    <w:rsid w:val="006859DE"/>
    <w:rsid w:val="006859F7"/>
    <w:rsid w:val="00685EEB"/>
    <w:rsid w:val="00686036"/>
    <w:rsid w:val="006868A7"/>
    <w:rsid w:val="006873C6"/>
    <w:rsid w:val="00691E59"/>
    <w:rsid w:val="006928E2"/>
    <w:rsid w:val="006929A5"/>
    <w:rsid w:val="00692B69"/>
    <w:rsid w:val="00692E80"/>
    <w:rsid w:val="00692F80"/>
    <w:rsid w:val="00692FAB"/>
    <w:rsid w:val="006930AE"/>
    <w:rsid w:val="00693107"/>
    <w:rsid w:val="0069399B"/>
    <w:rsid w:val="0069399E"/>
    <w:rsid w:val="00693C7F"/>
    <w:rsid w:val="00693CA7"/>
    <w:rsid w:val="006944B8"/>
    <w:rsid w:val="00694CE1"/>
    <w:rsid w:val="00694D0E"/>
    <w:rsid w:val="00695D97"/>
    <w:rsid w:val="00695DE6"/>
    <w:rsid w:val="006962BF"/>
    <w:rsid w:val="0069674D"/>
    <w:rsid w:val="0069677F"/>
    <w:rsid w:val="00696CE2"/>
    <w:rsid w:val="0069724C"/>
    <w:rsid w:val="00697426"/>
    <w:rsid w:val="006976B3"/>
    <w:rsid w:val="006979AF"/>
    <w:rsid w:val="006A04E5"/>
    <w:rsid w:val="006A078B"/>
    <w:rsid w:val="006A15AB"/>
    <w:rsid w:val="006A1BB2"/>
    <w:rsid w:val="006A2490"/>
    <w:rsid w:val="006A25BA"/>
    <w:rsid w:val="006A2BBA"/>
    <w:rsid w:val="006A2DD1"/>
    <w:rsid w:val="006A350A"/>
    <w:rsid w:val="006A38C6"/>
    <w:rsid w:val="006A454C"/>
    <w:rsid w:val="006A495F"/>
    <w:rsid w:val="006A4A88"/>
    <w:rsid w:val="006A54E5"/>
    <w:rsid w:val="006A5E4D"/>
    <w:rsid w:val="006A60B7"/>
    <w:rsid w:val="006A663A"/>
    <w:rsid w:val="006B0089"/>
    <w:rsid w:val="006B018E"/>
    <w:rsid w:val="006B066B"/>
    <w:rsid w:val="006B0729"/>
    <w:rsid w:val="006B0B22"/>
    <w:rsid w:val="006B15F9"/>
    <w:rsid w:val="006B1716"/>
    <w:rsid w:val="006B1A80"/>
    <w:rsid w:val="006B1FC6"/>
    <w:rsid w:val="006B22D5"/>
    <w:rsid w:val="006B2768"/>
    <w:rsid w:val="006B2FEC"/>
    <w:rsid w:val="006B3696"/>
    <w:rsid w:val="006B3990"/>
    <w:rsid w:val="006B414A"/>
    <w:rsid w:val="006B4329"/>
    <w:rsid w:val="006B4492"/>
    <w:rsid w:val="006B4494"/>
    <w:rsid w:val="006B455B"/>
    <w:rsid w:val="006B4A3F"/>
    <w:rsid w:val="006B4B56"/>
    <w:rsid w:val="006B4B59"/>
    <w:rsid w:val="006B4C8B"/>
    <w:rsid w:val="006B4FDF"/>
    <w:rsid w:val="006B6AFF"/>
    <w:rsid w:val="006B7E3D"/>
    <w:rsid w:val="006C03A1"/>
    <w:rsid w:val="006C0879"/>
    <w:rsid w:val="006C26AE"/>
    <w:rsid w:val="006C30EA"/>
    <w:rsid w:val="006C3307"/>
    <w:rsid w:val="006C33B5"/>
    <w:rsid w:val="006C3604"/>
    <w:rsid w:val="006C3B8F"/>
    <w:rsid w:val="006C3CA0"/>
    <w:rsid w:val="006C4360"/>
    <w:rsid w:val="006C5D30"/>
    <w:rsid w:val="006C6204"/>
    <w:rsid w:val="006C6354"/>
    <w:rsid w:val="006C6663"/>
    <w:rsid w:val="006C68C3"/>
    <w:rsid w:val="006C7182"/>
    <w:rsid w:val="006C7380"/>
    <w:rsid w:val="006C76FD"/>
    <w:rsid w:val="006C7D4C"/>
    <w:rsid w:val="006C7DC0"/>
    <w:rsid w:val="006D0EA2"/>
    <w:rsid w:val="006D0ED7"/>
    <w:rsid w:val="006D1134"/>
    <w:rsid w:val="006D14D8"/>
    <w:rsid w:val="006D25A0"/>
    <w:rsid w:val="006D391C"/>
    <w:rsid w:val="006D43B1"/>
    <w:rsid w:val="006D4650"/>
    <w:rsid w:val="006D4D5D"/>
    <w:rsid w:val="006D4F44"/>
    <w:rsid w:val="006D5084"/>
    <w:rsid w:val="006D52F6"/>
    <w:rsid w:val="006D7606"/>
    <w:rsid w:val="006D7FB4"/>
    <w:rsid w:val="006E0172"/>
    <w:rsid w:val="006E0319"/>
    <w:rsid w:val="006E04E8"/>
    <w:rsid w:val="006E0FC7"/>
    <w:rsid w:val="006E17F2"/>
    <w:rsid w:val="006E1A9C"/>
    <w:rsid w:val="006E1D84"/>
    <w:rsid w:val="006E28E2"/>
    <w:rsid w:val="006E28FA"/>
    <w:rsid w:val="006E2D5F"/>
    <w:rsid w:val="006E2F52"/>
    <w:rsid w:val="006E32E1"/>
    <w:rsid w:val="006E37EC"/>
    <w:rsid w:val="006E3888"/>
    <w:rsid w:val="006E39A1"/>
    <w:rsid w:val="006E3E93"/>
    <w:rsid w:val="006E3ED7"/>
    <w:rsid w:val="006E3F69"/>
    <w:rsid w:val="006E40EA"/>
    <w:rsid w:val="006E44C9"/>
    <w:rsid w:val="006E4B33"/>
    <w:rsid w:val="006E5226"/>
    <w:rsid w:val="006E5387"/>
    <w:rsid w:val="006E55B8"/>
    <w:rsid w:val="006E5F56"/>
    <w:rsid w:val="006E5F91"/>
    <w:rsid w:val="006E61D3"/>
    <w:rsid w:val="006E6CCF"/>
    <w:rsid w:val="006E75B0"/>
    <w:rsid w:val="006F05DB"/>
    <w:rsid w:val="006F103E"/>
    <w:rsid w:val="006F252A"/>
    <w:rsid w:val="006F25E5"/>
    <w:rsid w:val="006F2B88"/>
    <w:rsid w:val="006F2F0D"/>
    <w:rsid w:val="006F3672"/>
    <w:rsid w:val="006F3A65"/>
    <w:rsid w:val="006F3B42"/>
    <w:rsid w:val="006F3D50"/>
    <w:rsid w:val="006F3FED"/>
    <w:rsid w:val="006F4527"/>
    <w:rsid w:val="006F475C"/>
    <w:rsid w:val="006F48B3"/>
    <w:rsid w:val="006F4A6A"/>
    <w:rsid w:val="006F4D6A"/>
    <w:rsid w:val="006F4FBF"/>
    <w:rsid w:val="006F58AF"/>
    <w:rsid w:val="006F59D4"/>
    <w:rsid w:val="006F5FD5"/>
    <w:rsid w:val="006F69AD"/>
    <w:rsid w:val="006F6C2B"/>
    <w:rsid w:val="0070097B"/>
    <w:rsid w:val="00700F77"/>
    <w:rsid w:val="00701D9C"/>
    <w:rsid w:val="0070316A"/>
    <w:rsid w:val="007038C7"/>
    <w:rsid w:val="00703A05"/>
    <w:rsid w:val="00703CDF"/>
    <w:rsid w:val="00703DD1"/>
    <w:rsid w:val="00703FC6"/>
    <w:rsid w:val="00705BBA"/>
    <w:rsid w:val="00705E06"/>
    <w:rsid w:val="00705FF4"/>
    <w:rsid w:val="00706024"/>
    <w:rsid w:val="00706025"/>
    <w:rsid w:val="00706DBD"/>
    <w:rsid w:val="007070D7"/>
    <w:rsid w:val="00707436"/>
    <w:rsid w:val="00707541"/>
    <w:rsid w:val="00707628"/>
    <w:rsid w:val="0071105E"/>
    <w:rsid w:val="007115F5"/>
    <w:rsid w:val="007118FD"/>
    <w:rsid w:val="007132E9"/>
    <w:rsid w:val="00714501"/>
    <w:rsid w:val="007150BA"/>
    <w:rsid w:val="007157FB"/>
    <w:rsid w:val="00715E9D"/>
    <w:rsid w:val="00716B9E"/>
    <w:rsid w:val="00717108"/>
    <w:rsid w:val="00717471"/>
    <w:rsid w:val="00717B8E"/>
    <w:rsid w:val="00717C79"/>
    <w:rsid w:val="00717C8E"/>
    <w:rsid w:val="007200E1"/>
    <w:rsid w:val="007202A8"/>
    <w:rsid w:val="00720952"/>
    <w:rsid w:val="00720BF5"/>
    <w:rsid w:val="00720C6E"/>
    <w:rsid w:val="00720FC6"/>
    <w:rsid w:val="00721373"/>
    <w:rsid w:val="007213B7"/>
    <w:rsid w:val="007215AF"/>
    <w:rsid w:val="00721C6A"/>
    <w:rsid w:val="00721CCA"/>
    <w:rsid w:val="00721FEE"/>
    <w:rsid w:val="00722168"/>
    <w:rsid w:val="0072299D"/>
    <w:rsid w:val="00723E26"/>
    <w:rsid w:val="007240E7"/>
    <w:rsid w:val="007245F0"/>
    <w:rsid w:val="007254C8"/>
    <w:rsid w:val="00726E15"/>
    <w:rsid w:val="007278C1"/>
    <w:rsid w:val="00730320"/>
    <w:rsid w:val="00730628"/>
    <w:rsid w:val="0073096D"/>
    <w:rsid w:val="00730D0F"/>
    <w:rsid w:val="0073114A"/>
    <w:rsid w:val="007311B2"/>
    <w:rsid w:val="00731C15"/>
    <w:rsid w:val="0073297D"/>
    <w:rsid w:val="00732EFC"/>
    <w:rsid w:val="0073306E"/>
    <w:rsid w:val="00733082"/>
    <w:rsid w:val="0073315F"/>
    <w:rsid w:val="007332FF"/>
    <w:rsid w:val="00733738"/>
    <w:rsid w:val="00733917"/>
    <w:rsid w:val="00733C15"/>
    <w:rsid w:val="0073436C"/>
    <w:rsid w:val="00734413"/>
    <w:rsid w:val="00734979"/>
    <w:rsid w:val="007355F5"/>
    <w:rsid w:val="0073565A"/>
    <w:rsid w:val="00735759"/>
    <w:rsid w:val="0073586A"/>
    <w:rsid w:val="007359D1"/>
    <w:rsid w:val="007366F5"/>
    <w:rsid w:val="00736DEB"/>
    <w:rsid w:val="00736EB7"/>
    <w:rsid w:val="00737FCB"/>
    <w:rsid w:val="007405E2"/>
    <w:rsid w:val="00740AAE"/>
    <w:rsid w:val="00741499"/>
    <w:rsid w:val="0074176B"/>
    <w:rsid w:val="0074218D"/>
    <w:rsid w:val="0074376F"/>
    <w:rsid w:val="00743973"/>
    <w:rsid w:val="0074441A"/>
    <w:rsid w:val="00744E71"/>
    <w:rsid w:val="00745010"/>
    <w:rsid w:val="0074544E"/>
    <w:rsid w:val="0074593A"/>
    <w:rsid w:val="00745AEE"/>
    <w:rsid w:val="00745C14"/>
    <w:rsid w:val="00746971"/>
    <w:rsid w:val="00750118"/>
    <w:rsid w:val="00750ABD"/>
    <w:rsid w:val="00750F8D"/>
    <w:rsid w:val="00751F3C"/>
    <w:rsid w:val="00752D96"/>
    <w:rsid w:val="00753164"/>
    <w:rsid w:val="00753272"/>
    <w:rsid w:val="0075342F"/>
    <w:rsid w:val="0075345D"/>
    <w:rsid w:val="00753549"/>
    <w:rsid w:val="007536AF"/>
    <w:rsid w:val="00753D7D"/>
    <w:rsid w:val="00753DD5"/>
    <w:rsid w:val="007541CA"/>
    <w:rsid w:val="00754225"/>
    <w:rsid w:val="0075453C"/>
    <w:rsid w:val="007550A9"/>
    <w:rsid w:val="00755158"/>
    <w:rsid w:val="00755858"/>
    <w:rsid w:val="00755E93"/>
    <w:rsid w:val="00756F14"/>
    <w:rsid w:val="007571D7"/>
    <w:rsid w:val="007572E7"/>
    <w:rsid w:val="007575C8"/>
    <w:rsid w:val="00757FF6"/>
    <w:rsid w:val="007605BA"/>
    <w:rsid w:val="00760C43"/>
    <w:rsid w:val="00760F58"/>
    <w:rsid w:val="00761128"/>
    <w:rsid w:val="00761C2D"/>
    <w:rsid w:val="00761E3A"/>
    <w:rsid w:val="00761FC5"/>
    <w:rsid w:val="0076228C"/>
    <w:rsid w:val="00762427"/>
    <w:rsid w:val="00763131"/>
    <w:rsid w:val="00763EDE"/>
    <w:rsid w:val="00764174"/>
    <w:rsid w:val="007647F7"/>
    <w:rsid w:val="00765A02"/>
    <w:rsid w:val="0076638E"/>
    <w:rsid w:val="007667B3"/>
    <w:rsid w:val="007667F0"/>
    <w:rsid w:val="007676F5"/>
    <w:rsid w:val="00767840"/>
    <w:rsid w:val="00767C27"/>
    <w:rsid w:val="00767C49"/>
    <w:rsid w:val="00767CE9"/>
    <w:rsid w:val="00770E15"/>
    <w:rsid w:val="007711F3"/>
    <w:rsid w:val="00771475"/>
    <w:rsid w:val="00771618"/>
    <w:rsid w:val="00772780"/>
    <w:rsid w:val="00772ABB"/>
    <w:rsid w:val="0077327C"/>
    <w:rsid w:val="0077357A"/>
    <w:rsid w:val="00773E23"/>
    <w:rsid w:val="0077426E"/>
    <w:rsid w:val="007743B7"/>
    <w:rsid w:val="007743F9"/>
    <w:rsid w:val="007749DA"/>
    <w:rsid w:val="00774FFA"/>
    <w:rsid w:val="0077591C"/>
    <w:rsid w:val="00777030"/>
    <w:rsid w:val="007770DD"/>
    <w:rsid w:val="0077770A"/>
    <w:rsid w:val="007808AF"/>
    <w:rsid w:val="00780E67"/>
    <w:rsid w:val="00780F28"/>
    <w:rsid w:val="0078102B"/>
    <w:rsid w:val="00781642"/>
    <w:rsid w:val="007819B1"/>
    <w:rsid w:val="00781C09"/>
    <w:rsid w:val="00782C40"/>
    <w:rsid w:val="0078393A"/>
    <w:rsid w:val="00784513"/>
    <w:rsid w:val="00784B15"/>
    <w:rsid w:val="00784B46"/>
    <w:rsid w:val="00784DF2"/>
    <w:rsid w:val="007854CB"/>
    <w:rsid w:val="00785BA0"/>
    <w:rsid w:val="00785D4E"/>
    <w:rsid w:val="00785E4E"/>
    <w:rsid w:val="0078618D"/>
    <w:rsid w:val="007861D0"/>
    <w:rsid w:val="007869EF"/>
    <w:rsid w:val="00787600"/>
    <w:rsid w:val="00790752"/>
    <w:rsid w:val="00790CB4"/>
    <w:rsid w:val="00791C78"/>
    <w:rsid w:val="00791D88"/>
    <w:rsid w:val="00791F78"/>
    <w:rsid w:val="00792408"/>
    <w:rsid w:val="0079383C"/>
    <w:rsid w:val="007939C1"/>
    <w:rsid w:val="0079401F"/>
    <w:rsid w:val="007940C0"/>
    <w:rsid w:val="007944D5"/>
    <w:rsid w:val="0079465B"/>
    <w:rsid w:val="0079468E"/>
    <w:rsid w:val="00795CD5"/>
    <w:rsid w:val="00795CED"/>
    <w:rsid w:val="00796368"/>
    <w:rsid w:val="00797125"/>
    <w:rsid w:val="0079775E"/>
    <w:rsid w:val="007A040D"/>
    <w:rsid w:val="007A0FAA"/>
    <w:rsid w:val="007A107F"/>
    <w:rsid w:val="007A1108"/>
    <w:rsid w:val="007A13DD"/>
    <w:rsid w:val="007A1948"/>
    <w:rsid w:val="007A266A"/>
    <w:rsid w:val="007A27FB"/>
    <w:rsid w:val="007A2ADF"/>
    <w:rsid w:val="007A2F5D"/>
    <w:rsid w:val="007A30B9"/>
    <w:rsid w:val="007A3437"/>
    <w:rsid w:val="007A35BF"/>
    <w:rsid w:val="007A3907"/>
    <w:rsid w:val="007A4153"/>
    <w:rsid w:val="007A4761"/>
    <w:rsid w:val="007A48D4"/>
    <w:rsid w:val="007A499D"/>
    <w:rsid w:val="007A4B0E"/>
    <w:rsid w:val="007A52B0"/>
    <w:rsid w:val="007A59D5"/>
    <w:rsid w:val="007A59E7"/>
    <w:rsid w:val="007A5FCD"/>
    <w:rsid w:val="007A6792"/>
    <w:rsid w:val="007A68DE"/>
    <w:rsid w:val="007A6D0D"/>
    <w:rsid w:val="007A6FB5"/>
    <w:rsid w:val="007A72FD"/>
    <w:rsid w:val="007A768F"/>
    <w:rsid w:val="007B09C1"/>
    <w:rsid w:val="007B0ADB"/>
    <w:rsid w:val="007B0CCF"/>
    <w:rsid w:val="007B0E29"/>
    <w:rsid w:val="007B1C04"/>
    <w:rsid w:val="007B2422"/>
    <w:rsid w:val="007B29B5"/>
    <w:rsid w:val="007B37C3"/>
    <w:rsid w:val="007B45DF"/>
    <w:rsid w:val="007B6039"/>
    <w:rsid w:val="007B65E4"/>
    <w:rsid w:val="007B68ED"/>
    <w:rsid w:val="007B7037"/>
    <w:rsid w:val="007B74B0"/>
    <w:rsid w:val="007B77BB"/>
    <w:rsid w:val="007B7EB2"/>
    <w:rsid w:val="007C094A"/>
    <w:rsid w:val="007C0D25"/>
    <w:rsid w:val="007C1409"/>
    <w:rsid w:val="007C1D2E"/>
    <w:rsid w:val="007C236A"/>
    <w:rsid w:val="007C2EEC"/>
    <w:rsid w:val="007C36A6"/>
    <w:rsid w:val="007C3CF3"/>
    <w:rsid w:val="007C3DFD"/>
    <w:rsid w:val="007C4643"/>
    <w:rsid w:val="007C4C0C"/>
    <w:rsid w:val="007C5E8A"/>
    <w:rsid w:val="007C5F4D"/>
    <w:rsid w:val="007C6D65"/>
    <w:rsid w:val="007C73B7"/>
    <w:rsid w:val="007C7B1B"/>
    <w:rsid w:val="007D0CDA"/>
    <w:rsid w:val="007D15EE"/>
    <w:rsid w:val="007D1931"/>
    <w:rsid w:val="007D21D8"/>
    <w:rsid w:val="007D2324"/>
    <w:rsid w:val="007D3A66"/>
    <w:rsid w:val="007D3BC3"/>
    <w:rsid w:val="007D486E"/>
    <w:rsid w:val="007D511F"/>
    <w:rsid w:val="007D5340"/>
    <w:rsid w:val="007D5758"/>
    <w:rsid w:val="007D59B2"/>
    <w:rsid w:val="007D5A85"/>
    <w:rsid w:val="007D63A4"/>
    <w:rsid w:val="007D6576"/>
    <w:rsid w:val="007D6DCB"/>
    <w:rsid w:val="007D6EC1"/>
    <w:rsid w:val="007D705F"/>
    <w:rsid w:val="007E0885"/>
    <w:rsid w:val="007E0F7C"/>
    <w:rsid w:val="007E29A1"/>
    <w:rsid w:val="007E2D38"/>
    <w:rsid w:val="007E2FDD"/>
    <w:rsid w:val="007E3663"/>
    <w:rsid w:val="007E3944"/>
    <w:rsid w:val="007E3BBB"/>
    <w:rsid w:val="007E44D4"/>
    <w:rsid w:val="007E4D42"/>
    <w:rsid w:val="007E4DD9"/>
    <w:rsid w:val="007E50E2"/>
    <w:rsid w:val="007E531B"/>
    <w:rsid w:val="007E5EB2"/>
    <w:rsid w:val="007E607D"/>
    <w:rsid w:val="007E6206"/>
    <w:rsid w:val="007E640B"/>
    <w:rsid w:val="007E77A4"/>
    <w:rsid w:val="007E7877"/>
    <w:rsid w:val="007E78C8"/>
    <w:rsid w:val="007F016E"/>
    <w:rsid w:val="007F028B"/>
    <w:rsid w:val="007F08FA"/>
    <w:rsid w:val="007F148B"/>
    <w:rsid w:val="007F1584"/>
    <w:rsid w:val="007F15D8"/>
    <w:rsid w:val="007F18C1"/>
    <w:rsid w:val="007F1A50"/>
    <w:rsid w:val="007F1D93"/>
    <w:rsid w:val="007F2A1C"/>
    <w:rsid w:val="007F34C2"/>
    <w:rsid w:val="007F39E0"/>
    <w:rsid w:val="007F3C92"/>
    <w:rsid w:val="007F3DF6"/>
    <w:rsid w:val="007F3F35"/>
    <w:rsid w:val="007F421B"/>
    <w:rsid w:val="007F4E14"/>
    <w:rsid w:val="007F5634"/>
    <w:rsid w:val="007F65ED"/>
    <w:rsid w:val="007F6AEC"/>
    <w:rsid w:val="007F702C"/>
    <w:rsid w:val="007F7566"/>
    <w:rsid w:val="007F7EE0"/>
    <w:rsid w:val="008007A1"/>
    <w:rsid w:val="00800BE3"/>
    <w:rsid w:val="00800FC6"/>
    <w:rsid w:val="008012F0"/>
    <w:rsid w:val="0080197B"/>
    <w:rsid w:val="00801A22"/>
    <w:rsid w:val="0080266D"/>
    <w:rsid w:val="0080311D"/>
    <w:rsid w:val="00803812"/>
    <w:rsid w:val="00803B0D"/>
    <w:rsid w:val="00803D7B"/>
    <w:rsid w:val="00803EAF"/>
    <w:rsid w:val="00803FF6"/>
    <w:rsid w:val="00804CFB"/>
    <w:rsid w:val="00804D53"/>
    <w:rsid w:val="00804F32"/>
    <w:rsid w:val="00806077"/>
    <w:rsid w:val="008069FF"/>
    <w:rsid w:val="0080780A"/>
    <w:rsid w:val="00807A22"/>
    <w:rsid w:val="00810497"/>
    <w:rsid w:val="0081100E"/>
    <w:rsid w:val="00811C84"/>
    <w:rsid w:val="00812070"/>
    <w:rsid w:val="008120C1"/>
    <w:rsid w:val="008126F4"/>
    <w:rsid w:val="008130B9"/>
    <w:rsid w:val="0081438F"/>
    <w:rsid w:val="00814565"/>
    <w:rsid w:val="008149F6"/>
    <w:rsid w:val="00814AE0"/>
    <w:rsid w:val="0081509B"/>
    <w:rsid w:val="00815197"/>
    <w:rsid w:val="00815B3F"/>
    <w:rsid w:val="00815C96"/>
    <w:rsid w:val="00815EA9"/>
    <w:rsid w:val="00816AB1"/>
    <w:rsid w:val="008205CE"/>
    <w:rsid w:val="00820BC2"/>
    <w:rsid w:val="00820EFB"/>
    <w:rsid w:val="00821695"/>
    <w:rsid w:val="0082191B"/>
    <w:rsid w:val="008219B4"/>
    <w:rsid w:val="0082282E"/>
    <w:rsid w:val="00822B13"/>
    <w:rsid w:val="008239E1"/>
    <w:rsid w:val="00823F8C"/>
    <w:rsid w:val="00825031"/>
    <w:rsid w:val="008259DD"/>
    <w:rsid w:val="008260DF"/>
    <w:rsid w:val="008264A1"/>
    <w:rsid w:val="00827048"/>
    <w:rsid w:val="0082762E"/>
    <w:rsid w:val="00830057"/>
    <w:rsid w:val="008313BC"/>
    <w:rsid w:val="00831809"/>
    <w:rsid w:val="008319EE"/>
    <w:rsid w:val="00831FC3"/>
    <w:rsid w:val="008324E9"/>
    <w:rsid w:val="00832CA4"/>
    <w:rsid w:val="00832CB9"/>
    <w:rsid w:val="00833496"/>
    <w:rsid w:val="008340B9"/>
    <w:rsid w:val="00834817"/>
    <w:rsid w:val="00834861"/>
    <w:rsid w:val="00834F9A"/>
    <w:rsid w:val="00835964"/>
    <w:rsid w:val="008359AC"/>
    <w:rsid w:val="008367BF"/>
    <w:rsid w:val="008368CC"/>
    <w:rsid w:val="00837333"/>
    <w:rsid w:val="008377E0"/>
    <w:rsid w:val="00837E5D"/>
    <w:rsid w:val="00840AC6"/>
    <w:rsid w:val="00840F1D"/>
    <w:rsid w:val="00841019"/>
    <w:rsid w:val="00841089"/>
    <w:rsid w:val="008414B0"/>
    <w:rsid w:val="0084153B"/>
    <w:rsid w:val="00841B99"/>
    <w:rsid w:val="0084269D"/>
    <w:rsid w:val="0084280B"/>
    <w:rsid w:val="00842B27"/>
    <w:rsid w:val="00842D5E"/>
    <w:rsid w:val="00842DC1"/>
    <w:rsid w:val="00842FFD"/>
    <w:rsid w:val="0084302D"/>
    <w:rsid w:val="008433DB"/>
    <w:rsid w:val="00843A21"/>
    <w:rsid w:val="00843E1F"/>
    <w:rsid w:val="0084417C"/>
    <w:rsid w:val="008441BC"/>
    <w:rsid w:val="0084514A"/>
    <w:rsid w:val="00845301"/>
    <w:rsid w:val="0084550B"/>
    <w:rsid w:val="00845A2F"/>
    <w:rsid w:val="00845B1C"/>
    <w:rsid w:val="0084726F"/>
    <w:rsid w:val="008503BC"/>
    <w:rsid w:val="0085083D"/>
    <w:rsid w:val="00850978"/>
    <w:rsid w:val="00850ABE"/>
    <w:rsid w:val="00850D21"/>
    <w:rsid w:val="008516AB"/>
    <w:rsid w:val="00852857"/>
    <w:rsid w:val="00852E14"/>
    <w:rsid w:val="008544E0"/>
    <w:rsid w:val="00854A09"/>
    <w:rsid w:val="008552E1"/>
    <w:rsid w:val="008554DA"/>
    <w:rsid w:val="00855A87"/>
    <w:rsid w:val="008565FA"/>
    <w:rsid w:val="008568BC"/>
    <w:rsid w:val="00856CBC"/>
    <w:rsid w:val="00856E4F"/>
    <w:rsid w:val="00860250"/>
    <w:rsid w:val="0086091E"/>
    <w:rsid w:val="00861287"/>
    <w:rsid w:val="00861717"/>
    <w:rsid w:val="00861AFF"/>
    <w:rsid w:val="00861B73"/>
    <w:rsid w:val="008620DB"/>
    <w:rsid w:val="00862A34"/>
    <w:rsid w:val="00862DA1"/>
    <w:rsid w:val="0086387F"/>
    <w:rsid w:val="00863A3E"/>
    <w:rsid w:val="00863C73"/>
    <w:rsid w:val="00863ED6"/>
    <w:rsid w:val="008645E4"/>
    <w:rsid w:val="008649B4"/>
    <w:rsid w:val="00864A98"/>
    <w:rsid w:val="0086562A"/>
    <w:rsid w:val="0086605D"/>
    <w:rsid w:val="008664AF"/>
    <w:rsid w:val="00866A9B"/>
    <w:rsid w:val="00866CF0"/>
    <w:rsid w:val="008673B4"/>
    <w:rsid w:val="00867608"/>
    <w:rsid w:val="008679F1"/>
    <w:rsid w:val="00867D1E"/>
    <w:rsid w:val="0087048B"/>
    <w:rsid w:val="00871F67"/>
    <w:rsid w:val="008729DF"/>
    <w:rsid w:val="0087328E"/>
    <w:rsid w:val="00873E79"/>
    <w:rsid w:val="008741D5"/>
    <w:rsid w:val="008741ED"/>
    <w:rsid w:val="00874415"/>
    <w:rsid w:val="00874785"/>
    <w:rsid w:val="00874FA7"/>
    <w:rsid w:val="008756B7"/>
    <w:rsid w:val="00875E9C"/>
    <w:rsid w:val="008764E4"/>
    <w:rsid w:val="008765A2"/>
    <w:rsid w:val="008768BA"/>
    <w:rsid w:val="00876FDF"/>
    <w:rsid w:val="00877D6A"/>
    <w:rsid w:val="00877D75"/>
    <w:rsid w:val="0088058D"/>
    <w:rsid w:val="0088070D"/>
    <w:rsid w:val="00880A0F"/>
    <w:rsid w:val="00880C0A"/>
    <w:rsid w:val="0088107F"/>
    <w:rsid w:val="0088202D"/>
    <w:rsid w:val="00882D90"/>
    <w:rsid w:val="0088312F"/>
    <w:rsid w:val="00883849"/>
    <w:rsid w:val="0088397E"/>
    <w:rsid w:val="00883B06"/>
    <w:rsid w:val="00883C54"/>
    <w:rsid w:val="00883FE4"/>
    <w:rsid w:val="008840CC"/>
    <w:rsid w:val="00884106"/>
    <w:rsid w:val="00884C12"/>
    <w:rsid w:val="00885816"/>
    <w:rsid w:val="00885DAF"/>
    <w:rsid w:val="00887705"/>
    <w:rsid w:val="00887BEF"/>
    <w:rsid w:val="008903C3"/>
    <w:rsid w:val="0089113F"/>
    <w:rsid w:val="0089130F"/>
    <w:rsid w:val="00891503"/>
    <w:rsid w:val="0089168F"/>
    <w:rsid w:val="0089240F"/>
    <w:rsid w:val="008926DE"/>
    <w:rsid w:val="0089285B"/>
    <w:rsid w:val="00893666"/>
    <w:rsid w:val="008946CA"/>
    <w:rsid w:val="0089499E"/>
    <w:rsid w:val="008949D7"/>
    <w:rsid w:val="00895468"/>
    <w:rsid w:val="008954E5"/>
    <w:rsid w:val="00895E09"/>
    <w:rsid w:val="008966D4"/>
    <w:rsid w:val="00896715"/>
    <w:rsid w:val="00896D25"/>
    <w:rsid w:val="00896E79"/>
    <w:rsid w:val="00897029"/>
    <w:rsid w:val="00897057"/>
    <w:rsid w:val="00897B5B"/>
    <w:rsid w:val="00897DFA"/>
    <w:rsid w:val="008A206E"/>
    <w:rsid w:val="008A219A"/>
    <w:rsid w:val="008A22C7"/>
    <w:rsid w:val="008A2A19"/>
    <w:rsid w:val="008A2C52"/>
    <w:rsid w:val="008A43A0"/>
    <w:rsid w:val="008A46D1"/>
    <w:rsid w:val="008A4DA7"/>
    <w:rsid w:val="008A4E50"/>
    <w:rsid w:val="008A50C8"/>
    <w:rsid w:val="008A57FD"/>
    <w:rsid w:val="008A5924"/>
    <w:rsid w:val="008A5B92"/>
    <w:rsid w:val="008A5C01"/>
    <w:rsid w:val="008A5E6F"/>
    <w:rsid w:val="008A6139"/>
    <w:rsid w:val="008A66E3"/>
    <w:rsid w:val="008A718C"/>
    <w:rsid w:val="008A71F1"/>
    <w:rsid w:val="008A7343"/>
    <w:rsid w:val="008A797F"/>
    <w:rsid w:val="008A7E88"/>
    <w:rsid w:val="008B03D5"/>
    <w:rsid w:val="008B06A0"/>
    <w:rsid w:val="008B0D69"/>
    <w:rsid w:val="008B22B6"/>
    <w:rsid w:val="008B280B"/>
    <w:rsid w:val="008B3006"/>
    <w:rsid w:val="008B3158"/>
    <w:rsid w:val="008B3AB2"/>
    <w:rsid w:val="008B3B96"/>
    <w:rsid w:val="008B3EE5"/>
    <w:rsid w:val="008B4469"/>
    <w:rsid w:val="008B4D06"/>
    <w:rsid w:val="008B4D1B"/>
    <w:rsid w:val="008B5D53"/>
    <w:rsid w:val="008B5F15"/>
    <w:rsid w:val="008C01E2"/>
    <w:rsid w:val="008C04B6"/>
    <w:rsid w:val="008C08E5"/>
    <w:rsid w:val="008C171F"/>
    <w:rsid w:val="008C173D"/>
    <w:rsid w:val="008C17DD"/>
    <w:rsid w:val="008C1913"/>
    <w:rsid w:val="008C2032"/>
    <w:rsid w:val="008C2170"/>
    <w:rsid w:val="008C22A0"/>
    <w:rsid w:val="008C2312"/>
    <w:rsid w:val="008C255C"/>
    <w:rsid w:val="008C2714"/>
    <w:rsid w:val="008C282F"/>
    <w:rsid w:val="008C3045"/>
    <w:rsid w:val="008C390E"/>
    <w:rsid w:val="008C3FB0"/>
    <w:rsid w:val="008C46EE"/>
    <w:rsid w:val="008C62FE"/>
    <w:rsid w:val="008C6E76"/>
    <w:rsid w:val="008C75C5"/>
    <w:rsid w:val="008D0186"/>
    <w:rsid w:val="008D01A7"/>
    <w:rsid w:val="008D04C6"/>
    <w:rsid w:val="008D04E0"/>
    <w:rsid w:val="008D11B0"/>
    <w:rsid w:val="008D1262"/>
    <w:rsid w:val="008D183C"/>
    <w:rsid w:val="008D1A3E"/>
    <w:rsid w:val="008D2A24"/>
    <w:rsid w:val="008D3573"/>
    <w:rsid w:val="008D4117"/>
    <w:rsid w:val="008D4127"/>
    <w:rsid w:val="008D4636"/>
    <w:rsid w:val="008D468C"/>
    <w:rsid w:val="008D4BF8"/>
    <w:rsid w:val="008D56A9"/>
    <w:rsid w:val="008D5D4F"/>
    <w:rsid w:val="008D68B8"/>
    <w:rsid w:val="008D69A4"/>
    <w:rsid w:val="008D6A50"/>
    <w:rsid w:val="008D750B"/>
    <w:rsid w:val="008E09B1"/>
    <w:rsid w:val="008E0C95"/>
    <w:rsid w:val="008E0D74"/>
    <w:rsid w:val="008E16C4"/>
    <w:rsid w:val="008E180B"/>
    <w:rsid w:val="008E2437"/>
    <w:rsid w:val="008E251E"/>
    <w:rsid w:val="008E31D7"/>
    <w:rsid w:val="008E373D"/>
    <w:rsid w:val="008E47CE"/>
    <w:rsid w:val="008E54CB"/>
    <w:rsid w:val="008E5982"/>
    <w:rsid w:val="008E6B8F"/>
    <w:rsid w:val="008E6C85"/>
    <w:rsid w:val="008E6FCB"/>
    <w:rsid w:val="008E78C2"/>
    <w:rsid w:val="008E7B26"/>
    <w:rsid w:val="008F0180"/>
    <w:rsid w:val="008F0394"/>
    <w:rsid w:val="008F0618"/>
    <w:rsid w:val="008F0694"/>
    <w:rsid w:val="008F0E65"/>
    <w:rsid w:val="008F101A"/>
    <w:rsid w:val="008F1242"/>
    <w:rsid w:val="008F12EF"/>
    <w:rsid w:val="008F17E5"/>
    <w:rsid w:val="008F1B8D"/>
    <w:rsid w:val="008F1B97"/>
    <w:rsid w:val="008F214C"/>
    <w:rsid w:val="008F243E"/>
    <w:rsid w:val="008F2985"/>
    <w:rsid w:val="008F2B28"/>
    <w:rsid w:val="008F3990"/>
    <w:rsid w:val="008F46FC"/>
    <w:rsid w:val="008F4952"/>
    <w:rsid w:val="008F542E"/>
    <w:rsid w:val="008F5511"/>
    <w:rsid w:val="008F583E"/>
    <w:rsid w:val="008F5AFC"/>
    <w:rsid w:val="008F5D87"/>
    <w:rsid w:val="008F5D93"/>
    <w:rsid w:val="008F655B"/>
    <w:rsid w:val="008F65BC"/>
    <w:rsid w:val="008F6BA6"/>
    <w:rsid w:val="008F70CC"/>
    <w:rsid w:val="008F737A"/>
    <w:rsid w:val="008F7679"/>
    <w:rsid w:val="00900537"/>
    <w:rsid w:val="00900B81"/>
    <w:rsid w:val="009011FC"/>
    <w:rsid w:val="00901503"/>
    <w:rsid w:val="00901B45"/>
    <w:rsid w:val="00902807"/>
    <w:rsid w:val="0090291F"/>
    <w:rsid w:val="009046A0"/>
    <w:rsid w:val="00904A80"/>
    <w:rsid w:val="00904AF8"/>
    <w:rsid w:val="00904CB6"/>
    <w:rsid w:val="00905D7F"/>
    <w:rsid w:val="00905F68"/>
    <w:rsid w:val="00906011"/>
    <w:rsid w:val="0090648C"/>
    <w:rsid w:val="00906D89"/>
    <w:rsid w:val="00906DB9"/>
    <w:rsid w:val="009072CE"/>
    <w:rsid w:val="0090774C"/>
    <w:rsid w:val="00910E7F"/>
    <w:rsid w:val="009115E1"/>
    <w:rsid w:val="009119A0"/>
    <w:rsid w:val="0091316C"/>
    <w:rsid w:val="00913792"/>
    <w:rsid w:val="00913B8D"/>
    <w:rsid w:val="00914B30"/>
    <w:rsid w:val="00914D93"/>
    <w:rsid w:val="0091566A"/>
    <w:rsid w:val="00915763"/>
    <w:rsid w:val="00915992"/>
    <w:rsid w:val="00915F6D"/>
    <w:rsid w:val="009166BD"/>
    <w:rsid w:val="009166FD"/>
    <w:rsid w:val="0091671F"/>
    <w:rsid w:val="009174D1"/>
    <w:rsid w:val="00917BD3"/>
    <w:rsid w:val="0092008E"/>
    <w:rsid w:val="009205AD"/>
    <w:rsid w:val="00920BC2"/>
    <w:rsid w:val="0092151A"/>
    <w:rsid w:val="00922773"/>
    <w:rsid w:val="00922923"/>
    <w:rsid w:val="00923BE2"/>
    <w:rsid w:val="0092433E"/>
    <w:rsid w:val="00924BF5"/>
    <w:rsid w:val="00924ED3"/>
    <w:rsid w:val="009252E6"/>
    <w:rsid w:val="009257B9"/>
    <w:rsid w:val="009269C3"/>
    <w:rsid w:val="0092707C"/>
    <w:rsid w:val="00927137"/>
    <w:rsid w:val="00927394"/>
    <w:rsid w:val="00927A07"/>
    <w:rsid w:val="0093024B"/>
    <w:rsid w:val="00930C59"/>
    <w:rsid w:val="00931ECE"/>
    <w:rsid w:val="00932742"/>
    <w:rsid w:val="00932878"/>
    <w:rsid w:val="00932ACD"/>
    <w:rsid w:val="00932F92"/>
    <w:rsid w:val="00933113"/>
    <w:rsid w:val="00933B7B"/>
    <w:rsid w:val="00933BE2"/>
    <w:rsid w:val="009348D1"/>
    <w:rsid w:val="0093496B"/>
    <w:rsid w:val="00934BA2"/>
    <w:rsid w:val="00934D53"/>
    <w:rsid w:val="009359E6"/>
    <w:rsid w:val="00935AC8"/>
    <w:rsid w:val="00936A6B"/>
    <w:rsid w:val="00940EE1"/>
    <w:rsid w:val="00941B50"/>
    <w:rsid w:val="00941DD7"/>
    <w:rsid w:val="00942234"/>
    <w:rsid w:val="009423AA"/>
    <w:rsid w:val="009428F3"/>
    <w:rsid w:val="00943370"/>
    <w:rsid w:val="009437F4"/>
    <w:rsid w:val="00943897"/>
    <w:rsid w:val="00943E6A"/>
    <w:rsid w:val="00944436"/>
    <w:rsid w:val="009445D6"/>
    <w:rsid w:val="009448DB"/>
    <w:rsid w:val="00944A74"/>
    <w:rsid w:val="00944E4A"/>
    <w:rsid w:val="00944EDA"/>
    <w:rsid w:val="00944F65"/>
    <w:rsid w:val="009476E4"/>
    <w:rsid w:val="00950F6B"/>
    <w:rsid w:val="00951716"/>
    <w:rsid w:val="00952112"/>
    <w:rsid w:val="0095228E"/>
    <w:rsid w:val="009523B4"/>
    <w:rsid w:val="00952B3C"/>
    <w:rsid w:val="00952DE0"/>
    <w:rsid w:val="0095317E"/>
    <w:rsid w:val="00953477"/>
    <w:rsid w:val="0095350B"/>
    <w:rsid w:val="00953932"/>
    <w:rsid w:val="00953DFC"/>
    <w:rsid w:val="00953E5F"/>
    <w:rsid w:val="00953FA0"/>
    <w:rsid w:val="0095402C"/>
    <w:rsid w:val="00954501"/>
    <w:rsid w:val="00954C99"/>
    <w:rsid w:val="00954E56"/>
    <w:rsid w:val="00954F79"/>
    <w:rsid w:val="00955438"/>
    <w:rsid w:val="00955CFC"/>
    <w:rsid w:val="00956CB4"/>
    <w:rsid w:val="00956D9B"/>
    <w:rsid w:val="00956EC9"/>
    <w:rsid w:val="00957B40"/>
    <w:rsid w:val="00957DA2"/>
    <w:rsid w:val="00957F74"/>
    <w:rsid w:val="00960329"/>
    <w:rsid w:val="009603FB"/>
    <w:rsid w:val="009608D2"/>
    <w:rsid w:val="009611D2"/>
    <w:rsid w:val="00961318"/>
    <w:rsid w:val="009615B5"/>
    <w:rsid w:val="00961AAC"/>
    <w:rsid w:val="0096299E"/>
    <w:rsid w:val="009636AA"/>
    <w:rsid w:val="00964725"/>
    <w:rsid w:val="00965054"/>
    <w:rsid w:val="009657EC"/>
    <w:rsid w:val="00965A01"/>
    <w:rsid w:val="00965D6B"/>
    <w:rsid w:val="00966094"/>
    <w:rsid w:val="009662C8"/>
    <w:rsid w:val="00966898"/>
    <w:rsid w:val="00967607"/>
    <w:rsid w:val="00967699"/>
    <w:rsid w:val="00967DBA"/>
    <w:rsid w:val="00970219"/>
    <w:rsid w:val="0097052B"/>
    <w:rsid w:val="0097098A"/>
    <w:rsid w:val="00970CB1"/>
    <w:rsid w:val="00971180"/>
    <w:rsid w:val="00971310"/>
    <w:rsid w:val="0097160C"/>
    <w:rsid w:val="00972476"/>
    <w:rsid w:val="009733D4"/>
    <w:rsid w:val="0097375F"/>
    <w:rsid w:val="00973D97"/>
    <w:rsid w:val="00974487"/>
    <w:rsid w:val="00974603"/>
    <w:rsid w:val="00974E93"/>
    <w:rsid w:val="009750F5"/>
    <w:rsid w:val="00975D47"/>
    <w:rsid w:val="009760ED"/>
    <w:rsid w:val="009761EE"/>
    <w:rsid w:val="009764F8"/>
    <w:rsid w:val="0097660C"/>
    <w:rsid w:val="00976712"/>
    <w:rsid w:val="00976825"/>
    <w:rsid w:val="00977B78"/>
    <w:rsid w:val="00977F73"/>
    <w:rsid w:val="00980778"/>
    <w:rsid w:val="0098088E"/>
    <w:rsid w:val="00980920"/>
    <w:rsid w:val="009809A7"/>
    <w:rsid w:val="00980FE5"/>
    <w:rsid w:val="009821F2"/>
    <w:rsid w:val="00982899"/>
    <w:rsid w:val="00983428"/>
    <w:rsid w:val="009834CD"/>
    <w:rsid w:val="00983803"/>
    <w:rsid w:val="00984ABC"/>
    <w:rsid w:val="009858BD"/>
    <w:rsid w:val="0098612A"/>
    <w:rsid w:val="00986307"/>
    <w:rsid w:val="00987777"/>
    <w:rsid w:val="00987D09"/>
    <w:rsid w:val="00987DBB"/>
    <w:rsid w:val="00987F4F"/>
    <w:rsid w:val="00990C79"/>
    <w:rsid w:val="00991196"/>
    <w:rsid w:val="00991861"/>
    <w:rsid w:val="009924CD"/>
    <w:rsid w:val="009937F5"/>
    <w:rsid w:val="0099437D"/>
    <w:rsid w:val="009944CC"/>
    <w:rsid w:val="00994866"/>
    <w:rsid w:val="0099502B"/>
    <w:rsid w:val="00995A40"/>
    <w:rsid w:val="00995EFB"/>
    <w:rsid w:val="00995EFF"/>
    <w:rsid w:val="009968F9"/>
    <w:rsid w:val="00996CAE"/>
    <w:rsid w:val="00996D5C"/>
    <w:rsid w:val="00996E0A"/>
    <w:rsid w:val="009973F0"/>
    <w:rsid w:val="00997941"/>
    <w:rsid w:val="009A13B1"/>
    <w:rsid w:val="009A149C"/>
    <w:rsid w:val="009A3996"/>
    <w:rsid w:val="009A57EF"/>
    <w:rsid w:val="009A5949"/>
    <w:rsid w:val="009A5BE7"/>
    <w:rsid w:val="009A5F7F"/>
    <w:rsid w:val="009A624E"/>
    <w:rsid w:val="009A624F"/>
    <w:rsid w:val="009A6399"/>
    <w:rsid w:val="009A64C5"/>
    <w:rsid w:val="009A6798"/>
    <w:rsid w:val="009A67F9"/>
    <w:rsid w:val="009A6AEC"/>
    <w:rsid w:val="009A7110"/>
    <w:rsid w:val="009A7368"/>
    <w:rsid w:val="009A7CA8"/>
    <w:rsid w:val="009B01BD"/>
    <w:rsid w:val="009B05AC"/>
    <w:rsid w:val="009B09C1"/>
    <w:rsid w:val="009B0D93"/>
    <w:rsid w:val="009B181A"/>
    <w:rsid w:val="009B2ABC"/>
    <w:rsid w:val="009B2CEA"/>
    <w:rsid w:val="009B333D"/>
    <w:rsid w:val="009B33EA"/>
    <w:rsid w:val="009B4290"/>
    <w:rsid w:val="009B4D04"/>
    <w:rsid w:val="009B4D9D"/>
    <w:rsid w:val="009B5581"/>
    <w:rsid w:val="009B5D77"/>
    <w:rsid w:val="009B5F78"/>
    <w:rsid w:val="009B5F87"/>
    <w:rsid w:val="009B6EEB"/>
    <w:rsid w:val="009B776C"/>
    <w:rsid w:val="009B7831"/>
    <w:rsid w:val="009B79D6"/>
    <w:rsid w:val="009C0377"/>
    <w:rsid w:val="009C0CBB"/>
    <w:rsid w:val="009C0EA8"/>
    <w:rsid w:val="009C14EF"/>
    <w:rsid w:val="009C1928"/>
    <w:rsid w:val="009C1C32"/>
    <w:rsid w:val="009C1F69"/>
    <w:rsid w:val="009C2251"/>
    <w:rsid w:val="009C2733"/>
    <w:rsid w:val="009C2A89"/>
    <w:rsid w:val="009C3D94"/>
    <w:rsid w:val="009C4112"/>
    <w:rsid w:val="009C4373"/>
    <w:rsid w:val="009C46E8"/>
    <w:rsid w:val="009C47BD"/>
    <w:rsid w:val="009C49B5"/>
    <w:rsid w:val="009C618C"/>
    <w:rsid w:val="009C6BE1"/>
    <w:rsid w:val="009C6E97"/>
    <w:rsid w:val="009C703B"/>
    <w:rsid w:val="009C70F2"/>
    <w:rsid w:val="009C7BFC"/>
    <w:rsid w:val="009C7F5A"/>
    <w:rsid w:val="009D045D"/>
    <w:rsid w:val="009D0544"/>
    <w:rsid w:val="009D0C6C"/>
    <w:rsid w:val="009D0EE5"/>
    <w:rsid w:val="009D1019"/>
    <w:rsid w:val="009D1034"/>
    <w:rsid w:val="009D277C"/>
    <w:rsid w:val="009D2A95"/>
    <w:rsid w:val="009D3C30"/>
    <w:rsid w:val="009D4114"/>
    <w:rsid w:val="009D5C3C"/>
    <w:rsid w:val="009D5EFE"/>
    <w:rsid w:val="009D639E"/>
    <w:rsid w:val="009D65CE"/>
    <w:rsid w:val="009D7087"/>
    <w:rsid w:val="009D77E8"/>
    <w:rsid w:val="009D7D7F"/>
    <w:rsid w:val="009D7E58"/>
    <w:rsid w:val="009D7E97"/>
    <w:rsid w:val="009D7EAC"/>
    <w:rsid w:val="009E0110"/>
    <w:rsid w:val="009E04E2"/>
    <w:rsid w:val="009E096F"/>
    <w:rsid w:val="009E18B0"/>
    <w:rsid w:val="009E1CC2"/>
    <w:rsid w:val="009E1EDF"/>
    <w:rsid w:val="009E2C36"/>
    <w:rsid w:val="009E32BB"/>
    <w:rsid w:val="009E372C"/>
    <w:rsid w:val="009E3D65"/>
    <w:rsid w:val="009E4718"/>
    <w:rsid w:val="009E513F"/>
    <w:rsid w:val="009E56B2"/>
    <w:rsid w:val="009E598E"/>
    <w:rsid w:val="009E6131"/>
    <w:rsid w:val="009E6295"/>
    <w:rsid w:val="009E63E9"/>
    <w:rsid w:val="009E66DB"/>
    <w:rsid w:val="009E6AA5"/>
    <w:rsid w:val="009E748D"/>
    <w:rsid w:val="009E74E1"/>
    <w:rsid w:val="009E7B09"/>
    <w:rsid w:val="009E7E46"/>
    <w:rsid w:val="009E7EAC"/>
    <w:rsid w:val="009F1183"/>
    <w:rsid w:val="009F1CE5"/>
    <w:rsid w:val="009F1EBF"/>
    <w:rsid w:val="009F30E8"/>
    <w:rsid w:val="009F3280"/>
    <w:rsid w:val="009F3E5A"/>
    <w:rsid w:val="009F3E9D"/>
    <w:rsid w:val="009F3F50"/>
    <w:rsid w:val="009F4592"/>
    <w:rsid w:val="009F5087"/>
    <w:rsid w:val="009F50D4"/>
    <w:rsid w:val="009F576C"/>
    <w:rsid w:val="009F5949"/>
    <w:rsid w:val="009F5955"/>
    <w:rsid w:val="009F596B"/>
    <w:rsid w:val="009F5AE4"/>
    <w:rsid w:val="009F5D11"/>
    <w:rsid w:val="009F619E"/>
    <w:rsid w:val="009F6544"/>
    <w:rsid w:val="009F6573"/>
    <w:rsid w:val="009F69D0"/>
    <w:rsid w:val="009F6DE3"/>
    <w:rsid w:val="009F7B8C"/>
    <w:rsid w:val="009F7D17"/>
    <w:rsid w:val="009F7D5F"/>
    <w:rsid w:val="009F7F72"/>
    <w:rsid w:val="00A00E56"/>
    <w:rsid w:val="00A02040"/>
    <w:rsid w:val="00A021AD"/>
    <w:rsid w:val="00A0221B"/>
    <w:rsid w:val="00A022E8"/>
    <w:rsid w:val="00A027CA"/>
    <w:rsid w:val="00A03A11"/>
    <w:rsid w:val="00A03EC4"/>
    <w:rsid w:val="00A049DF"/>
    <w:rsid w:val="00A04AB4"/>
    <w:rsid w:val="00A04CF8"/>
    <w:rsid w:val="00A05896"/>
    <w:rsid w:val="00A05D82"/>
    <w:rsid w:val="00A0682C"/>
    <w:rsid w:val="00A06B4B"/>
    <w:rsid w:val="00A06D6D"/>
    <w:rsid w:val="00A10125"/>
    <w:rsid w:val="00A10476"/>
    <w:rsid w:val="00A126CB"/>
    <w:rsid w:val="00A12FDD"/>
    <w:rsid w:val="00A13764"/>
    <w:rsid w:val="00A13AFA"/>
    <w:rsid w:val="00A1449B"/>
    <w:rsid w:val="00A14F1E"/>
    <w:rsid w:val="00A15648"/>
    <w:rsid w:val="00A15D34"/>
    <w:rsid w:val="00A15D56"/>
    <w:rsid w:val="00A1663E"/>
    <w:rsid w:val="00A167CF"/>
    <w:rsid w:val="00A202E6"/>
    <w:rsid w:val="00A205BF"/>
    <w:rsid w:val="00A21401"/>
    <w:rsid w:val="00A2153B"/>
    <w:rsid w:val="00A222EE"/>
    <w:rsid w:val="00A231B8"/>
    <w:rsid w:val="00A23736"/>
    <w:rsid w:val="00A23E84"/>
    <w:rsid w:val="00A241FB"/>
    <w:rsid w:val="00A24291"/>
    <w:rsid w:val="00A251BB"/>
    <w:rsid w:val="00A254D5"/>
    <w:rsid w:val="00A25521"/>
    <w:rsid w:val="00A25B9B"/>
    <w:rsid w:val="00A2639D"/>
    <w:rsid w:val="00A26627"/>
    <w:rsid w:val="00A26CA4"/>
    <w:rsid w:val="00A27745"/>
    <w:rsid w:val="00A27773"/>
    <w:rsid w:val="00A27D50"/>
    <w:rsid w:val="00A30993"/>
    <w:rsid w:val="00A31191"/>
    <w:rsid w:val="00A31665"/>
    <w:rsid w:val="00A31E71"/>
    <w:rsid w:val="00A32A2E"/>
    <w:rsid w:val="00A32EE2"/>
    <w:rsid w:val="00A33737"/>
    <w:rsid w:val="00A33EB1"/>
    <w:rsid w:val="00A34F22"/>
    <w:rsid w:val="00A3520F"/>
    <w:rsid w:val="00A35225"/>
    <w:rsid w:val="00A35616"/>
    <w:rsid w:val="00A3584D"/>
    <w:rsid w:val="00A3585D"/>
    <w:rsid w:val="00A36436"/>
    <w:rsid w:val="00A367A1"/>
    <w:rsid w:val="00A37656"/>
    <w:rsid w:val="00A37AF5"/>
    <w:rsid w:val="00A37B1D"/>
    <w:rsid w:val="00A37EF7"/>
    <w:rsid w:val="00A400DA"/>
    <w:rsid w:val="00A406C2"/>
    <w:rsid w:val="00A40C87"/>
    <w:rsid w:val="00A40DB0"/>
    <w:rsid w:val="00A418AC"/>
    <w:rsid w:val="00A41D01"/>
    <w:rsid w:val="00A41E5A"/>
    <w:rsid w:val="00A4247C"/>
    <w:rsid w:val="00A43CF7"/>
    <w:rsid w:val="00A440CC"/>
    <w:rsid w:val="00A44F3C"/>
    <w:rsid w:val="00A4632D"/>
    <w:rsid w:val="00A4652B"/>
    <w:rsid w:val="00A46BCC"/>
    <w:rsid w:val="00A46FD6"/>
    <w:rsid w:val="00A47831"/>
    <w:rsid w:val="00A4791C"/>
    <w:rsid w:val="00A47D18"/>
    <w:rsid w:val="00A47DDB"/>
    <w:rsid w:val="00A50239"/>
    <w:rsid w:val="00A503AE"/>
    <w:rsid w:val="00A50C3D"/>
    <w:rsid w:val="00A50FB7"/>
    <w:rsid w:val="00A51E51"/>
    <w:rsid w:val="00A52110"/>
    <w:rsid w:val="00A521B7"/>
    <w:rsid w:val="00A5344A"/>
    <w:rsid w:val="00A5355C"/>
    <w:rsid w:val="00A53595"/>
    <w:rsid w:val="00A535DA"/>
    <w:rsid w:val="00A53831"/>
    <w:rsid w:val="00A53A42"/>
    <w:rsid w:val="00A541C4"/>
    <w:rsid w:val="00A546D9"/>
    <w:rsid w:val="00A54FAC"/>
    <w:rsid w:val="00A5569E"/>
    <w:rsid w:val="00A55794"/>
    <w:rsid w:val="00A55935"/>
    <w:rsid w:val="00A57319"/>
    <w:rsid w:val="00A574BA"/>
    <w:rsid w:val="00A578AF"/>
    <w:rsid w:val="00A57D2F"/>
    <w:rsid w:val="00A60049"/>
    <w:rsid w:val="00A6104E"/>
    <w:rsid w:val="00A61238"/>
    <w:rsid w:val="00A612DC"/>
    <w:rsid w:val="00A6137C"/>
    <w:rsid w:val="00A61A4C"/>
    <w:rsid w:val="00A61A6D"/>
    <w:rsid w:val="00A62682"/>
    <w:rsid w:val="00A6272C"/>
    <w:rsid w:val="00A62A15"/>
    <w:rsid w:val="00A6307A"/>
    <w:rsid w:val="00A64AB7"/>
    <w:rsid w:val="00A64AEB"/>
    <w:rsid w:val="00A6506B"/>
    <w:rsid w:val="00A65CCC"/>
    <w:rsid w:val="00A65CF6"/>
    <w:rsid w:val="00A65F72"/>
    <w:rsid w:val="00A661AF"/>
    <w:rsid w:val="00A6674B"/>
    <w:rsid w:val="00A669C3"/>
    <w:rsid w:val="00A679F7"/>
    <w:rsid w:val="00A7054E"/>
    <w:rsid w:val="00A71353"/>
    <w:rsid w:val="00A715B5"/>
    <w:rsid w:val="00A718D9"/>
    <w:rsid w:val="00A719B6"/>
    <w:rsid w:val="00A71DA0"/>
    <w:rsid w:val="00A71E49"/>
    <w:rsid w:val="00A720AC"/>
    <w:rsid w:val="00A72181"/>
    <w:rsid w:val="00A72ABA"/>
    <w:rsid w:val="00A72D2A"/>
    <w:rsid w:val="00A73352"/>
    <w:rsid w:val="00A733D2"/>
    <w:rsid w:val="00A74638"/>
    <w:rsid w:val="00A75793"/>
    <w:rsid w:val="00A757D0"/>
    <w:rsid w:val="00A75F14"/>
    <w:rsid w:val="00A77993"/>
    <w:rsid w:val="00A77A65"/>
    <w:rsid w:val="00A77C62"/>
    <w:rsid w:val="00A80271"/>
    <w:rsid w:val="00A818A2"/>
    <w:rsid w:val="00A8251D"/>
    <w:rsid w:val="00A82D89"/>
    <w:rsid w:val="00A8383D"/>
    <w:rsid w:val="00A83932"/>
    <w:rsid w:val="00A83D80"/>
    <w:rsid w:val="00A84678"/>
    <w:rsid w:val="00A84738"/>
    <w:rsid w:val="00A84900"/>
    <w:rsid w:val="00A84BAC"/>
    <w:rsid w:val="00A84BFF"/>
    <w:rsid w:val="00A84C30"/>
    <w:rsid w:val="00A853CD"/>
    <w:rsid w:val="00A85C2F"/>
    <w:rsid w:val="00A85E5A"/>
    <w:rsid w:val="00A86045"/>
    <w:rsid w:val="00A860EF"/>
    <w:rsid w:val="00A8767C"/>
    <w:rsid w:val="00A877D9"/>
    <w:rsid w:val="00A87F72"/>
    <w:rsid w:val="00A902CE"/>
    <w:rsid w:val="00A90A7D"/>
    <w:rsid w:val="00A90CD9"/>
    <w:rsid w:val="00A91408"/>
    <w:rsid w:val="00A9175B"/>
    <w:rsid w:val="00A91983"/>
    <w:rsid w:val="00A91F2D"/>
    <w:rsid w:val="00A922EA"/>
    <w:rsid w:val="00A9246B"/>
    <w:rsid w:val="00A92BAE"/>
    <w:rsid w:val="00A930E9"/>
    <w:rsid w:val="00A93173"/>
    <w:rsid w:val="00A9349F"/>
    <w:rsid w:val="00A93514"/>
    <w:rsid w:val="00A939A0"/>
    <w:rsid w:val="00A93A8D"/>
    <w:rsid w:val="00A93B4D"/>
    <w:rsid w:val="00A93EE7"/>
    <w:rsid w:val="00A94A46"/>
    <w:rsid w:val="00A94D98"/>
    <w:rsid w:val="00A95295"/>
    <w:rsid w:val="00A953B0"/>
    <w:rsid w:val="00A956BB"/>
    <w:rsid w:val="00A95C2A"/>
    <w:rsid w:val="00A97742"/>
    <w:rsid w:val="00A97784"/>
    <w:rsid w:val="00A97B4E"/>
    <w:rsid w:val="00AA0010"/>
    <w:rsid w:val="00AA0435"/>
    <w:rsid w:val="00AA0809"/>
    <w:rsid w:val="00AA0A2E"/>
    <w:rsid w:val="00AA0E09"/>
    <w:rsid w:val="00AA1831"/>
    <w:rsid w:val="00AA2A1B"/>
    <w:rsid w:val="00AA2C9B"/>
    <w:rsid w:val="00AA2D5D"/>
    <w:rsid w:val="00AA2D9E"/>
    <w:rsid w:val="00AA3914"/>
    <w:rsid w:val="00AA3A2A"/>
    <w:rsid w:val="00AA3FD6"/>
    <w:rsid w:val="00AA4161"/>
    <w:rsid w:val="00AA417B"/>
    <w:rsid w:val="00AA479E"/>
    <w:rsid w:val="00AA50EB"/>
    <w:rsid w:val="00AA59B7"/>
    <w:rsid w:val="00AA5F15"/>
    <w:rsid w:val="00AA648C"/>
    <w:rsid w:val="00AA7067"/>
    <w:rsid w:val="00AA71CD"/>
    <w:rsid w:val="00AA74AC"/>
    <w:rsid w:val="00AA7B73"/>
    <w:rsid w:val="00AB10A4"/>
    <w:rsid w:val="00AB112B"/>
    <w:rsid w:val="00AB1F20"/>
    <w:rsid w:val="00AB2054"/>
    <w:rsid w:val="00AB21CF"/>
    <w:rsid w:val="00AB315A"/>
    <w:rsid w:val="00AB3C55"/>
    <w:rsid w:val="00AB3FD0"/>
    <w:rsid w:val="00AB43B6"/>
    <w:rsid w:val="00AB4776"/>
    <w:rsid w:val="00AB4A4A"/>
    <w:rsid w:val="00AB54E7"/>
    <w:rsid w:val="00AB6756"/>
    <w:rsid w:val="00AB682F"/>
    <w:rsid w:val="00AB6E55"/>
    <w:rsid w:val="00AB77BB"/>
    <w:rsid w:val="00AB7D51"/>
    <w:rsid w:val="00AB7E57"/>
    <w:rsid w:val="00AC0B87"/>
    <w:rsid w:val="00AC0FB7"/>
    <w:rsid w:val="00AC12FF"/>
    <w:rsid w:val="00AC18D8"/>
    <w:rsid w:val="00AC3025"/>
    <w:rsid w:val="00AC524F"/>
    <w:rsid w:val="00AC572B"/>
    <w:rsid w:val="00AC6200"/>
    <w:rsid w:val="00AC62FE"/>
    <w:rsid w:val="00AC6D3E"/>
    <w:rsid w:val="00AC6ED2"/>
    <w:rsid w:val="00AC7779"/>
    <w:rsid w:val="00AC78DB"/>
    <w:rsid w:val="00AC796C"/>
    <w:rsid w:val="00AC7A5D"/>
    <w:rsid w:val="00AC7DF5"/>
    <w:rsid w:val="00AD0244"/>
    <w:rsid w:val="00AD0644"/>
    <w:rsid w:val="00AD12D0"/>
    <w:rsid w:val="00AD22D3"/>
    <w:rsid w:val="00AD2444"/>
    <w:rsid w:val="00AD258C"/>
    <w:rsid w:val="00AD327C"/>
    <w:rsid w:val="00AD33A5"/>
    <w:rsid w:val="00AD4ECF"/>
    <w:rsid w:val="00AD4F59"/>
    <w:rsid w:val="00AD5522"/>
    <w:rsid w:val="00AD575E"/>
    <w:rsid w:val="00AD58DA"/>
    <w:rsid w:val="00AD614C"/>
    <w:rsid w:val="00AD63EC"/>
    <w:rsid w:val="00AD7BBD"/>
    <w:rsid w:val="00AE08F2"/>
    <w:rsid w:val="00AE1106"/>
    <w:rsid w:val="00AE1330"/>
    <w:rsid w:val="00AE2BD2"/>
    <w:rsid w:val="00AE2E16"/>
    <w:rsid w:val="00AE2F62"/>
    <w:rsid w:val="00AE4A94"/>
    <w:rsid w:val="00AE518D"/>
    <w:rsid w:val="00AE532C"/>
    <w:rsid w:val="00AE550B"/>
    <w:rsid w:val="00AE59A3"/>
    <w:rsid w:val="00AE630A"/>
    <w:rsid w:val="00AE694C"/>
    <w:rsid w:val="00AE772E"/>
    <w:rsid w:val="00AE7B54"/>
    <w:rsid w:val="00AF03A1"/>
    <w:rsid w:val="00AF0E57"/>
    <w:rsid w:val="00AF0EC8"/>
    <w:rsid w:val="00AF1302"/>
    <w:rsid w:val="00AF162A"/>
    <w:rsid w:val="00AF32BC"/>
    <w:rsid w:val="00AF3572"/>
    <w:rsid w:val="00AF42FE"/>
    <w:rsid w:val="00AF48E7"/>
    <w:rsid w:val="00AF5B76"/>
    <w:rsid w:val="00AF6081"/>
    <w:rsid w:val="00AF64FE"/>
    <w:rsid w:val="00AF65E4"/>
    <w:rsid w:val="00AF67C7"/>
    <w:rsid w:val="00AF6A7B"/>
    <w:rsid w:val="00AF6BE0"/>
    <w:rsid w:val="00B00123"/>
    <w:rsid w:val="00B00497"/>
    <w:rsid w:val="00B00EF6"/>
    <w:rsid w:val="00B016AA"/>
    <w:rsid w:val="00B01B04"/>
    <w:rsid w:val="00B021CC"/>
    <w:rsid w:val="00B02502"/>
    <w:rsid w:val="00B02676"/>
    <w:rsid w:val="00B026FE"/>
    <w:rsid w:val="00B02EE4"/>
    <w:rsid w:val="00B03B5A"/>
    <w:rsid w:val="00B040BD"/>
    <w:rsid w:val="00B04290"/>
    <w:rsid w:val="00B0458A"/>
    <w:rsid w:val="00B04A0B"/>
    <w:rsid w:val="00B04F69"/>
    <w:rsid w:val="00B05DA4"/>
    <w:rsid w:val="00B05EB1"/>
    <w:rsid w:val="00B0672E"/>
    <w:rsid w:val="00B07618"/>
    <w:rsid w:val="00B079C6"/>
    <w:rsid w:val="00B07A27"/>
    <w:rsid w:val="00B07F37"/>
    <w:rsid w:val="00B109CC"/>
    <w:rsid w:val="00B10B39"/>
    <w:rsid w:val="00B1146D"/>
    <w:rsid w:val="00B11D62"/>
    <w:rsid w:val="00B12BA1"/>
    <w:rsid w:val="00B13310"/>
    <w:rsid w:val="00B1368F"/>
    <w:rsid w:val="00B138B1"/>
    <w:rsid w:val="00B13C98"/>
    <w:rsid w:val="00B14D1A"/>
    <w:rsid w:val="00B15078"/>
    <w:rsid w:val="00B15366"/>
    <w:rsid w:val="00B1543F"/>
    <w:rsid w:val="00B158D8"/>
    <w:rsid w:val="00B1622D"/>
    <w:rsid w:val="00B16D6A"/>
    <w:rsid w:val="00B17134"/>
    <w:rsid w:val="00B20776"/>
    <w:rsid w:val="00B20A72"/>
    <w:rsid w:val="00B20C35"/>
    <w:rsid w:val="00B20D3D"/>
    <w:rsid w:val="00B20FE8"/>
    <w:rsid w:val="00B21AD7"/>
    <w:rsid w:val="00B21B58"/>
    <w:rsid w:val="00B21BC7"/>
    <w:rsid w:val="00B21D09"/>
    <w:rsid w:val="00B21E3C"/>
    <w:rsid w:val="00B22235"/>
    <w:rsid w:val="00B23271"/>
    <w:rsid w:val="00B24683"/>
    <w:rsid w:val="00B24D83"/>
    <w:rsid w:val="00B25863"/>
    <w:rsid w:val="00B25AC2"/>
    <w:rsid w:val="00B25E47"/>
    <w:rsid w:val="00B2689A"/>
    <w:rsid w:val="00B27485"/>
    <w:rsid w:val="00B277C9"/>
    <w:rsid w:val="00B27C59"/>
    <w:rsid w:val="00B27CD2"/>
    <w:rsid w:val="00B30DB5"/>
    <w:rsid w:val="00B31116"/>
    <w:rsid w:val="00B32997"/>
    <w:rsid w:val="00B32FFD"/>
    <w:rsid w:val="00B33733"/>
    <w:rsid w:val="00B338FB"/>
    <w:rsid w:val="00B341C2"/>
    <w:rsid w:val="00B342FF"/>
    <w:rsid w:val="00B344BF"/>
    <w:rsid w:val="00B34827"/>
    <w:rsid w:val="00B34E27"/>
    <w:rsid w:val="00B34EF1"/>
    <w:rsid w:val="00B3610E"/>
    <w:rsid w:val="00B36333"/>
    <w:rsid w:val="00B36361"/>
    <w:rsid w:val="00B36554"/>
    <w:rsid w:val="00B3655A"/>
    <w:rsid w:val="00B36A22"/>
    <w:rsid w:val="00B36A92"/>
    <w:rsid w:val="00B37E11"/>
    <w:rsid w:val="00B37F9D"/>
    <w:rsid w:val="00B4036F"/>
    <w:rsid w:val="00B406B2"/>
    <w:rsid w:val="00B412A3"/>
    <w:rsid w:val="00B413A7"/>
    <w:rsid w:val="00B41642"/>
    <w:rsid w:val="00B419C8"/>
    <w:rsid w:val="00B41E3E"/>
    <w:rsid w:val="00B425CA"/>
    <w:rsid w:val="00B4274A"/>
    <w:rsid w:val="00B42D36"/>
    <w:rsid w:val="00B42DC0"/>
    <w:rsid w:val="00B4308C"/>
    <w:rsid w:val="00B434E6"/>
    <w:rsid w:val="00B4453B"/>
    <w:rsid w:val="00B44A3A"/>
    <w:rsid w:val="00B44CBB"/>
    <w:rsid w:val="00B454C5"/>
    <w:rsid w:val="00B4582F"/>
    <w:rsid w:val="00B45EC2"/>
    <w:rsid w:val="00B4652C"/>
    <w:rsid w:val="00B4700D"/>
    <w:rsid w:val="00B47361"/>
    <w:rsid w:val="00B47C73"/>
    <w:rsid w:val="00B51035"/>
    <w:rsid w:val="00B5126C"/>
    <w:rsid w:val="00B518D3"/>
    <w:rsid w:val="00B51E7A"/>
    <w:rsid w:val="00B5232F"/>
    <w:rsid w:val="00B524D3"/>
    <w:rsid w:val="00B5257F"/>
    <w:rsid w:val="00B52FF2"/>
    <w:rsid w:val="00B5380B"/>
    <w:rsid w:val="00B55750"/>
    <w:rsid w:val="00B558E9"/>
    <w:rsid w:val="00B55F6F"/>
    <w:rsid w:val="00B57E88"/>
    <w:rsid w:val="00B60778"/>
    <w:rsid w:val="00B61130"/>
    <w:rsid w:val="00B62047"/>
    <w:rsid w:val="00B62ADC"/>
    <w:rsid w:val="00B633C5"/>
    <w:rsid w:val="00B63497"/>
    <w:rsid w:val="00B639C7"/>
    <w:rsid w:val="00B63DF7"/>
    <w:rsid w:val="00B6430F"/>
    <w:rsid w:val="00B64FCE"/>
    <w:rsid w:val="00B6540E"/>
    <w:rsid w:val="00B65DEF"/>
    <w:rsid w:val="00B66179"/>
    <w:rsid w:val="00B66717"/>
    <w:rsid w:val="00B668D0"/>
    <w:rsid w:val="00B66B0D"/>
    <w:rsid w:val="00B66C1B"/>
    <w:rsid w:val="00B67367"/>
    <w:rsid w:val="00B67803"/>
    <w:rsid w:val="00B67960"/>
    <w:rsid w:val="00B70493"/>
    <w:rsid w:val="00B70642"/>
    <w:rsid w:val="00B70CAC"/>
    <w:rsid w:val="00B70E15"/>
    <w:rsid w:val="00B7140E"/>
    <w:rsid w:val="00B7166B"/>
    <w:rsid w:val="00B71901"/>
    <w:rsid w:val="00B72594"/>
    <w:rsid w:val="00B72B8A"/>
    <w:rsid w:val="00B731AD"/>
    <w:rsid w:val="00B73586"/>
    <w:rsid w:val="00B73F3D"/>
    <w:rsid w:val="00B74170"/>
    <w:rsid w:val="00B744B4"/>
    <w:rsid w:val="00B752BE"/>
    <w:rsid w:val="00B75D75"/>
    <w:rsid w:val="00B75E20"/>
    <w:rsid w:val="00B75FD3"/>
    <w:rsid w:val="00B764C8"/>
    <w:rsid w:val="00B76500"/>
    <w:rsid w:val="00B76611"/>
    <w:rsid w:val="00B80060"/>
    <w:rsid w:val="00B8018F"/>
    <w:rsid w:val="00B80288"/>
    <w:rsid w:val="00B80CB9"/>
    <w:rsid w:val="00B81D07"/>
    <w:rsid w:val="00B81E6D"/>
    <w:rsid w:val="00B820F5"/>
    <w:rsid w:val="00B8250A"/>
    <w:rsid w:val="00B8297C"/>
    <w:rsid w:val="00B837D6"/>
    <w:rsid w:val="00B8450E"/>
    <w:rsid w:val="00B84A82"/>
    <w:rsid w:val="00B84AF4"/>
    <w:rsid w:val="00B84B8B"/>
    <w:rsid w:val="00B851BC"/>
    <w:rsid w:val="00B86565"/>
    <w:rsid w:val="00B86FBE"/>
    <w:rsid w:val="00B8746A"/>
    <w:rsid w:val="00B87CB6"/>
    <w:rsid w:val="00B87F87"/>
    <w:rsid w:val="00B900F1"/>
    <w:rsid w:val="00B9125A"/>
    <w:rsid w:val="00B9127C"/>
    <w:rsid w:val="00B914AB"/>
    <w:rsid w:val="00B92996"/>
    <w:rsid w:val="00B92A6A"/>
    <w:rsid w:val="00B92BDF"/>
    <w:rsid w:val="00B932DC"/>
    <w:rsid w:val="00B935A1"/>
    <w:rsid w:val="00B937F1"/>
    <w:rsid w:val="00B93988"/>
    <w:rsid w:val="00B942C8"/>
    <w:rsid w:val="00B94428"/>
    <w:rsid w:val="00B9474C"/>
    <w:rsid w:val="00B94BC6"/>
    <w:rsid w:val="00B94C42"/>
    <w:rsid w:val="00B94E2E"/>
    <w:rsid w:val="00B95111"/>
    <w:rsid w:val="00B966F3"/>
    <w:rsid w:val="00B96B75"/>
    <w:rsid w:val="00B96C49"/>
    <w:rsid w:val="00B96C81"/>
    <w:rsid w:val="00B97483"/>
    <w:rsid w:val="00B97842"/>
    <w:rsid w:val="00BA083C"/>
    <w:rsid w:val="00BA0B21"/>
    <w:rsid w:val="00BA157D"/>
    <w:rsid w:val="00BA161B"/>
    <w:rsid w:val="00BA1769"/>
    <w:rsid w:val="00BA1BDC"/>
    <w:rsid w:val="00BA1D0F"/>
    <w:rsid w:val="00BA2B63"/>
    <w:rsid w:val="00BA333E"/>
    <w:rsid w:val="00BA375D"/>
    <w:rsid w:val="00BA3E8D"/>
    <w:rsid w:val="00BA4137"/>
    <w:rsid w:val="00BA4171"/>
    <w:rsid w:val="00BA4B05"/>
    <w:rsid w:val="00BA5BC7"/>
    <w:rsid w:val="00BA60F7"/>
    <w:rsid w:val="00BA627D"/>
    <w:rsid w:val="00BA7146"/>
    <w:rsid w:val="00BA7648"/>
    <w:rsid w:val="00BA77F2"/>
    <w:rsid w:val="00BB0D52"/>
    <w:rsid w:val="00BB10A9"/>
    <w:rsid w:val="00BB12D0"/>
    <w:rsid w:val="00BB262E"/>
    <w:rsid w:val="00BB2E6C"/>
    <w:rsid w:val="00BB31AE"/>
    <w:rsid w:val="00BB41D5"/>
    <w:rsid w:val="00BB5345"/>
    <w:rsid w:val="00BB557F"/>
    <w:rsid w:val="00BB569A"/>
    <w:rsid w:val="00BB66D6"/>
    <w:rsid w:val="00BB6DA7"/>
    <w:rsid w:val="00BB6F3E"/>
    <w:rsid w:val="00BC04BE"/>
    <w:rsid w:val="00BC0841"/>
    <w:rsid w:val="00BC1695"/>
    <w:rsid w:val="00BC18D7"/>
    <w:rsid w:val="00BC225A"/>
    <w:rsid w:val="00BC267F"/>
    <w:rsid w:val="00BC2A3F"/>
    <w:rsid w:val="00BC2B4E"/>
    <w:rsid w:val="00BC2B7E"/>
    <w:rsid w:val="00BC2D79"/>
    <w:rsid w:val="00BC2F88"/>
    <w:rsid w:val="00BC3050"/>
    <w:rsid w:val="00BC36E0"/>
    <w:rsid w:val="00BC3848"/>
    <w:rsid w:val="00BC3BC9"/>
    <w:rsid w:val="00BC3C1E"/>
    <w:rsid w:val="00BC3D04"/>
    <w:rsid w:val="00BC4228"/>
    <w:rsid w:val="00BC4DFD"/>
    <w:rsid w:val="00BC58FD"/>
    <w:rsid w:val="00BC6891"/>
    <w:rsid w:val="00BC6B91"/>
    <w:rsid w:val="00BC74E2"/>
    <w:rsid w:val="00BC766E"/>
    <w:rsid w:val="00BC7A55"/>
    <w:rsid w:val="00BD15D2"/>
    <w:rsid w:val="00BD177A"/>
    <w:rsid w:val="00BD1D6F"/>
    <w:rsid w:val="00BD2166"/>
    <w:rsid w:val="00BD2A71"/>
    <w:rsid w:val="00BD2CDA"/>
    <w:rsid w:val="00BD33D0"/>
    <w:rsid w:val="00BD4073"/>
    <w:rsid w:val="00BD41D7"/>
    <w:rsid w:val="00BD4CEF"/>
    <w:rsid w:val="00BD524D"/>
    <w:rsid w:val="00BD54E8"/>
    <w:rsid w:val="00BD57CD"/>
    <w:rsid w:val="00BD58B0"/>
    <w:rsid w:val="00BD5AB9"/>
    <w:rsid w:val="00BD5C72"/>
    <w:rsid w:val="00BD60C5"/>
    <w:rsid w:val="00BD623B"/>
    <w:rsid w:val="00BD66DA"/>
    <w:rsid w:val="00BD7AB3"/>
    <w:rsid w:val="00BD7C7F"/>
    <w:rsid w:val="00BE0178"/>
    <w:rsid w:val="00BE0D98"/>
    <w:rsid w:val="00BE1075"/>
    <w:rsid w:val="00BE2BC0"/>
    <w:rsid w:val="00BE3662"/>
    <w:rsid w:val="00BE507F"/>
    <w:rsid w:val="00BE54F8"/>
    <w:rsid w:val="00BE55A9"/>
    <w:rsid w:val="00BE5C48"/>
    <w:rsid w:val="00BE6981"/>
    <w:rsid w:val="00BE6994"/>
    <w:rsid w:val="00BE7F31"/>
    <w:rsid w:val="00BF0321"/>
    <w:rsid w:val="00BF068A"/>
    <w:rsid w:val="00BF0DCA"/>
    <w:rsid w:val="00BF0E3A"/>
    <w:rsid w:val="00BF1365"/>
    <w:rsid w:val="00BF16BD"/>
    <w:rsid w:val="00BF1745"/>
    <w:rsid w:val="00BF189C"/>
    <w:rsid w:val="00BF1EA1"/>
    <w:rsid w:val="00BF223D"/>
    <w:rsid w:val="00BF260D"/>
    <w:rsid w:val="00BF3B0D"/>
    <w:rsid w:val="00BF6ABF"/>
    <w:rsid w:val="00BF713E"/>
    <w:rsid w:val="00BF736D"/>
    <w:rsid w:val="00BF7542"/>
    <w:rsid w:val="00C00419"/>
    <w:rsid w:val="00C0069F"/>
    <w:rsid w:val="00C01264"/>
    <w:rsid w:val="00C014B6"/>
    <w:rsid w:val="00C01E4F"/>
    <w:rsid w:val="00C01FBC"/>
    <w:rsid w:val="00C02476"/>
    <w:rsid w:val="00C02A73"/>
    <w:rsid w:val="00C02C46"/>
    <w:rsid w:val="00C03ADA"/>
    <w:rsid w:val="00C03B11"/>
    <w:rsid w:val="00C040C0"/>
    <w:rsid w:val="00C040F4"/>
    <w:rsid w:val="00C04363"/>
    <w:rsid w:val="00C04470"/>
    <w:rsid w:val="00C04D18"/>
    <w:rsid w:val="00C05ACD"/>
    <w:rsid w:val="00C05E14"/>
    <w:rsid w:val="00C0620A"/>
    <w:rsid w:val="00C068A2"/>
    <w:rsid w:val="00C06D38"/>
    <w:rsid w:val="00C06D96"/>
    <w:rsid w:val="00C07050"/>
    <w:rsid w:val="00C075B7"/>
    <w:rsid w:val="00C07B49"/>
    <w:rsid w:val="00C07C42"/>
    <w:rsid w:val="00C07CFA"/>
    <w:rsid w:val="00C07E47"/>
    <w:rsid w:val="00C07F4D"/>
    <w:rsid w:val="00C10852"/>
    <w:rsid w:val="00C108A8"/>
    <w:rsid w:val="00C10CF2"/>
    <w:rsid w:val="00C10E48"/>
    <w:rsid w:val="00C11342"/>
    <w:rsid w:val="00C1288A"/>
    <w:rsid w:val="00C12F96"/>
    <w:rsid w:val="00C13720"/>
    <w:rsid w:val="00C13CD6"/>
    <w:rsid w:val="00C13D1C"/>
    <w:rsid w:val="00C13EFD"/>
    <w:rsid w:val="00C142D8"/>
    <w:rsid w:val="00C15FDF"/>
    <w:rsid w:val="00C16165"/>
    <w:rsid w:val="00C1636C"/>
    <w:rsid w:val="00C17623"/>
    <w:rsid w:val="00C17AF9"/>
    <w:rsid w:val="00C17B60"/>
    <w:rsid w:val="00C17CB4"/>
    <w:rsid w:val="00C2071F"/>
    <w:rsid w:val="00C20E37"/>
    <w:rsid w:val="00C20EEC"/>
    <w:rsid w:val="00C22121"/>
    <w:rsid w:val="00C22A30"/>
    <w:rsid w:val="00C22BA4"/>
    <w:rsid w:val="00C22DB9"/>
    <w:rsid w:val="00C233D8"/>
    <w:rsid w:val="00C236E5"/>
    <w:rsid w:val="00C239BF"/>
    <w:rsid w:val="00C23B53"/>
    <w:rsid w:val="00C24499"/>
    <w:rsid w:val="00C246F7"/>
    <w:rsid w:val="00C26211"/>
    <w:rsid w:val="00C26464"/>
    <w:rsid w:val="00C27615"/>
    <w:rsid w:val="00C27A14"/>
    <w:rsid w:val="00C27D02"/>
    <w:rsid w:val="00C3062E"/>
    <w:rsid w:val="00C30A29"/>
    <w:rsid w:val="00C30A8A"/>
    <w:rsid w:val="00C31A60"/>
    <w:rsid w:val="00C32080"/>
    <w:rsid w:val="00C328C8"/>
    <w:rsid w:val="00C33362"/>
    <w:rsid w:val="00C33487"/>
    <w:rsid w:val="00C3406E"/>
    <w:rsid w:val="00C345A0"/>
    <w:rsid w:val="00C34845"/>
    <w:rsid w:val="00C349AB"/>
    <w:rsid w:val="00C34CB4"/>
    <w:rsid w:val="00C35304"/>
    <w:rsid w:val="00C35427"/>
    <w:rsid w:val="00C356EE"/>
    <w:rsid w:val="00C35D38"/>
    <w:rsid w:val="00C367B2"/>
    <w:rsid w:val="00C36854"/>
    <w:rsid w:val="00C37827"/>
    <w:rsid w:val="00C40641"/>
    <w:rsid w:val="00C4069F"/>
    <w:rsid w:val="00C40B65"/>
    <w:rsid w:val="00C40E07"/>
    <w:rsid w:val="00C40FEC"/>
    <w:rsid w:val="00C41761"/>
    <w:rsid w:val="00C41DA4"/>
    <w:rsid w:val="00C423B1"/>
    <w:rsid w:val="00C4268E"/>
    <w:rsid w:val="00C42906"/>
    <w:rsid w:val="00C42F77"/>
    <w:rsid w:val="00C43440"/>
    <w:rsid w:val="00C4397C"/>
    <w:rsid w:val="00C441D8"/>
    <w:rsid w:val="00C44596"/>
    <w:rsid w:val="00C44BD9"/>
    <w:rsid w:val="00C44F4F"/>
    <w:rsid w:val="00C459BB"/>
    <w:rsid w:val="00C45AA1"/>
    <w:rsid w:val="00C45C11"/>
    <w:rsid w:val="00C465F4"/>
    <w:rsid w:val="00C466BA"/>
    <w:rsid w:val="00C46CC8"/>
    <w:rsid w:val="00C50177"/>
    <w:rsid w:val="00C502E9"/>
    <w:rsid w:val="00C50861"/>
    <w:rsid w:val="00C53B1A"/>
    <w:rsid w:val="00C53C87"/>
    <w:rsid w:val="00C540D6"/>
    <w:rsid w:val="00C54650"/>
    <w:rsid w:val="00C54F10"/>
    <w:rsid w:val="00C5519C"/>
    <w:rsid w:val="00C55745"/>
    <w:rsid w:val="00C56DD2"/>
    <w:rsid w:val="00C56F75"/>
    <w:rsid w:val="00C5702C"/>
    <w:rsid w:val="00C572DC"/>
    <w:rsid w:val="00C5731E"/>
    <w:rsid w:val="00C5791D"/>
    <w:rsid w:val="00C57A0D"/>
    <w:rsid w:val="00C57F4E"/>
    <w:rsid w:val="00C6016A"/>
    <w:rsid w:val="00C610BC"/>
    <w:rsid w:val="00C6194D"/>
    <w:rsid w:val="00C61D12"/>
    <w:rsid w:val="00C623EC"/>
    <w:rsid w:val="00C6265F"/>
    <w:rsid w:val="00C6269B"/>
    <w:rsid w:val="00C631B9"/>
    <w:rsid w:val="00C63FED"/>
    <w:rsid w:val="00C64461"/>
    <w:rsid w:val="00C64FC0"/>
    <w:rsid w:val="00C6596D"/>
    <w:rsid w:val="00C6600B"/>
    <w:rsid w:val="00C6621A"/>
    <w:rsid w:val="00C66B77"/>
    <w:rsid w:val="00C66DEE"/>
    <w:rsid w:val="00C6747F"/>
    <w:rsid w:val="00C678FE"/>
    <w:rsid w:val="00C7041B"/>
    <w:rsid w:val="00C70599"/>
    <w:rsid w:val="00C705CF"/>
    <w:rsid w:val="00C709C1"/>
    <w:rsid w:val="00C70A2E"/>
    <w:rsid w:val="00C71B32"/>
    <w:rsid w:val="00C72B1B"/>
    <w:rsid w:val="00C72C3B"/>
    <w:rsid w:val="00C72DF2"/>
    <w:rsid w:val="00C73AAC"/>
    <w:rsid w:val="00C73E32"/>
    <w:rsid w:val="00C73E5E"/>
    <w:rsid w:val="00C742A3"/>
    <w:rsid w:val="00C743BC"/>
    <w:rsid w:val="00C74666"/>
    <w:rsid w:val="00C74D1E"/>
    <w:rsid w:val="00C75022"/>
    <w:rsid w:val="00C753CE"/>
    <w:rsid w:val="00C755A9"/>
    <w:rsid w:val="00C774D0"/>
    <w:rsid w:val="00C77DBA"/>
    <w:rsid w:val="00C77E7F"/>
    <w:rsid w:val="00C77F5D"/>
    <w:rsid w:val="00C80C1D"/>
    <w:rsid w:val="00C80D31"/>
    <w:rsid w:val="00C81032"/>
    <w:rsid w:val="00C810D4"/>
    <w:rsid w:val="00C811A2"/>
    <w:rsid w:val="00C81A6F"/>
    <w:rsid w:val="00C81BD2"/>
    <w:rsid w:val="00C81EA0"/>
    <w:rsid w:val="00C82402"/>
    <w:rsid w:val="00C82914"/>
    <w:rsid w:val="00C837D0"/>
    <w:rsid w:val="00C8394D"/>
    <w:rsid w:val="00C83F5C"/>
    <w:rsid w:val="00C83FBE"/>
    <w:rsid w:val="00C84A88"/>
    <w:rsid w:val="00C84B41"/>
    <w:rsid w:val="00C85870"/>
    <w:rsid w:val="00C85A98"/>
    <w:rsid w:val="00C85B47"/>
    <w:rsid w:val="00C86928"/>
    <w:rsid w:val="00C86C88"/>
    <w:rsid w:val="00C86D6A"/>
    <w:rsid w:val="00C870DC"/>
    <w:rsid w:val="00C871D1"/>
    <w:rsid w:val="00C876EB"/>
    <w:rsid w:val="00C879E3"/>
    <w:rsid w:val="00C87F17"/>
    <w:rsid w:val="00C90343"/>
    <w:rsid w:val="00C90556"/>
    <w:rsid w:val="00C90877"/>
    <w:rsid w:val="00C90E8B"/>
    <w:rsid w:val="00C90EF3"/>
    <w:rsid w:val="00C9182E"/>
    <w:rsid w:val="00C91984"/>
    <w:rsid w:val="00C91A08"/>
    <w:rsid w:val="00C91CA4"/>
    <w:rsid w:val="00C91E61"/>
    <w:rsid w:val="00C9414E"/>
    <w:rsid w:val="00C947F0"/>
    <w:rsid w:val="00C94ACE"/>
    <w:rsid w:val="00C94C48"/>
    <w:rsid w:val="00C94DAC"/>
    <w:rsid w:val="00C95BC7"/>
    <w:rsid w:val="00C95E37"/>
    <w:rsid w:val="00C96272"/>
    <w:rsid w:val="00C96E46"/>
    <w:rsid w:val="00C971FD"/>
    <w:rsid w:val="00C9748D"/>
    <w:rsid w:val="00C97D5D"/>
    <w:rsid w:val="00CA00B8"/>
    <w:rsid w:val="00CA0A24"/>
    <w:rsid w:val="00CA0AB0"/>
    <w:rsid w:val="00CA100A"/>
    <w:rsid w:val="00CA1AE7"/>
    <w:rsid w:val="00CA1F0E"/>
    <w:rsid w:val="00CA1FDD"/>
    <w:rsid w:val="00CA28BA"/>
    <w:rsid w:val="00CA3313"/>
    <w:rsid w:val="00CA368D"/>
    <w:rsid w:val="00CA3DF4"/>
    <w:rsid w:val="00CA4434"/>
    <w:rsid w:val="00CA4B53"/>
    <w:rsid w:val="00CA5167"/>
    <w:rsid w:val="00CA52AE"/>
    <w:rsid w:val="00CA53EC"/>
    <w:rsid w:val="00CA57CD"/>
    <w:rsid w:val="00CA5D55"/>
    <w:rsid w:val="00CA5F78"/>
    <w:rsid w:val="00CA6102"/>
    <w:rsid w:val="00CA66FF"/>
    <w:rsid w:val="00CA73E0"/>
    <w:rsid w:val="00CA7585"/>
    <w:rsid w:val="00CA78A2"/>
    <w:rsid w:val="00CA7EB8"/>
    <w:rsid w:val="00CB0A0D"/>
    <w:rsid w:val="00CB0BC4"/>
    <w:rsid w:val="00CB100A"/>
    <w:rsid w:val="00CB1E8C"/>
    <w:rsid w:val="00CB1F17"/>
    <w:rsid w:val="00CB29D9"/>
    <w:rsid w:val="00CB30DC"/>
    <w:rsid w:val="00CB3251"/>
    <w:rsid w:val="00CB326F"/>
    <w:rsid w:val="00CB39C6"/>
    <w:rsid w:val="00CB3F6E"/>
    <w:rsid w:val="00CB43C5"/>
    <w:rsid w:val="00CB52EA"/>
    <w:rsid w:val="00CB5364"/>
    <w:rsid w:val="00CB5CDC"/>
    <w:rsid w:val="00CB60D1"/>
    <w:rsid w:val="00CB612C"/>
    <w:rsid w:val="00CB62A3"/>
    <w:rsid w:val="00CB63CE"/>
    <w:rsid w:val="00CB6466"/>
    <w:rsid w:val="00CB6763"/>
    <w:rsid w:val="00CB687A"/>
    <w:rsid w:val="00CB6895"/>
    <w:rsid w:val="00CB6B09"/>
    <w:rsid w:val="00CB6D4F"/>
    <w:rsid w:val="00CB713C"/>
    <w:rsid w:val="00CB76CA"/>
    <w:rsid w:val="00CB7D2E"/>
    <w:rsid w:val="00CC076C"/>
    <w:rsid w:val="00CC0D47"/>
    <w:rsid w:val="00CC0D60"/>
    <w:rsid w:val="00CC0EA7"/>
    <w:rsid w:val="00CC12BC"/>
    <w:rsid w:val="00CC196B"/>
    <w:rsid w:val="00CC1BA8"/>
    <w:rsid w:val="00CC23C0"/>
    <w:rsid w:val="00CC2573"/>
    <w:rsid w:val="00CC2C5C"/>
    <w:rsid w:val="00CC2D22"/>
    <w:rsid w:val="00CC2E3A"/>
    <w:rsid w:val="00CC2E87"/>
    <w:rsid w:val="00CC37DE"/>
    <w:rsid w:val="00CC3CE7"/>
    <w:rsid w:val="00CC46D3"/>
    <w:rsid w:val="00CC48E0"/>
    <w:rsid w:val="00CC4DA9"/>
    <w:rsid w:val="00CC5BB4"/>
    <w:rsid w:val="00CC62D8"/>
    <w:rsid w:val="00CC660D"/>
    <w:rsid w:val="00CC66A5"/>
    <w:rsid w:val="00CC6BCB"/>
    <w:rsid w:val="00CC7607"/>
    <w:rsid w:val="00CC7A5A"/>
    <w:rsid w:val="00CC7DD2"/>
    <w:rsid w:val="00CC7E84"/>
    <w:rsid w:val="00CD033B"/>
    <w:rsid w:val="00CD0C0B"/>
    <w:rsid w:val="00CD0E26"/>
    <w:rsid w:val="00CD1295"/>
    <w:rsid w:val="00CD12DC"/>
    <w:rsid w:val="00CD15F3"/>
    <w:rsid w:val="00CD1615"/>
    <w:rsid w:val="00CD1A5E"/>
    <w:rsid w:val="00CD260F"/>
    <w:rsid w:val="00CD2B40"/>
    <w:rsid w:val="00CD2C0B"/>
    <w:rsid w:val="00CD330B"/>
    <w:rsid w:val="00CD3456"/>
    <w:rsid w:val="00CD37F2"/>
    <w:rsid w:val="00CD3B3B"/>
    <w:rsid w:val="00CD3CF3"/>
    <w:rsid w:val="00CD4CB5"/>
    <w:rsid w:val="00CD502E"/>
    <w:rsid w:val="00CD5B16"/>
    <w:rsid w:val="00CD6ECD"/>
    <w:rsid w:val="00CD6F86"/>
    <w:rsid w:val="00CD70CF"/>
    <w:rsid w:val="00CD74CD"/>
    <w:rsid w:val="00CD7D6D"/>
    <w:rsid w:val="00CE029D"/>
    <w:rsid w:val="00CE04FE"/>
    <w:rsid w:val="00CE09B2"/>
    <w:rsid w:val="00CE0B07"/>
    <w:rsid w:val="00CE0F20"/>
    <w:rsid w:val="00CE1628"/>
    <w:rsid w:val="00CE1B08"/>
    <w:rsid w:val="00CE1B5A"/>
    <w:rsid w:val="00CE1CFD"/>
    <w:rsid w:val="00CE2828"/>
    <w:rsid w:val="00CE33EE"/>
    <w:rsid w:val="00CE387D"/>
    <w:rsid w:val="00CE38CF"/>
    <w:rsid w:val="00CE404A"/>
    <w:rsid w:val="00CE4645"/>
    <w:rsid w:val="00CE4652"/>
    <w:rsid w:val="00CE50BA"/>
    <w:rsid w:val="00CE51FF"/>
    <w:rsid w:val="00CE56AE"/>
    <w:rsid w:val="00CE5C62"/>
    <w:rsid w:val="00CE5D7D"/>
    <w:rsid w:val="00CE6BA4"/>
    <w:rsid w:val="00CE6C0D"/>
    <w:rsid w:val="00CE7C14"/>
    <w:rsid w:val="00CE7E64"/>
    <w:rsid w:val="00CF00D7"/>
    <w:rsid w:val="00CF0B1B"/>
    <w:rsid w:val="00CF0F6C"/>
    <w:rsid w:val="00CF1B15"/>
    <w:rsid w:val="00CF1B69"/>
    <w:rsid w:val="00CF32F7"/>
    <w:rsid w:val="00CF399A"/>
    <w:rsid w:val="00CF3FB2"/>
    <w:rsid w:val="00CF41AF"/>
    <w:rsid w:val="00CF4545"/>
    <w:rsid w:val="00CF59B3"/>
    <w:rsid w:val="00CF5CB3"/>
    <w:rsid w:val="00CF5D22"/>
    <w:rsid w:val="00CF6824"/>
    <w:rsid w:val="00CF772A"/>
    <w:rsid w:val="00D01A57"/>
    <w:rsid w:val="00D01BF7"/>
    <w:rsid w:val="00D021E2"/>
    <w:rsid w:val="00D02794"/>
    <w:rsid w:val="00D02ACA"/>
    <w:rsid w:val="00D02ADA"/>
    <w:rsid w:val="00D03298"/>
    <w:rsid w:val="00D03600"/>
    <w:rsid w:val="00D036F3"/>
    <w:rsid w:val="00D038E3"/>
    <w:rsid w:val="00D03C1B"/>
    <w:rsid w:val="00D047AA"/>
    <w:rsid w:val="00D04937"/>
    <w:rsid w:val="00D04DAE"/>
    <w:rsid w:val="00D056B6"/>
    <w:rsid w:val="00D06236"/>
    <w:rsid w:val="00D0661D"/>
    <w:rsid w:val="00D06679"/>
    <w:rsid w:val="00D073A7"/>
    <w:rsid w:val="00D07AF2"/>
    <w:rsid w:val="00D10DB1"/>
    <w:rsid w:val="00D10DF0"/>
    <w:rsid w:val="00D10E67"/>
    <w:rsid w:val="00D115AB"/>
    <w:rsid w:val="00D118A8"/>
    <w:rsid w:val="00D1190B"/>
    <w:rsid w:val="00D11A2D"/>
    <w:rsid w:val="00D11A4B"/>
    <w:rsid w:val="00D11CFA"/>
    <w:rsid w:val="00D12103"/>
    <w:rsid w:val="00D122FF"/>
    <w:rsid w:val="00D129CD"/>
    <w:rsid w:val="00D12A41"/>
    <w:rsid w:val="00D12FE4"/>
    <w:rsid w:val="00D13595"/>
    <w:rsid w:val="00D13650"/>
    <w:rsid w:val="00D136E2"/>
    <w:rsid w:val="00D139F6"/>
    <w:rsid w:val="00D13BE9"/>
    <w:rsid w:val="00D1410D"/>
    <w:rsid w:val="00D1419B"/>
    <w:rsid w:val="00D1447A"/>
    <w:rsid w:val="00D14F0B"/>
    <w:rsid w:val="00D15320"/>
    <w:rsid w:val="00D15897"/>
    <w:rsid w:val="00D16269"/>
    <w:rsid w:val="00D16DDD"/>
    <w:rsid w:val="00D17839"/>
    <w:rsid w:val="00D1794C"/>
    <w:rsid w:val="00D17D12"/>
    <w:rsid w:val="00D2018B"/>
    <w:rsid w:val="00D203EC"/>
    <w:rsid w:val="00D2051D"/>
    <w:rsid w:val="00D2082B"/>
    <w:rsid w:val="00D20BAD"/>
    <w:rsid w:val="00D22EA5"/>
    <w:rsid w:val="00D23236"/>
    <w:rsid w:val="00D2379B"/>
    <w:rsid w:val="00D23A76"/>
    <w:rsid w:val="00D23F5D"/>
    <w:rsid w:val="00D240A6"/>
    <w:rsid w:val="00D24115"/>
    <w:rsid w:val="00D24221"/>
    <w:rsid w:val="00D245C7"/>
    <w:rsid w:val="00D24C45"/>
    <w:rsid w:val="00D25794"/>
    <w:rsid w:val="00D257BD"/>
    <w:rsid w:val="00D25D47"/>
    <w:rsid w:val="00D25DF2"/>
    <w:rsid w:val="00D26280"/>
    <w:rsid w:val="00D31436"/>
    <w:rsid w:val="00D3180C"/>
    <w:rsid w:val="00D31AA9"/>
    <w:rsid w:val="00D320A8"/>
    <w:rsid w:val="00D326BA"/>
    <w:rsid w:val="00D32DFF"/>
    <w:rsid w:val="00D3363C"/>
    <w:rsid w:val="00D33C52"/>
    <w:rsid w:val="00D3409D"/>
    <w:rsid w:val="00D3559B"/>
    <w:rsid w:val="00D357C4"/>
    <w:rsid w:val="00D35B6E"/>
    <w:rsid w:val="00D36136"/>
    <w:rsid w:val="00D366E1"/>
    <w:rsid w:val="00D36BD9"/>
    <w:rsid w:val="00D372DF"/>
    <w:rsid w:val="00D3773B"/>
    <w:rsid w:val="00D37AB5"/>
    <w:rsid w:val="00D37B2B"/>
    <w:rsid w:val="00D37F23"/>
    <w:rsid w:val="00D4043C"/>
    <w:rsid w:val="00D408D3"/>
    <w:rsid w:val="00D40AAD"/>
    <w:rsid w:val="00D412D6"/>
    <w:rsid w:val="00D41592"/>
    <w:rsid w:val="00D415BF"/>
    <w:rsid w:val="00D41AB4"/>
    <w:rsid w:val="00D41DA8"/>
    <w:rsid w:val="00D41E20"/>
    <w:rsid w:val="00D42A00"/>
    <w:rsid w:val="00D42A54"/>
    <w:rsid w:val="00D42AE1"/>
    <w:rsid w:val="00D42BF4"/>
    <w:rsid w:val="00D44803"/>
    <w:rsid w:val="00D449B4"/>
    <w:rsid w:val="00D44DF3"/>
    <w:rsid w:val="00D4595A"/>
    <w:rsid w:val="00D4634B"/>
    <w:rsid w:val="00D46556"/>
    <w:rsid w:val="00D47167"/>
    <w:rsid w:val="00D47468"/>
    <w:rsid w:val="00D478B0"/>
    <w:rsid w:val="00D506CA"/>
    <w:rsid w:val="00D50CAC"/>
    <w:rsid w:val="00D51EF9"/>
    <w:rsid w:val="00D527F9"/>
    <w:rsid w:val="00D53140"/>
    <w:rsid w:val="00D531C6"/>
    <w:rsid w:val="00D532C4"/>
    <w:rsid w:val="00D5337C"/>
    <w:rsid w:val="00D53EC5"/>
    <w:rsid w:val="00D542D0"/>
    <w:rsid w:val="00D545F6"/>
    <w:rsid w:val="00D54864"/>
    <w:rsid w:val="00D54A4B"/>
    <w:rsid w:val="00D55527"/>
    <w:rsid w:val="00D55725"/>
    <w:rsid w:val="00D558E4"/>
    <w:rsid w:val="00D55F98"/>
    <w:rsid w:val="00D56C21"/>
    <w:rsid w:val="00D575AE"/>
    <w:rsid w:val="00D57B10"/>
    <w:rsid w:val="00D602B8"/>
    <w:rsid w:val="00D605C2"/>
    <w:rsid w:val="00D609A8"/>
    <w:rsid w:val="00D61315"/>
    <w:rsid w:val="00D62287"/>
    <w:rsid w:val="00D62AEF"/>
    <w:rsid w:val="00D62C77"/>
    <w:rsid w:val="00D637C2"/>
    <w:rsid w:val="00D63AF1"/>
    <w:rsid w:val="00D6413F"/>
    <w:rsid w:val="00D6435E"/>
    <w:rsid w:val="00D6599F"/>
    <w:rsid w:val="00D66208"/>
    <w:rsid w:val="00D6646C"/>
    <w:rsid w:val="00D67F0A"/>
    <w:rsid w:val="00D70213"/>
    <w:rsid w:val="00D706B3"/>
    <w:rsid w:val="00D70820"/>
    <w:rsid w:val="00D71109"/>
    <w:rsid w:val="00D71810"/>
    <w:rsid w:val="00D71EA3"/>
    <w:rsid w:val="00D7201C"/>
    <w:rsid w:val="00D72333"/>
    <w:rsid w:val="00D72CC6"/>
    <w:rsid w:val="00D731A4"/>
    <w:rsid w:val="00D73322"/>
    <w:rsid w:val="00D7403E"/>
    <w:rsid w:val="00D7640F"/>
    <w:rsid w:val="00D766AD"/>
    <w:rsid w:val="00D76849"/>
    <w:rsid w:val="00D7745E"/>
    <w:rsid w:val="00D77D99"/>
    <w:rsid w:val="00D77F9F"/>
    <w:rsid w:val="00D81612"/>
    <w:rsid w:val="00D8170F"/>
    <w:rsid w:val="00D81B99"/>
    <w:rsid w:val="00D82B5C"/>
    <w:rsid w:val="00D833B4"/>
    <w:rsid w:val="00D84F8E"/>
    <w:rsid w:val="00D852D1"/>
    <w:rsid w:val="00D85D87"/>
    <w:rsid w:val="00D8667A"/>
    <w:rsid w:val="00D871BA"/>
    <w:rsid w:val="00D90035"/>
    <w:rsid w:val="00D9004E"/>
    <w:rsid w:val="00D90962"/>
    <w:rsid w:val="00D90D80"/>
    <w:rsid w:val="00D91134"/>
    <w:rsid w:val="00D91156"/>
    <w:rsid w:val="00D914B4"/>
    <w:rsid w:val="00D914BE"/>
    <w:rsid w:val="00D91659"/>
    <w:rsid w:val="00D919E5"/>
    <w:rsid w:val="00D91F47"/>
    <w:rsid w:val="00D92BFD"/>
    <w:rsid w:val="00D931DF"/>
    <w:rsid w:val="00D9322A"/>
    <w:rsid w:val="00D933F4"/>
    <w:rsid w:val="00D93402"/>
    <w:rsid w:val="00D93CEB"/>
    <w:rsid w:val="00D94764"/>
    <w:rsid w:val="00D94AB8"/>
    <w:rsid w:val="00D96412"/>
    <w:rsid w:val="00D964D2"/>
    <w:rsid w:val="00D964F6"/>
    <w:rsid w:val="00D96B92"/>
    <w:rsid w:val="00D976A0"/>
    <w:rsid w:val="00D97702"/>
    <w:rsid w:val="00D97B64"/>
    <w:rsid w:val="00D97F6B"/>
    <w:rsid w:val="00DA14B3"/>
    <w:rsid w:val="00DA1777"/>
    <w:rsid w:val="00DA181E"/>
    <w:rsid w:val="00DA1958"/>
    <w:rsid w:val="00DA1B38"/>
    <w:rsid w:val="00DA1CC0"/>
    <w:rsid w:val="00DA235E"/>
    <w:rsid w:val="00DA306E"/>
    <w:rsid w:val="00DA3427"/>
    <w:rsid w:val="00DA38DB"/>
    <w:rsid w:val="00DA3DE0"/>
    <w:rsid w:val="00DA43EE"/>
    <w:rsid w:val="00DA49CF"/>
    <w:rsid w:val="00DA4C69"/>
    <w:rsid w:val="00DA5A0E"/>
    <w:rsid w:val="00DA6419"/>
    <w:rsid w:val="00DA6AE4"/>
    <w:rsid w:val="00DA738E"/>
    <w:rsid w:val="00DA7EEB"/>
    <w:rsid w:val="00DA7EF7"/>
    <w:rsid w:val="00DB146C"/>
    <w:rsid w:val="00DB15AB"/>
    <w:rsid w:val="00DB180B"/>
    <w:rsid w:val="00DB1D51"/>
    <w:rsid w:val="00DB1E9A"/>
    <w:rsid w:val="00DB261E"/>
    <w:rsid w:val="00DB3740"/>
    <w:rsid w:val="00DB39D1"/>
    <w:rsid w:val="00DB431E"/>
    <w:rsid w:val="00DB4372"/>
    <w:rsid w:val="00DB4A62"/>
    <w:rsid w:val="00DB4F94"/>
    <w:rsid w:val="00DB52E9"/>
    <w:rsid w:val="00DB59BD"/>
    <w:rsid w:val="00DB5BEB"/>
    <w:rsid w:val="00DB6D6E"/>
    <w:rsid w:val="00DB6F6C"/>
    <w:rsid w:val="00DB6F72"/>
    <w:rsid w:val="00DB727B"/>
    <w:rsid w:val="00DB74AB"/>
    <w:rsid w:val="00DB756D"/>
    <w:rsid w:val="00DB75EC"/>
    <w:rsid w:val="00DC01BA"/>
    <w:rsid w:val="00DC0848"/>
    <w:rsid w:val="00DC0E79"/>
    <w:rsid w:val="00DC1C97"/>
    <w:rsid w:val="00DC2A4F"/>
    <w:rsid w:val="00DC3177"/>
    <w:rsid w:val="00DC43C4"/>
    <w:rsid w:val="00DC4B43"/>
    <w:rsid w:val="00DC5947"/>
    <w:rsid w:val="00DC6179"/>
    <w:rsid w:val="00DC61FD"/>
    <w:rsid w:val="00DC64CF"/>
    <w:rsid w:val="00DC6543"/>
    <w:rsid w:val="00DC6959"/>
    <w:rsid w:val="00DC6ECE"/>
    <w:rsid w:val="00DC73B5"/>
    <w:rsid w:val="00DC7E7A"/>
    <w:rsid w:val="00DD013B"/>
    <w:rsid w:val="00DD0851"/>
    <w:rsid w:val="00DD0BFE"/>
    <w:rsid w:val="00DD12EE"/>
    <w:rsid w:val="00DD1367"/>
    <w:rsid w:val="00DD13A8"/>
    <w:rsid w:val="00DD15C6"/>
    <w:rsid w:val="00DD18DF"/>
    <w:rsid w:val="00DD2C25"/>
    <w:rsid w:val="00DD2D0D"/>
    <w:rsid w:val="00DD311B"/>
    <w:rsid w:val="00DD3142"/>
    <w:rsid w:val="00DD371A"/>
    <w:rsid w:val="00DD3773"/>
    <w:rsid w:val="00DD3A43"/>
    <w:rsid w:val="00DD44A9"/>
    <w:rsid w:val="00DD4BC4"/>
    <w:rsid w:val="00DD5112"/>
    <w:rsid w:val="00DD5322"/>
    <w:rsid w:val="00DD5A66"/>
    <w:rsid w:val="00DD632C"/>
    <w:rsid w:val="00DD6507"/>
    <w:rsid w:val="00DD72DE"/>
    <w:rsid w:val="00DD7445"/>
    <w:rsid w:val="00DE026D"/>
    <w:rsid w:val="00DE070F"/>
    <w:rsid w:val="00DE0976"/>
    <w:rsid w:val="00DE0B2A"/>
    <w:rsid w:val="00DE0B61"/>
    <w:rsid w:val="00DE16D9"/>
    <w:rsid w:val="00DE1A85"/>
    <w:rsid w:val="00DE1E05"/>
    <w:rsid w:val="00DE202A"/>
    <w:rsid w:val="00DE2518"/>
    <w:rsid w:val="00DE28A2"/>
    <w:rsid w:val="00DE2CB4"/>
    <w:rsid w:val="00DE2F3E"/>
    <w:rsid w:val="00DE41C3"/>
    <w:rsid w:val="00DE434E"/>
    <w:rsid w:val="00DE4C4F"/>
    <w:rsid w:val="00DE4ECF"/>
    <w:rsid w:val="00DE5F86"/>
    <w:rsid w:val="00DE7108"/>
    <w:rsid w:val="00DE7333"/>
    <w:rsid w:val="00DE772B"/>
    <w:rsid w:val="00DE7992"/>
    <w:rsid w:val="00DE7BCB"/>
    <w:rsid w:val="00DF020B"/>
    <w:rsid w:val="00DF03A1"/>
    <w:rsid w:val="00DF0BCB"/>
    <w:rsid w:val="00DF18FB"/>
    <w:rsid w:val="00DF199C"/>
    <w:rsid w:val="00DF22ED"/>
    <w:rsid w:val="00DF2326"/>
    <w:rsid w:val="00DF24CB"/>
    <w:rsid w:val="00DF273A"/>
    <w:rsid w:val="00DF2A2A"/>
    <w:rsid w:val="00DF2C7E"/>
    <w:rsid w:val="00DF2EDF"/>
    <w:rsid w:val="00DF3142"/>
    <w:rsid w:val="00DF42A0"/>
    <w:rsid w:val="00DF4FBA"/>
    <w:rsid w:val="00DF553F"/>
    <w:rsid w:val="00DF55F6"/>
    <w:rsid w:val="00DF67E1"/>
    <w:rsid w:val="00DF6C1A"/>
    <w:rsid w:val="00DF6F5E"/>
    <w:rsid w:val="00DF7306"/>
    <w:rsid w:val="00DF7421"/>
    <w:rsid w:val="00DF7C16"/>
    <w:rsid w:val="00DF7F96"/>
    <w:rsid w:val="00E002A2"/>
    <w:rsid w:val="00E00B5C"/>
    <w:rsid w:val="00E00F2A"/>
    <w:rsid w:val="00E014A0"/>
    <w:rsid w:val="00E01B79"/>
    <w:rsid w:val="00E01F25"/>
    <w:rsid w:val="00E0210B"/>
    <w:rsid w:val="00E0236B"/>
    <w:rsid w:val="00E025A5"/>
    <w:rsid w:val="00E02BB4"/>
    <w:rsid w:val="00E02C80"/>
    <w:rsid w:val="00E03346"/>
    <w:rsid w:val="00E037C4"/>
    <w:rsid w:val="00E048A1"/>
    <w:rsid w:val="00E049C1"/>
    <w:rsid w:val="00E058CF"/>
    <w:rsid w:val="00E05E1F"/>
    <w:rsid w:val="00E063EA"/>
    <w:rsid w:val="00E068B7"/>
    <w:rsid w:val="00E06D07"/>
    <w:rsid w:val="00E07799"/>
    <w:rsid w:val="00E0799C"/>
    <w:rsid w:val="00E07F30"/>
    <w:rsid w:val="00E101F3"/>
    <w:rsid w:val="00E102CB"/>
    <w:rsid w:val="00E10512"/>
    <w:rsid w:val="00E1056C"/>
    <w:rsid w:val="00E1178F"/>
    <w:rsid w:val="00E117A1"/>
    <w:rsid w:val="00E119CA"/>
    <w:rsid w:val="00E11AFE"/>
    <w:rsid w:val="00E11C66"/>
    <w:rsid w:val="00E11F13"/>
    <w:rsid w:val="00E1293B"/>
    <w:rsid w:val="00E13118"/>
    <w:rsid w:val="00E13171"/>
    <w:rsid w:val="00E134CF"/>
    <w:rsid w:val="00E13D4B"/>
    <w:rsid w:val="00E13FD9"/>
    <w:rsid w:val="00E14B0F"/>
    <w:rsid w:val="00E14D83"/>
    <w:rsid w:val="00E1532B"/>
    <w:rsid w:val="00E15F34"/>
    <w:rsid w:val="00E162B4"/>
    <w:rsid w:val="00E16A79"/>
    <w:rsid w:val="00E16BB3"/>
    <w:rsid w:val="00E17636"/>
    <w:rsid w:val="00E17964"/>
    <w:rsid w:val="00E20007"/>
    <w:rsid w:val="00E20D08"/>
    <w:rsid w:val="00E20D37"/>
    <w:rsid w:val="00E20DBB"/>
    <w:rsid w:val="00E2178A"/>
    <w:rsid w:val="00E21836"/>
    <w:rsid w:val="00E22F92"/>
    <w:rsid w:val="00E23B0A"/>
    <w:rsid w:val="00E23BF8"/>
    <w:rsid w:val="00E24087"/>
    <w:rsid w:val="00E24127"/>
    <w:rsid w:val="00E247A3"/>
    <w:rsid w:val="00E25A43"/>
    <w:rsid w:val="00E265C5"/>
    <w:rsid w:val="00E26A3A"/>
    <w:rsid w:val="00E26EDF"/>
    <w:rsid w:val="00E27607"/>
    <w:rsid w:val="00E30DEB"/>
    <w:rsid w:val="00E3130E"/>
    <w:rsid w:val="00E31745"/>
    <w:rsid w:val="00E31EF9"/>
    <w:rsid w:val="00E32BB7"/>
    <w:rsid w:val="00E32BB8"/>
    <w:rsid w:val="00E33223"/>
    <w:rsid w:val="00E33283"/>
    <w:rsid w:val="00E33311"/>
    <w:rsid w:val="00E33660"/>
    <w:rsid w:val="00E3393D"/>
    <w:rsid w:val="00E34F3A"/>
    <w:rsid w:val="00E35BDD"/>
    <w:rsid w:val="00E35C21"/>
    <w:rsid w:val="00E35CA1"/>
    <w:rsid w:val="00E35DCB"/>
    <w:rsid w:val="00E36A2E"/>
    <w:rsid w:val="00E36C63"/>
    <w:rsid w:val="00E36C9B"/>
    <w:rsid w:val="00E36CEF"/>
    <w:rsid w:val="00E36FCC"/>
    <w:rsid w:val="00E37358"/>
    <w:rsid w:val="00E37A41"/>
    <w:rsid w:val="00E41128"/>
    <w:rsid w:val="00E41891"/>
    <w:rsid w:val="00E41A8C"/>
    <w:rsid w:val="00E42255"/>
    <w:rsid w:val="00E428FE"/>
    <w:rsid w:val="00E42F3D"/>
    <w:rsid w:val="00E441FD"/>
    <w:rsid w:val="00E442F6"/>
    <w:rsid w:val="00E442FE"/>
    <w:rsid w:val="00E44381"/>
    <w:rsid w:val="00E44796"/>
    <w:rsid w:val="00E44EBF"/>
    <w:rsid w:val="00E455B4"/>
    <w:rsid w:val="00E45C2D"/>
    <w:rsid w:val="00E460D7"/>
    <w:rsid w:val="00E462B4"/>
    <w:rsid w:val="00E46678"/>
    <w:rsid w:val="00E468A3"/>
    <w:rsid w:val="00E468F8"/>
    <w:rsid w:val="00E46B5A"/>
    <w:rsid w:val="00E46F14"/>
    <w:rsid w:val="00E46FC9"/>
    <w:rsid w:val="00E47107"/>
    <w:rsid w:val="00E471A9"/>
    <w:rsid w:val="00E47393"/>
    <w:rsid w:val="00E47415"/>
    <w:rsid w:val="00E4792C"/>
    <w:rsid w:val="00E500AD"/>
    <w:rsid w:val="00E508C0"/>
    <w:rsid w:val="00E51D8B"/>
    <w:rsid w:val="00E51FA6"/>
    <w:rsid w:val="00E525DD"/>
    <w:rsid w:val="00E52941"/>
    <w:rsid w:val="00E546B8"/>
    <w:rsid w:val="00E55332"/>
    <w:rsid w:val="00E553BF"/>
    <w:rsid w:val="00E55649"/>
    <w:rsid w:val="00E5692D"/>
    <w:rsid w:val="00E56B54"/>
    <w:rsid w:val="00E57BDE"/>
    <w:rsid w:val="00E60137"/>
    <w:rsid w:val="00E60631"/>
    <w:rsid w:val="00E617FA"/>
    <w:rsid w:val="00E61D32"/>
    <w:rsid w:val="00E61F05"/>
    <w:rsid w:val="00E62095"/>
    <w:rsid w:val="00E62710"/>
    <w:rsid w:val="00E62E83"/>
    <w:rsid w:val="00E63324"/>
    <w:rsid w:val="00E63518"/>
    <w:rsid w:val="00E645D3"/>
    <w:rsid w:val="00E64907"/>
    <w:rsid w:val="00E64FB8"/>
    <w:rsid w:val="00E65182"/>
    <w:rsid w:val="00E657E6"/>
    <w:rsid w:val="00E66173"/>
    <w:rsid w:val="00E6627C"/>
    <w:rsid w:val="00E66DBC"/>
    <w:rsid w:val="00E6753F"/>
    <w:rsid w:val="00E67BBC"/>
    <w:rsid w:val="00E67D25"/>
    <w:rsid w:val="00E67DF7"/>
    <w:rsid w:val="00E7014A"/>
    <w:rsid w:val="00E706CF"/>
    <w:rsid w:val="00E70C1C"/>
    <w:rsid w:val="00E7111C"/>
    <w:rsid w:val="00E713D8"/>
    <w:rsid w:val="00E7166F"/>
    <w:rsid w:val="00E729FE"/>
    <w:rsid w:val="00E73146"/>
    <w:rsid w:val="00E731A4"/>
    <w:rsid w:val="00E734D5"/>
    <w:rsid w:val="00E73D6B"/>
    <w:rsid w:val="00E73F18"/>
    <w:rsid w:val="00E74A3A"/>
    <w:rsid w:val="00E74A56"/>
    <w:rsid w:val="00E74AB8"/>
    <w:rsid w:val="00E752B3"/>
    <w:rsid w:val="00E758D1"/>
    <w:rsid w:val="00E75ED0"/>
    <w:rsid w:val="00E7651E"/>
    <w:rsid w:val="00E80361"/>
    <w:rsid w:val="00E804B0"/>
    <w:rsid w:val="00E816EE"/>
    <w:rsid w:val="00E82677"/>
    <w:rsid w:val="00E8330B"/>
    <w:rsid w:val="00E83BA7"/>
    <w:rsid w:val="00E842AB"/>
    <w:rsid w:val="00E8634A"/>
    <w:rsid w:val="00E86CFD"/>
    <w:rsid w:val="00E90613"/>
    <w:rsid w:val="00E90789"/>
    <w:rsid w:val="00E90D04"/>
    <w:rsid w:val="00E916B3"/>
    <w:rsid w:val="00E92BC9"/>
    <w:rsid w:val="00E92F8D"/>
    <w:rsid w:val="00E934FE"/>
    <w:rsid w:val="00E9396A"/>
    <w:rsid w:val="00E93BD0"/>
    <w:rsid w:val="00E94069"/>
    <w:rsid w:val="00E94258"/>
    <w:rsid w:val="00E945F7"/>
    <w:rsid w:val="00E9543F"/>
    <w:rsid w:val="00E95BB3"/>
    <w:rsid w:val="00E96817"/>
    <w:rsid w:val="00E97BE5"/>
    <w:rsid w:val="00EA08FB"/>
    <w:rsid w:val="00EA0BAD"/>
    <w:rsid w:val="00EA0C3A"/>
    <w:rsid w:val="00EA10AB"/>
    <w:rsid w:val="00EA211D"/>
    <w:rsid w:val="00EA3E29"/>
    <w:rsid w:val="00EA3E55"/>
    <w:rsid w:val="00EA40D0"/>
    <w:rsid w:val="00EA504E"/>
    <w:rsid w:val="00EA5083"/>
    <w:rsid w:val="00EA5376"/>
    <w:rsid w:val="00EA5FF5"/>
    <w:rsid w:val="00EA6448"/>
    <w:rsid w:val="00EA6893"/>
    <w:rsid w:val="00EA68F9"/>
    <w:rsid w:val="00EA6E32"/>
    <w:rsid w:val="00EA70AD"/>
    <w:rsid w:val="00EA75CD"/>
    <w:rsid w:val="00EA772D"/>
    <w:rsid w:val="00EA7961"/>
    <w:rsid w:val="00EA7A2A"/>
    <w:rsid w:val="00EB02C2"/>
    <w:rsid w:val="00EB0818"/>
    <w:rsid w:val="00EB0DD2"/>
    <w:rsid w:val="00EB0E86"/>
    <w:rsid w:val="00EB130A"/>
    <w:rsid w:val="00EB132D"/>
    <w:rsid w:val="00EB19FA"/>
    <w:rsid w:val="00EB27FA"/>
    <w:rsid w:val="00EB2EBB"/>
    <w:rsid w:val="00EB312F"/>
    <w:rsid w:val="00EB3999"/>
    <w:rsid w:val="00EB4249"/>
    <w:rsid w:val="00EB4818"/>
    <w:rsid w:val="00EB578A"/>
    <w:rsid w:val="00EB5863"/>
    <w:rsid w:val="00EB5AE8"/>
    <w:rsid w:val="00EB6090"/>
    <w:rsid w:val="00EB61C5"/>
    <w:rsid w:val="00EC00BB"/>
    <w:rsid w:val="00EC0459"/>
    <w:rsid w:val="00EC056F"/>
    <w:rsid w:val="00EC0806"/>
    <w:rsid w:val="00EC0D10"/>
    <w:rsid w:val="00EC1346"/>
    <w:rsid w:val="00EC1455"/>
    <w:rsid w:val="00EC175F"/>
    <w:rsid w:val="00EC1839"/>
    <w:rsid w:val="00EC1CC1"/>
    <w:rsid w:val="00EC35E8"/>
    <w:rsid w:val="00EC3A2C"/>
    <w:rsid w:val="00EC3F18"/>
    <w:rsid w:val="00EC3FD1"/>
    <w:rsid w:val="00EC4163"/>
    <w:rsid w:val="00EC4460"/>
    <w:rsid w:val="00EC47D2"/>
    <w:rsid w:val="00EC480C"/>
    <w:rsid w:val="00EC4D78"/>
    <w:rsid w:val="00EC5603"/>
    <w:rsid w:val="00EC5FA0"/>
    <w:rsid w:val="00EC6502"/>
    <w:rsid w:val="00EC6608"/>
    <w:rsid w:val="00EC6C41"/>
    <w:rsid w:val="00EC6FAB"/>
    <w:rsid w:val="00ED01D1"/>
    <w:rsid w:val="00ED0265"/>
    <w:rsid w:val="00ED094C"/>
    <w:rsid w:val="00ED0F0D"/>
    <w:rsid w:val="00ED1018"/>
    <w:rsid w:val="00ED15DC"/>
    <w:rsid w:val="00ED1860"/>
    <w:rsid w:val="00ED213A"/>
    <w:rsid w:val="00ED22DC"/>
    <w:rsid w:val="00ED24AD"/>
    <w:rsid w:val="00ED2A02"/>
    <w:rsid w:val="00ED3079"/>
    <w:rsid w:val="00ED3ADE"/>
    <w:rsid w:val="00ED3B91"/>
    <w:rsid w:val="00ED5190"/>
    <w:rsid w:val="00ED5A20"/>
    <w:rsid w:val="00ED6E8D"/>
    <w:rsid w:val="00ED6E9D"/>
    <w:rsid w:val="00ED70A0"/>
    <w:rsid w:val="00ED7655"/>
    <w:rsid w:val="00EE00D1"/>
    <w:rsid w:val="00EE1517"/>
    <w:rsid w:val="00EE152F"/>
    <w:rsid w:val="00EE244E"/>
    <w:rsid w:val="00EE2E04"/>
    <w:rsid w:val="00EE3391"/>
    <w:rsid w:val="00EE340C"/>
    <w:rsid w:val="00EE38A7"/>
    <w:rsid w:val="00EE3CDC"/>
    <w:rsid w:val="00EE4091"/>
    <w:rsid w:val="00EE43CA"/>
    <w:rsid w:val="00EE5048"/>
    <w:rsid w:val="00EE52AA"/>
    <w:rsid w:val="00EE5FD6"/>
    <w:rsid w:val="00EF0396"/>
    <w:rsid w:val="00EF0EE7"/>
    <w:rsid w:val="00EF28DB"/>
    <w:rsid w:val="00EF327B"/>
    <w:rsid w:val="00EF3531"/>
    <w:rsid w:val="00EF37C6"/>
    <w:rsid w:val="00EF415D"/>
    <w:rsid w:val="00EF43D5"/>
    <w:rsid w:val="00EF4A07"/>
    <w:rsid w:val="00EF4D40"/>
    <w:rsid w:val="00EF52D9"/>
    <w:rsid w:val="00EF5D4C"/>
    <w:rsid w:val="00EF6578"/>
    <w:rsid w:val="00EF6A5D"/>
    <w:rsid w:val="00EF7B82"/>
    <w:rsid w:val="00EF7CC3"/>
    <w:rsid w:val="00F00DD1"/>
    <w:rsid w:val="00F022D9"/>
    <w:rsid w:val="00F0250E"/>
    <w:rsid w:val="00F02DA6"/>
    <w:rsid w:val="00F03159"/>
    <w:rsid w:val="00F03A33"/>
    <w:rsid w:val="00F03D30"/>
    <w:rsid w:val="00F03D95"/>
    <w:rsid w:val="00F03DCB"/>
    <w:rsid w:val="00F03F24"/>
    <w:rsid w:val="00F04688"/>
    <w:rsid w:val="00F04AA2"/>
    <w:rsid w:val="00F051D1"/>
    <w:rsid w:val="00F0606F"/>
    <w:rsid w:val="00F06783"/>
    <w:rsid w:val="00F06D28"/>
    <w:rsid w:val="00F06EAF"/>
    <w:rsid w:val="00F07357"/>
    <w:rsid w:val="00F105EE"/>
    <w:rsid w:val="00F1087C"/>
    <w:rsid w:val="00F10F3E"/>
    <w:rsid w:val="00F11438"/>
    <w:rsid w:val="00F12156"/>
    <w:rsid w:val="00F126FA"/>
    <w:rsid w:val="00F14755"/>
    <w:rsid w:val="00F14CE0"/>
    <w:rsid w:val="00F14D44"/>
    <w:rsid w:val="00F14E24"/>
    <w:rsid w:val="00F15531"/>
    <w:rsid w:val="00F15582"/>
    <w:rsid w:val="00F1598C"/>
    <w:rsid w:val="00F15CF8"/>
    <w:rsid w:val="00F15F0F"/>
    <w:rsid w:val="00F163D8"/>
    <w:rsid w:val="00F1770F"/>
    <w:rsid w:val="00F17C87"/>
    <w:rsid w:val="00F17CD9"/>
    <w:rsid w:val="00F2063B"/>
    <w:rsid w:val="00F20663"/>
    <w:rsid w:val="00F208A6"/>
    <w:rsid w:val="00F2111D"/>
    <w:rsid w:val="00F22357"/>
    <w:rsid w:val="00F225AF"/>
    <w:rsid w:val="00F22980"/>
    <w:rsid w:val="00F22D23"/>
    <w:rsid w:val="00F23E43"/>
    <w:rsid w:val="00F242C0"/>
    <w:rsid w:val="00F24376"/>
    <w:rsid w:val="00F244DD"/>
    <w:rsid w:val="00F247BA"/>
    <w:rsid w:val="00F24B40"/>
    <w:rsid w:val="00F25197"/>
    <w:rsid w:val="00F2612A"/>
    <w:rsid w:val="00F263A4"/>
    <w:rsid w:val="00F26555"/>
    <w:rsid w:val="00F26AD0"/>
    <w:rsid w:val="00F26B60"/>
    <w:rsid w:val="00F26C7F"/>
    <w:rsid w:val="00F26D49"/>
    <w:rsid w:val="00F26E04"/>
    <w:rsid w:val="00F272B5"/>
    <w:rsid w:val="00F27423"/>
    <w:rsid w:val="00F276A0"/>
    <w:rsid w:val="00F27936"/>
    <w:rsid w:val="00F301E4"/>
    <w:rsid w:val="00F315EC"/>
    <w:rsid w:val="00F31FB3"/>
    <w:rsid w:val="00F324B8"/>
    <w:rsid w:val="00F326A1"/>
    <w:rsid w:val="00F32BCA"/>
    <w:rsid w:val="00F33208"/>
    <w:rsid w:val="00F3342F"/>
    <w:rsid w:val="00F3343A"/>
    <w:rsid w:val="00F33786"/>
    <w:rsid w:val="00F347D0"/>
    <w:rsid w:val="00F34A5C"/>
    <w:rsid w:val="00F34AB7"/>
    <w:rsid w:val="00F34B22"/>
    <w:rsid w:val="00F34F34"/>
    <w:rsid w:val="00F356B6"/>
    <w:rsid w:val="00F357A8"/>
    <w:rsid w:val="00F372DE"/>
    <w:rsid w:val="00F375E7"/>
    <w:rsid w:val="00F37A0B"/>
    <w:rsid w:val="00F37AD8"/>
    <w:rsid w:val="00F41036"/>
    <w:rsid w:val="00F41A6D"/>
    <w:rsid w:val="00F42072"/>
    <w:rsid w:val="00F420FE"/>
    <w:rsid w:val="00F42584"/>
    <w:rsid w:val="00F4258B"/>
    <w:rsid w:val="00F42708"/>
    <w:rsid w:val="00F4277F"/>
    <w:rsid w:val="00F43654"/>
    <w:rsid w:val="00F43D69"/>
    <w:rsid w:val="00F43E93"/>
    <w:rsid w:val="00F44F6E"/>
    <w:rsid w:val="00F4515D"/>
    <w:rsid w:val="00F451EF"/>
    <w:rsid w:val="00F453B9"/>
    <w:rsid w:val="00F45BE0"/>
    <w:rsid w:val="00F45E06"/>
    <w:rsid w:val="00F46AE3"/>
    <w:rsid w:val="00F475DC"/>
    <w:rsid w:val="00F4782B"/>
    <w:rsid w:val="00F50456"/>
    <w:rsid w:val="00F50660"/>
    <w:rsid w:val="00F507BF"/>
    <w:rsid w:val="00F50B59"/>
    <w:rsid w:val="00F515D5"/>
    <w:rsid w:val="00F5179A"/>
    <w:rsid w:val="00F51F1D"/>
    <w:rsid w:val="00F521B1"/>
    <w:rsid w:val="00F54000"/>
    <w:rsid w:val="00F54B0A"/>
    <w:rsid w:val="00F551CD"/>
    <w:rsid w:val="00F55468"/>
    <w:rsid w:val="00F55550"/>
    <w:rsid w:val="00F55729"/>
    <w:rsid w:val="00F55863"/>
    <w:rsid w:val="00F558A0"/>
    <w:rsid w:val="00F560E7"/>
    <w:rsid w:val="00F5694E"/>
    <w:rsid w:val="00F56AC3"/>
    <w:rsid w:val="00F56E84"/>
    <w:rsid w:val="00F57445"/>
    <w:rsid w:val="00F577DE"/>
    <w:rsid w:val="00F57C75"/>
    <w:rsid w:val="00F57E13"/>
    <w:rsid w:val="00F57E1D"/>
    <w:rsid w:val="00F607E3"/>
    <w:rsid w:val="00F61369"/>
    <w:rsid w:val="00F61452"/>
    <w:rsid w:val="00F614AA"/>
    <w:rsid w:val="00F61594"/>
    <w:rsid w:val="00F61665"/>
    <w:rsid w:val="00F6195B"/>
    <w:rsid w:val="00F61BF8"/>
    <w:rsid w:val="00F61DCC"/>
    <w:rsid w:val="00F62353"/>
    <w:rsid w:val="00F624CD"/>
    <w:rsid w:val="00F626D6"/>
    <w:rsid w:val="00F62878"/>
    <w:rsid w:val="00F62E3D"/>
    <w:rsid w:val="00F635FF"/>
    <w:rsid w:val="00F63847"/>
    <w:rsid w:val="00F63AED"/>
    <w:rsid w:val="00F63B6F"/>
    <w:rsid w:val="00F63D93"/>
    <w:rsid w:val="00F653D5"/>
    <w:rsid w:val="00F655FF"/>
    <w:rsid w:val="00F65A36"/>
    <w:rsid w:val="00F665E3"/>
    <w:rsid w:val="00F66F48"/>
    <w:rsid w:val="00F67ADD"/>
    <w:rsid w:val="00F67F02"/>
    <w:rsid w:val="00F70AE8"/>
    <w:rsid w:val="00F70F51"/>
    <w:rsid w:val="00F7268D"/>
    <w:rsid w:val="00F72EFE"/>
    <w:rsid w:val="00F7302B"/>
    <w:rsid w:val="00F7310A"/>
    <w:rsid w:val="00F7630E"/>
    <w:rsid w:val="00F76B8F"/>
    <w:rsid w:val="00F80086"/>
    <w:rsid w:val="00F8068E"/>
    <w:rsid w:val="00F8077B"/>
    <w:rsid w:val="00F80828"/>
    <w:rsid w:val="00F809C7"/>
    <w:rsid w:val="00F80D84"/>
    <w:rsid w:val="00F811B9"/>
    <w:rsid w:val="00F81A43"/>
    <w:rsid w:val="00F81B01"/>
    <w:rsid w:val="00F8221F"/>
    <w:rsid w:val="00F8243F"/>
    <w:rsid w:val="00F82F28"/>
    <w:rsid w:val="00F83212"/>
    <w:rsid w:val="00F8333A"/>
    <w:rsid w:val="00F83719"/>
    <w:rsid w:val="00F8382A"/>
    <w:rsid w:val="00F83CB9"/>
    <w:rsid w:val="00F83D4F"/>
    <w:rsid w:val="00F83DE5"/>
    <w:rsid w:val="00F840D5"/>
    <w:rsid w:val="00F841EE"/>
    <w:rsid w:val="00F845FA"/>
    <w:rsid w:val="00F850E2"/>
    <w:rsid w:val="00F85130"/>
    <w:rsid w:val="00F85E90"/>
    <w:rsid w:val="00F905B9"/>
    <w:rsid w:val="00F90BAD"/>
    <w:rsid w:val="00F90C0E"/>
    <w:rsid w:val="00F91047"/>
    <w:rsid w:val="00F91E51"/>
    <w:rsid w:val="00F92270"/>
    <w:rsid w:val="00F928BD"/>
    <w:rsid w:val="00F928F4"/>
    <w:rsid w:val="00F92F74"/>
    <w:rsid w:val="00F933B4"/>
    <w:rsid w:val="00F935E2"/>
    <w:rsid w:val="00F937F1"/>
    <w:rsid w:val="00F94404"/>
    <w:rsid w:val="00F944E0"/>
    <w:rsid w:val="00F948F8"/>
    <w:rsid w:val="00F950A4"/>
    <w:rsid w:val="00F95B6B"/>
    <w:rsid w:val="00F96694"/>
    <w:rsid w:val="00F9699E"/>
    <w:rsid w:val="00F96C63"/>
    <w:rsid w:val="00F9722F"/>
    <w:rsid w:val="00F972DF"/>
    <w:rsid w:val="00F9772D"/>
    <w:rsid w:val="00F97B60"/>
    <w:rsid w:val="00F97ECA"/>
    <w:rsid w:val="00FA0111"/>
    <w:rsid w:val="00FA13E9"/>
    <w:rsid w:val="00FA1717"/>
    <w:rsid w:val="00FA184E"/>
    <w:rsid w:val="00FA2303"/>
    <w:rsid w:val="00FA23D0"/>
    <w:rsid w:val="00FA2B8A"/>
    <w:rsid w:val="00FA37C3"/>
    <w:rsid w:val="00FA4668"/>
    <w:rsid w:val="00FA4EDD"/>
    <w:rsid w:val="00FA58A9"/>
    <w:rsid w:val="00FA5DF1"/>
    <w:rsid w:val="00FA5E0B"/>
    <w:rsid w:val="00FA6294"/>
    <w:rsid w:val="00FA629D"/>
    <w:rsid w:val="00FA69FE"/>
    <w:rsid w:val="00FA6B10"/>
    <w:rsid w:val="00FA71B9"/>
    <w:rsid w:val="00FA7960"/>
    <w:rsid w:val="00FB0002"/>
    <w:rsid w:val="00FB01FF"/>
    <w:rsid w:val="00FB1BBB"/>
    <w:rsid w:val="00FB1E77"/>
    <w:rsid w:val="00FB22E9"/>
    <w:rsid w:val="00FB232F"/>
    <w:rsid w:val="00FB2525"/>
    <w:rsid w:val="00FB26D6"/>
    <w:rsid w:val="00FB286D"/>
    <w:rsid w:val="00FB2C77"/>
    <w:rsid w:val="00FB3105"/>
    <w:rsid w:val="00FB31B7"/>
    <w:rsid w:val="00FB3392"/>
    <w:rsid w:val="00FB3C14"/>
    <w:rsid w:val="00FB49D3"/>
    <w:rsid w:val="00FB4F02"/>
    <w:rsid w:val="00FB5281"/>
    <w:rsid w:val="00FB53A5"/>
    <w:rsid w:val="00FB589F"/>
    <w:rsid w:val="00FB59F3"/>
    <w:rsid w:val="00FB61D9"/>
    <w:rsid w:val="00FB7601"/>
    <w:rsid w:val="00FC0257"/>
    <w:rsid w:val="00FC0BCE"/>
    <w:rsid w:val="00FC0C1C"/>
    <w:rsid w:val="00FC1A25"/>
    <w:rsid w:val="00FC1BA9"/>
    <w:rsid w:val="00FC2286"/>
    <w:rsid w:val="00FC2ADF"/>
    <w:rsid w:val="00FC2D78"/>
    <w:rsid w:val="00FC2EFE"/>
    <w:rsid w:val="00FC3001"/>
    <w:rsid w:val="00FC3B26"/>
    <w:rsid w:val="00FC4ECA"/>
    <w:rsid w:val="00FC5BA4"/>
    <w:rsid w:val="00FC5E69"/>
    <w:rsid w:val="00FC61E8"/>
    <w:rsid w:val="00FC6745"/>
    <w:rsid w:val="00FC6887"/>
    <w:rsid w:val="00FC6A3F"/>
    <w:rsid w:val="00FC6AB3"/>
    <w:rsid w:val="00FD0468"/>
    <w:rsid w:val="00FD0BBB"/>
    <w:rsid w:val="00FD1218"/>
    <w:rsid w:val="00FD171F"/>
    <w:rsid w:val="00FD184C"/>
    <w:rsid w:val="00FD1917"/>
    <w:rsid w:val="00FD1A4F"/>
    <w:rsid w:val="00FD1F17"/>
    <w:rsid w:val="00FD2493"/>
    <w:rsid w:val="00FD2868"/>
    <w:rsid w:val="00FD28EC"/>
    <w:rsid w:val="00FD2E9E"/>
    <w:rsid w:val="00FD322D"/>
    <w:rsid w:val="00FD3578"/>
    <w:rsid w:val="00FD3DE8"/>
    <w:rsid w:val="00FD407C"/>
    <w:rsid w:val="00FD42E0"/>
    <w:rsid w:val="00FD480A"/>
    <w:rsid w:val="00FD52D3"/>
    <w:rsid w:val="00FD5A75"/>
    <w:rsid w:val="00FD6E3D"/>
    <w:rsid w:val="00FD7252"/>
    <w:rsid w:val="00FD7318"/>
    <w:rsid w:val="00FE009B"/>
    <w:rsid w:val="00FE04CE"/>
    <w:rsid w:val="00FE0516"/>
    <w:rsid w:val="00FE054C"/>
    <w:rsid w:val="00FE0F1F"/>
    <w:rsid w:val="00FE0F9F"/>
    <w:rsid w:val="00FE1360"/>
    <w:rsid w:val="00FE1BDF"/>
    <w:rsid w:val="00FE28E3"/>
    <w:rsid w:val="00FE29F0"/>
    <w:rsid w:val="00FE2AB6"/>
    <w:rsid w:val="00FE2F05"/>
    <w:rsid w:val="00FE3009"/>
    <w:rsid w:val="00FE3571"/>
    <w:rsid w:val="00FE418B"/>
    <w:rsid w:val="00FE43AC"/>
    <w:rsid w:val="00FE4E4E"/>
    <w:rsid w:val="00FE54B6"/>
    <w:rsid w:val="00FE5BB8"/>
    <w:rsid w:val="00FE5D5B"/>
    <w:rsid w:val="00FE5EDE"/>
    <w:rsid w:val="00FE732D"/>
    <w:rsid w:val="00FE7445"/>
    <w:rsid w:val="00FE7611"/>
    <w:rsid w:val="00FF0493"/>
    <w:rsid w:val="00FF05CB"/>
    <w:rsid w:val="00FF0936"/>
    <w:rsid w:val="00FF0B4B"/>
    <w:rsid w:val="00FF0E5B"/>
    <w:rsid w:val="00FF22C1"/>
    <w:rsid w:val="00FF287D"/>
    <w:rsid w:val="00FF2FBE"/>
    <w:rsid w:val="00FF358A"/>
    <w:rsid w:val="00FF3F0E"/>
    <w:rsid w:val="00FF456C"/>
    <w:rsid w:val="00FF4A26"/>
    <w:rsid w:val="00FF4B27"/>
    <w:rsid w:val="00FF531E"/>
    <w:rsid w:val="00FF5328"/>
    <w:rsid w:val="00FF5578"/>
    <w:rsid w:val="00FF60AF"/>
    <w:rsid w:val="00FF60D3"/>
    <w:rsid w:val="00FF65A6"/>
    <w:rsid w:val="00FF6C6A"/>
    <w:rsid w:val="00FF6CEB"/>
    <w:rsid w:val="00FF6DB0"/>
    <w:rsid w:val="00FF7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8A0CB5C"/>
  <w15:chartTrackingRefBased/>
  <w15:docId w15:val="{B080C769-AADE-41A5-AEAA-6DFBEC5065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A63E9"/>
    <w:pPr>
      <w:widowControl w:val="0"/>
      <w:wordWrap w:val="0"/>
      <w:autoSpaceDE w:val="0"/>
      <w:autoSpaceDN w:val="0"/>
      <w:spacing w:line="480" w:lineRule="auto"/>
      <w:ind w:firstLineChars="100" w:firstLine="100"/>
      <w:jc w:val="both"/>
    </w:pPr>
    <w:rPr>
      <w:rFonts w:ascii="Times New Roman" w:hAnsi="Times New Roman"/>
      <w:kern w:val="2"/>
      <w:szCs w:val="22"/>
    </w:rPr>
  </w:style>
  <w:style w:type="paragraph" w:styleId="1">
    <w:name w:val="heading 1"/>
    <w:basedOn w:val="a"/>
    <w:next w:val="a"/>
    <w:link w:val="1Char"/>
    <w:uiPriority w:val="9"/>
    <w:qFormat/>
    <w:rsid w:val="00064863"/>
    <w:pPr>
      <w:keepNext/>
      <w:numPr>
        <w:numId w:val="2"/>
      </w:numPr>
      <w:ind w:firstLineChars="0" w:firstLine="0"/>
      <w:outlineLvl w:val="0"/>
    </w:pPr>
    <w:rPr>
      <w:b/>
      <w:sz w:val="28"/>
      <w:szCs w:val="28"/>
    </w:rPr>
  </w:style>
  <w:style w:type="paragraph" w:styleId="2">
    <w:name w:val="heading 2"/>
    <w:basedOn w:val="a"/>
    <w:next w:val="a"/>
    <w:link w:val="2Char"/>
    <w:uiPriority w:val="9"/>
    <w:unhideWhenUsed/>
    <w:qFormat/>
    <w:rsid w:val="00191F6A"/>
    <w:pPr>
      <w:keepNext/>
      <w:numPr>
        <w:ilvl w:val="1"/>
        <w:numId w:val="2"/>
      </w:numPr>
      <w:ind w:firstLineChars="0" w:firstLine="0"/>
      <w:outlineLvl w:val="1"/>
    </w:pPr>
    <w:rPr>
      <w:b/>
      <w:sz w:val="24"/>
    </w:rPr>
  </w:style>
  <w:style w:type="paragraph" w:styleId="3">
    <w:name w:val="heading 3"/>
    <w:basedOn w:val="a"/>
    <w:next w:val="a"/>
    <w:link w:val="3Char"/>
    <w:uiPriority w:val="9"/>
    <w:unhideWhenUsed/>
    <w:qFormat/>
    <w:rsid w:val="008954E5"/>
    <w:pPr>
      <w:keepNext/>
      <w:numPr>
        <w:ilvl w:val="2"/>
        <w:numId w:val="2"/>
      </w:numPr>
      <w:ind w:firstLineChars="0" w:firstLine="0"/>
      <w:outlineLvl w:val="2"/>
    </w:pPr>
    <w:rPr>
      <w:rFonts w:asciiTheme="majorHAnsi" w:eastAsiaTheme="majorEastAsia" w:hAnsiTheme="majorHAnsi" w:cstheme="majorBidi"/>
      <w:b/>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link w:val="1"/>
    <w:uiPriority w:val="9"/>
    <w:rsid w:val="00064863"/>
    <w:rPr>
      <w:rFonts w:ascii="Times New Roman" w:hAnsi="Times New Roman"/>
      <w:b/>
      <w:kern w:val="2"/>
      <w:sz w:val="28"/>
      <w:szCs w:val="28"/>
    </w:rPr>
  </w:style>
  <w:style w:type="character" w:customStyle="1" w:styleId="2Char">
    <w:name w:val="제목 2 Char"/>
    <w:link w:val="2"/>
    <w:uiPriority w:val="9"/>
    <w:rsid w:val="00191F6A"/>
    <w:rPr>
      <w:rFonts w:ascii="Times New Roman" w:hAnsi="Times New Roman"/>
      <w:b/>
      <w:kern w:val="2"/>
      <w:sz w:val="24"/>
      <w:szCs w:val="22"/>
    </w:rPr>
  </w:style>
  <w:style w:type="paragraph" w:styleId="a3">
    <w:name w:val="Title"/>
    <w:basedOn w:val="a"/>
    <w:next w:val="a"/>
    <w:link w:val="Char"/>
    <w:uiPriority w:val="10"/>
    <w:qFormat/>
    <w:rsid w:val="00073722"/>
    <w:pPr>
      <w:spacing w:before="240" w:after="120"/>
      <w:jc w:val="center"/>
      <w:outlineLvl w:val="0"/>
    </w:pPr>
    <w:rPr>
      <w:rFonts w:eastAsia="돋움"/>
      <w:b/>
      <w:bCs/>
      <w:sz w:val="32"/>
      <w:szCs w:val="32"/>
    </w:rPr>
  </w:style>
  <w:style w:type="character" w:customStyle="1" w:styleId="Char">
    <w:name w:val="제목 Char"/>
    <w:link w:val="a3"/>
    <w:uiPriority w:val="10"/>
    <w:rsid w:val="00073722"/>
    <w:rPr>
      <w:rFonts w:eastAsia="돋움"/>
      <w:b/>
      <w:bCs/>
      <w:kern w:val="2"/>
      <w:sz w:val="32"/>
      <w:szCs w:val="32"/>
    </w:rPr>
  </w:style>
  <w:style w:type="paragraph" w:styleId="a4">
    <w:name w:val="header"/>
    <w:basedOn w:val="a"/>
    <w:link w:val="Char0"/>
    <w:uiPriority w:val="99"/>
    <w:semiHidden/>
    <w:unhideWhenUsed/>
    <w:rsid w:val="003659DA"/>
    <w:pPr>
      <w:tabs>
        <w:tab w:val="center" w:pos="4513"/>
        <w:tab w:val="right" w:pos="9026"/>
      </w:tabs>
      <w:snapToGrid w:val="0"/>
    </w:pPr>
  </w:style>
  <w:style w:type="character" w:customStyle="1" w:styleId="Char0">
    <w:name w:val="머리글 Char"/>
    <w:link w:val="a4"/>
    <w:uiPriority w:val="99"/>
    <w:semiHidden/>
    <w:rsid w:val="003659DA"/>
    <w:rPr>
      <w:kern w:val="2"/>
      <w:szCs w:val="22"/>
    </w:rPr>
  </w:style>
  <w:style w:type="paragraph" w:styleId="a5">
    <w:name w:val="footer"/>
    <w:basedOn w:val="a"/>
    <w:link w:val="Char1"/>
    <w:uiPriority w:val="99"/>
    <w:unhideWhenUsed/>
    <w:rsid w:val="003659DA"/>
    <w:pPr>
      <w:tabs>
        <w:tab w:val="center" w:pos="4513"/>
        <w:tab w:val="right" w:pos="9026"/>
      </w:tabs>
      <w:snapToGrid w:val="0"/>
    </w:pPr>
  </w:style>
  <w:style w:type="character" w:customStyle="1" w:styleId="Char1">
    <w:name w:val="바닥글 Char"/>
    <w:link w:val="a5"/>
    <w:uiPriority w:val="99"/>
    <w:rsid w:val="003659DA"/>
    <w:rPr>
      <w:kern w:val="2"/>
      <w:szCs w:val="22"/>
    </w:rPr>
  </w:style>
  <w:style w:type="paragraph" w:styleId="a6">
    <w:name w:val="List Paragraph"/>
    <w:basedOn w:val="a"/>
    <w:uiPriority w:val="34"/>
    <w:qFormat/>
    <w:rsid w:val="00585F81"/>
    <w:pPr>
      <w:ind w:leftChars="400" w:left="800"/>
    </w:pPr>
  </w:style>
  <w:style w:type="character" w:styleId="a7">
    <w:name w:val="Hyperlink"/>
    <w:uiPriority w:val="99"/>
    <w:unhideWhenUsed/>
    <w:rsid w:val="005A7925"/>
    <w:rPr>
      <w:color w:val="0000FF"/>
      <w:u w:val="single"/>
    </w:rPr>
  </w:style>
  <w:style w:type="paragraph" w:customStyle="1" w:styleId="EndNoteBibliographyTitle">
    <w:name w:val="EndNote Bibliography Title"/>
    <w:basedOn w:val="a"/>
    <w:link w:val="EndNoteBibliographyTitleChar"/>
    <w:rsid w:val="0008418D"/>
    <w:pPr>
      <w:jc w:val="center"/>
    </w:pPr>
    <w:rPr>
      <w:rFonts w:ascii="맑은 고딕" w:hAnsi="맑은 고딕"/>
      <w:noProof/>
    </w:rPr>
  </w:style>
  <w:style w:type="character" w:customStyle="1" w:styleId="EndNoteBibliographyTitleChar">
    <w:name w:val="EndNote Bibliography Title Char"/>
    <w:link w:val="EndNoteBibliographyTitle"/>
    <w:rsid w:val="0008418D"/>
    <w:rPr>
      <w:noProof/>
      <w:kern w:val="2"/>
      <w:szCs w:val="22"/>
    </w:rPr>
  </w:style>
  <w:style w:type="paragraph" w:customStyle="1" w:styleId="EndNoteBibliography">
    <w:name w:val="EndNote Bibliography"/>
    <w:basedOn w:val="a"/>
    <w:link w:val="EndNoteBibliographyChar"/>
    <w:rsid w:val="0008418D"/>
    <w:pPr>
      <w:spacing w:line="240" w:lineRule="auto"/>
    </w:pPr>
    <w:rPr>
      <w:rFonts w:ascii="맑은 고딕" w:hAnsi="맑은 고딕"/>
      <w:noProof/>
    </w:rPr>
  </w:style>
  <w:style w:type="character" w:customStyle="1" w:styleId="EndNoteBibliographyChar">
    <w:name w:val="EndNote Bibliography Char"/>
    <w:link w:val="EndNoteBibliography"/>
    <w:rsid w:val="0008418D"/>
    <w:rPr>
      <w:noProof/>
      <w:kern w:val="2"/>
      <w:szCs w:val="22"/>
    </w:rPr>
  </w:style>
  <w:style w:type="table" w:styleId="a8">
    <w:name w:val="Table Grid"/>
    <w:basedOn w:val="a1"/>
    <w:uiPriority w:val="59"/>
    <w:rsid w:val="007C5F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
    <w:name w:val="MS바탕글"/>
    <w:basedOn w:val="a"/>
    <w:rsid w:val="00A877D9"/>
    <w:pPr>
      <w:spacing w:after="200" w:line="273" w:lineRule="auto"/>
      <w:ind w:firstLineChars="0" w:firstLine="0"/>
      <w:textAlignment w:val="baseline"/>
    </w:pPr>
    <w:rPr>
      <w:rFonts w:ascii="굴림" w:eastAsia="굴림" w:hAnsi="굴림" w:cs="굴림"/>
      <w:color w:val="000000"/>
      <w:kern w:val="0"/>
      <w:szCs w:val="20"/>
    </w:rPr>
  </w:style>
  <w:style w:type="paragraph" w:customStyle="1" w:styleId="-center">
    <w:name w:val="그림-center"/>
    <w:basedOn w:val="a"/>
    <w:link w:val="-centerChar"/>
    <w:qFormat/>
    <w:rsid w:val="00456D01"/>
    <w:pPr>
      <w:spacing w:line="240" w:lineRule="auto"/>
      <w:ind w:firstLineChars="0" w:hanging="1"/>
      <w:jc w:val="center"/>
    </w:pPr>
    <w:rPr>
      <w:sz w:val="22"/>
    </w:rPr>
  </w:style>
  <w:style w:type="paragraph" w:customStyle="1" w:styleId="Caption">
    <w:name w:val="표Caption"/>
    <w:basedOn w:val="a"/>
    <w:link w:val="CaptionChar"/>
    <w:qFormat/>
    <w:rsid w:val="006332E0"/>
    <w:pPr>
      <w:ind w:firstLineChars="0" w:firstLine="0"/>
    </w:pPr>
    <w:rPr>
      <w:sz w:val="22"/>
    </w:rPr>
  </w:style>
  <w:style w:type="character" w:customStyle="1" w:styleId="-centerChar">
    <w:name w:val="그림-center Char"/>
    <w:link w:val="-center"/>
    <w:rsid w:val="00456D01"/>
    <w:rPr>
      <w:rFonts w:ascii="Times New Roman" w:hAnsi="Times New Roman"/>
      <w:kern w:val="2"/>
      <w:sz w:val="22"/>
      <w:szCs w:val="22"/>
    </w:rPr>
  </w:style>
  <w:style w:type="paragraph" w:styleId="a9">
    <w:name w:val="Balloon Text"/>
    <w:basedOn w:val="a"/>
    <w:link w:val="Char2"/>
    <w:uiPriority w:val="99"/>
    <w:semiHidden/>
    <w:unhideWhenUsed/>
    <w:rsid w:val="001B4773"/>
    <w:pPr>
      <w:spacing w:line="240" w:lineRule="auto"/>
    </w:pPr>
    <w:rPr>
      <w:rFonts w:ascii="맑은 고딕" w:hAnsi="맑은 고딕"/>
      <w:sz w:val="18"/>
      <w:szCs w:val="18"/>
    </w:rPr>
  </w:style>
  <w:style w:type="character" w:customStyle="1" w:styleId="CaptionChar">
    <w:name w:val="표Caption Char"/>
    <w:link w:val="Caption"/>
    <w:rsid w:val="006332E0"/>
    <w:rPr>
      <w:rFonts w:ascii="Times New Roman" w:hAnsi="Times New Roman"/>
      <w:kern w:val="2"/>
      <w:sz w:val="22"/>
      <w:szCs w:val="22"/>
    </w:rPr>
  </w:style>
  <w:style w:type="character" w:customStyle="1" w:styleId="Char2">
    <w:name w:val="풍선 도움말 텍스트 Char"/>
    <w:link w:val="a9"/>
    <w:uiPriority w:val="99"/>
    <w:semiHidden/>
    <w:rsid w:val="001B4773"/>
    <w:rPr>
      <w:rFonts w:ascii="맑은 고딕" w:eastAsia="맑은 고딕" w:hAnsi="맑은 고딕" w:cs="Times New Roman"/>
      <w:kern w:val="2"/>
      <w:sz w:val="18"/>
      <w:szCs w:val="18"/>
    </w:rPr>
  </w:style>
  <w:style w:type="paragraph" w:customStyle="1" w:styleId="Figure">
    <w:name w:val="Figure캡션"/>
    <w:basedOn w:val="a"/>
    <w:link w:val="FigureChar"/>
    <w:qFormat/>
    <w:rsid w:val="008E5982"/>
    <w:pPr>
      <w:spacing w:line="276" w:lineRule="auto"/>
      <w:ind w:firstLine="220"/>
      <w:jc w:val="center"/>
    </w:pPr>
    <w:rPr>
      <w:rFonts w:ascii="Arial" w:hAnsi="Arial"/>
    </w:rPr>
  </w:style>
  <w:style w:type="character" w:customStyle="1" w:styleId="FigureChar">
    <w:name w:val="Figure캡션 Char"/>
    <w:link w:val="Figure"/>
    <w:rsid w:val="008E5982"/>
    <w:rPr>
      <w:rFonts w:ascii="Arial" w:hAnsi="Arial"/>
      <w:kern w:val="2"/>
      <w:szCs w:val="22"/>
    </w:rPr>
  </w:style>
  <w:style w:type="character" w:customStyle="1" w:styleId="3Char">
    <w:name w:val="제목 3 Char"/>
    <w:basedOn w:val="a0"/>
    <w:link w:val="3"/>
    <w:uiPriority w:val="9"/>
    <w:rsid w:val="008954E5"/>
    <w:rPr>
      <w:rFonts w:asciiTheme="majorHAnsi" w:eastAsiaTheme="majorEastAsia" w:hAnsiTheme="majorHAnsi" w:cstheme="majorBidi"/>
      <w:b/>
      <w:kern w:val="2"/>
      <w:sz w:val="22"/>
      <w:szCs w:val="22"/>
    </w:rPr>
  </w:style>
  <w:style w:type="paragraph" w:customStyle="1" w:styleId="aa">
    <w:name w:val="캡션 수식"/>
    <w:basedOn w:val="ab"/>
    <w:qFormat/>
    <w:rsid w:val="00BC4228"/>
    <w:pPr>
      <w:ind w:firstLine="200"/>
    </w:pPr>
    <w:rPr>
      <w:rFonts w:eastAsia="Times New Roman"/>
      <w:b w:val="0"/>
      <w:sz w:val="22"/>
    </w:rPr>
  </w:style>
  <w:style w:type="paragraph" w:styleId="ab">
    <w:name w:val="caption"/>
    <w:basedOn w:val="a"/>
    <w:next w:val="a"/>
    <w:uiPriority w:val="35"/>
    <w:unhideWhenUsed/>
    <w:qFormat/>
    <w:rsid w:val="00BC4228"/>
    <w:rPr>
      <w:b/>
      <w:bCs/>
      <w:szCs w:val="20"/>
    </w:rPr>
  </w:style>
  <w:style w:type="paragraph" w:styleId="HTML">
    <w:name w:val="HTML Preformatted"/>
    <w:basedOn w:val="a"/>
    <w:link w:val="HTMLChar"/>
    <w:uiPriority w:val="99"/>
    <w:unhideWhenUsed/>
    <w:rsid w:val="00600C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spacing w:line="240" w:lineRule="auto"/>
      <w:ind w:firstLineChars="0" w:firstLine="0"/>
      <w:jc w:val="left"/>
    </w:pPr>
    <w:rPr>
      <w:rFonts w:ascii="굴림체" w:eastAsia="굴림체" w:hAnsi="굴림체" w:cs="굴림체"/>
      <w:kern w:val="0"/>
      <w:sz w:val="24"/>
      <w:szCs w:val="24"/>
    </w:rPr>
  </w:style>
  <w:style w:type="character" w:customStyle="1" w:styleId="HTMLChar">
    <w:name w:val="미리 서식이 지정된 HTML Char"/>
    <w:basedOn w:val="a0"/>
    <w:link w:val="HTML"/>
    <w:uiPriority w:val="99"/>
    <w:rsid w:val="00600CEA"/>
    <w:rPr>
      <w:rFonts w:ascii="굴림체" w:eastAsia="굴림체" w:hAnsi="굴림체" w:cs="굴림체"/>
      <w:sz w:val="24"/>
      <w:szCs w:val="24"/>
    </w:rPr>
  </w:style>
  <w:style w:type="character" w:customStyle="1" w:styleId="keyword1">
    <w:name w:val="keyword1"/>
    <w:basedOn w:val="a0"/>
    <w:rsid w:val="00600CEA"/>
    <w:rPr>
      <w:color w:val="0000FF"/>
    </w:rPr>
  </w:style>
  <w:style w:type="character" w:customStyle="1" w:styleId="cppfunction">
    <w:name w:val="cppfunction"/>
    <w:basedOn w:val="a0"/>
    <w:rsid w:val="00600CEA"/>
  </w:style>
  <w:style w:type="character" w:customStyle="1" w:styleId="operator1">
    <w:name w:val="operator1"/>
    <w:basedOn w:val="a0"/>
    <w:rsid w:val="00600CEA"/>
    <w:rPr>
      <w:color w:val="000000"/>
    </w:rPr>
  </w:style>
  <w:style w:type="character" w:customStyle="1" w:styleId="cpptype">
    <w:name w:val="cpptype"/>
    <w:basedOn w:val="a0"/>
    <w:rsid w:val="00600CEA"/>
  </w:style>
  <w:style w:type="character" w:customStyle="1" w:styleId="cppparameter">
    <w:name w:val="cppparameter"/>
    <w:basedOn w:val="a0"/>
    <w:rsid w:val="00600CEA"/>
  </w:style>
  <w:style w:type="character" w:customStyle="1" w:styleId="cppnamespace">
    <w:name w:val="cppnamespace"/>
    <w:basedOn w:val="a0"/>
    <w:rsid w:val="00600CEA"/>
  </w:style>
  <w:style w:type="character" w:customStyle="1" w:styleId="cppmemberfunction">
    <w:name w:val="cppmemberfunction"/>
    <w:basedOn w:val="a0"/>
    <w:rsid w:val="00600CEA"/>
  </w:style>
  <w:style w:type="character" w:customStyle="1" w:styleId="cppmacro">
    <w:name w:val="cppmacro"/>
    <w:basedOn w:val="a0"/>
    <w:rsid w:val="007F028B"/>
  </w:style>
  <w:style w:type="character" w:customStyle="1" w:styleId="cppclasstemplate">
    <w:name w:val="cppclasstemplate"/>
    <w:basedOn w:val="a0"/>
    <w:rsid w:val="007F028B"/>
  </w:style>
  <w:style w:type="character" w:customStyle="1" w:styleId="comment1">
    <w:name w:val="comment1"/>
    <w:basedOn w:val="a0"/>
    <w:rsid w:val="00463D54"/>
    <w:rPr>
      <w:color w:val="008000"/>
    </w:rPr>
  </w:style>
  <w:style w:type="character" w:customStyle="1" w:styleId="cppcontrolkeyword">
    <w:name w:val="cppcontrolkeyword"/>
    <w:basedOn w:val="a0"/>
    <w:rsid w:val="00463D54"/>
  </w:style>
  <w:style w:type="character" w:customStyle="1" w:styleId="cpplocalvariable">
    <w:name w:val="cpplocalvariable"/>
    <w:basedOn w:val="a0"/>
    <w:rsid w:val="00463D54"/>
  </w:style>
  <w:style w:type="character" w:customStyle="1" w:styleId="number1">
    <w:name w:val="number1"/>
    <w:basedOn w:val="a0"/>
    <w:rsid w:val="00463D54"/>
    <w:rPr>
      <w:color w:val="000000"/>
    </w:rPr>
  </w:style>
  <w:style w:type="character" w:customStyle="1" w:styleId="cppglobalvariable">
    <w:name w:val="cppglobalvariable"/>
    <w:basedOn w:val="a0"/>
    <w:rsid w:val="00463D54"/>
  </w:style>
  <w:style w:type="character" w:customStyle="1" w:styleId="identifier1">
    <w:name w:val="identifier1"/>
    <w:basedOn w:val="a0"/>
    <w:rsid w:val="00463D54"/>
    <w:rPr>
      <w:color w:val="000000"/>
    </w:rPr>
  </w:style>
  <w:style w:type="character" w:customStyle="1" w:styleId="10">
    <w:name w:val="확인되지 않은 멘션1"/>
    <w:basedOn w:val="a0"/>
    <w:uiPriority w:val="99"/>
    <w:semiHidden/>
    <w:unhideWhenUsed/>
    <w:rsid w:val="006E3888"/>
    <w:rPr>
      <w:color w:val="605E5C"/>
      <w:shd w:val="clear" w:color="auto" w:fill="E1DFDD"/>
    </w:rPr>
  </w:style>
  <w:style w:type="paragraph" w:customStyle="1" w:styleId="Table">
    <w:name w:val="Table폰트"/>
    <w:basedOn w:val="a"/>
    <w:link w:val="TableChar"/>
    <w:qFormat/>
    <w:rsid w:val="009E74E1"/>
    <w:pPr>
      <w:spacing w:line="240" w:lineRule="auto"/>
      <w:ind w:firstLineChars="0" w:firstLine="0"/>
      <w:jc w:val="center"/>
    </w:pPr>
    <w:rPr>
      <w:rFonts w:ascii="Arial" w:eastAsia="Arial" w:hAnsi="Arial" w:cs="Arial"/>
    </w:rPr>
  </w:style>
  <w:style w:type="character" w:customStyle="1" w:styleId="TableChar">
    <w:name w:val="Table폰트 Char"/>
    <w:basedOn w:val="a0"/>
    <w:link w:val="Table"/>
    <w:rsid w:val="009E74E1"/>
    <w:rPr>
      <w:rFonts w:ascii="Arial" w:eastAsia="Arial" w:hAnsi="Arial" w:cs="Arial"/>
      <w:kern w:val="2"/>
      <w:szCs w:val="22"/>
    </w:rPr>
  </w:style>
  <w:style w:type="paragraph" w:customStyle="1" w:styleId="Table0">
    <w:name w:val="Table캡션"/>
    <w:basedOn w:val="Figure"/>
    <w:link w:val="TableChar0"/>
    <w:autoRedefine/>
    <w:qFormat/>
    <w:rsid w:val="003B1D1E"/>
    <w:pPr>
      <w:spacing w:before="120" w:line="240" w:lineRule="auto"/>
      <w:ind w:firstLineChars="0" w:firstLine="198"/>
      <w:jc w:val="left"/>
    </w:pPr>
    <w:rPr>
      <w:rFonts w:eastAsia="Arial"/>
      <w:sz w:val="22"/>
    </w:rPr>
  </w:style>
  <w:style w:type="character" w:customStyle="1" w:styleId="TableChar0">
    <w:name w:val="Table캡션 Char"/>
    <w:basedOn w:val="FigureChar"/>
    <w:link w:val="Table0"/>
    <w:rsid w:val="003B1D1E"/>
    <w:rPr>
      <w:rFonts w:ascii="Arial" w:eastAsia="Arial" w:hAnsi="Arial"/>
      <w:kern w:val="2"/>
      <w:sz w:val="22"/>
      <w:szCs w:val="22"/>
    </w:rPr>
  </w:style>
  <w:style w:type="character" w:styleId="ac">
    <w:name w:val="Unresolved Mention"/>
    <w:basedOn w:val="a0"/>
    <w:uiPriority w:val="99"/>
    <w:semiHidden/>
    <w:unhideWhenUsed/>
    <w:rsid w:val="001F5D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286975">
      <w:bodyDiv w:val="1"/>
      <w:marLeft w:val="0"/>
      <w:marRight w:val="0"/>
      <w:marTop w:val="0"/>
      <w:marBottom w:val="0"/>
      <w:divBdr>
        <w:top w:val="none" w:sz="0" w:space="0" w:color="auto"/>
        <w:left w:val="none" w:sz="0" w:space="0" w:color="auto"/>
        <w:bottom w:val="none" w:sz="0" w:space="0" w:color="auto"/>
        <w:right w:val="none" w:sz="0" w:space="0" w:color="auto"/>
      </w:divBdr>
    </w:div>
    <w:div w:id="180246418">
      <w:bodyDiv w:val="1"/>
      <w:marLeft w:val="0"/>
      <w:marRight w:val="0"/>
      <w:marTop w:val="0"/>
      <w:marBottom w:val="0"/>
      <w:divBdr>
        <w:top w:val="none" w:sz="0" w:space="0" w:color="auto"/>
        <w:left w:val="none" w:sz="0" w:space="0" w:color="auto"/>
        <w:bottom w:val="none" w:sz="0" w:space="0" w:color="auto"/>
        <w:right w:val="none" w:sz="0" w:space="0" w:color="auto"/>
      </w:divBdr>
    </w:div>
    <w:div w:id="190992239">
      <w:bodyDiv w:val="1"/>
      <w:marLeft w:val="0"/>
      <w:marRight w:val="0"/>
      <w:marTop w:val="0"/>
      <w:marBottom w:val="0"/>
      <w:divBdr>
        <w:top w:val="none" w:sz="0" w:space="0" w:color="auto"/>
        <w:left w:val="none" w:sz="0" w:space="0" w:color="auto"/>
        <w:bottom w:val="none" w:sz="0" w:space="0" w:color="auto"/>
        <w:right w:val="none" w:sz="0" w:space="0" w:color="auto"/>
      </w:divBdr>
    </w:div>
    <w:div w:id="221644250">
      <w:bodyDiv w:val="1"/>
      <w:marLeft w:val="0"/>
      <w:marRight w:val="0"/>
      <w:marTop w:val="0"/>
      <w:marBottom w:val="0"/>
      <w:divBdr>
        <w:top w:val="none" w:sz="0" w:space="0" w:color="auto"/>
        <w:left w:val="none" w:sz="0" w:space="0" w:color="auto"/>
        <w:bottom w:val="none" w:sz="0" w:space="0" w:color="auto"/>
        <w:right w:val="none" w:sz="0" w:space="0" w:color="auto"/>
      </w:divBdr>
    </w:div>
    <w:div w:id="386878068">
      <w:bodyDiv w:val="1"/>
      <w:marLeft w:val="0"/>
      <w:marRight w:val="0"/>
      <w:marTop w:val="0"/>
      <w:marBottom w:val="0"/>
      <w:divBdr>
        <w:top w:val="none" w:sz="0" w:space="0" w:color="auto"/>
        <w:left w:val="none" w:sz="0" w:space="0" w:color="auto"/>
        <w:bottom w:val="none" w:sz="0" w:space="0" w:color="auto"/>
        <w:right w:val="none" w:sz="0" w:space="0" w:color="auto"/>
      </w:divBdr>
    </w:div>
    <w:div w:id="473909870">
      <w:bodyDiv w:val="1"/>
      <w:marLeft w:val="0"/>
      <w:marRight w:val="0"/>
      <w:marTop w:val="0"/>
      <w:marBottom w:val="0"/>
      <w:divBdr>
        <w:top w:val="none" w:sz="0" w:space="0" w:color="auto"/>
        <w:left w:val="none" w:sz="0" w:space="0" w:color="auto"/>
        <w:bottom w:val="none" w:sz="0" w:space="0" w:color="auto"/>
        <w:right w:val="none" w:sz="0" w:space="0" w:color="auto"/>
      </w:divBdr>
    </w:div>
    <w:div w:id="475996200">
      <w:bodyDiv w:val="1"/>
      <w:marLeft w:val="0"/>
      <w:marRight w:val="0"/>
      <w:marTop w:val="0"/>
      <w:marBottom w:val="0"/>
      <w:divBdr>
        <w:top w:val="none" w:sz="0" w:space="0" w:color="auto"/>
        <w:left w:val="none" w:sz="0" w:space="0" w:color="auto"/>
        <w:bottom w:val="none" w:sz="0" w:space="0" w:color="auto"/>
        <w:right w:val="none" w:sz="0" w:space="0" w:color="auto"/>
      </w:divBdr>
    </w:div>
    <w:div w:id="561991159">
      <w:bodyDiv w:val="1"/>
      <w:marLeft w:val="0"/>
      <w:marRight w:val="0"/>
      <w:marTop w:val="0"/>
      <w:marBottom w:val="0"/>
      <w:divBdr>
        <w:top w:val="none" w:sz="0" w:space="0" w:color="auto"/>
        <w:left w:val="none" w:sz="0" w:space="0" w:color="auto"/>
        <w:bottom w:val="none" w:sz="0" w:space="0" w:color="auto"/>
        <w:right w:val="none" w:sz="0" w:space="0" w:color="auto"/>
      </w:divBdr>
    </w:div>
    <w:div w:id="591594087">
      <w:bodyDiv w:val="1"/>
      <w:marLeft w:val="0"/>
      <w:marRight w:val="0"/>
      <w:marTop w:val="0"/>
      <w:marBottom w:val="0"/>
      <w:divBdr>
        <w:top w:val="none" w:sz="0" w:space="0" w:color="auto"/>
        <w:left w:val="none" w:sz="0" w:space="0" w:color="auto"/>
        <w:bottom w:val="none" w:sz="0" w:space="0" w:color="auto"/>
        <w:right w:val="none" w:sz="0" w:space="0" w:color="auto"/>
      </w:divBdr>
    </w:div>
    <w:div w:id="674960975">
      <w:bodyDiv w:val="1"/>
      <w:marLeft w:val="0"/>
      <w:marRight w:val="0"/>
      <w:marTop w:val="0"/>
      <w:marBottom w:val="0"/>
      <w:divBdr>
        <w:top w:val="none" w:sz="0" w:space="0" w:color="auto"/>
        <w:left w:val="none" w:sz="0" w:space="0" w:color="auto"/>
        <w:bottom w:val="none" w:sz="0" w:space="0" w:color="auto"/>
        <w:right w:val="none" w:sz="0" w:space="0" w:color="auto"/>
      </w:divBdr>
    </w:div>
    <w:div w:id="748577471">
      <w:bodyDiv w:val="1"/>
      <w:marLeft w:val="0"/>
      <w:marRight w:val="0"/>
      <w:marTop w:val="0"/>
      <w:marBottom w:val="0"/>
      <w:divBdr>
        <w:top w:val="none" w:sz="0" w:space="0" w:color="auto"/>
        <w:left w:val="none" w:sz="0" w:space="0" w:color="auto"/>
        <w:bottom w:val="none" w:sz="0" w:space="0" w:color="auto"/>
        <w:right w:val="none" w:sz="0" w:space="0" w:color="auto"/>
      </w:divBdr>
    </w:div>
    <w:div w:id="783159353">
      <w:bodyDiv w:val="1"/>
      <w:marLeft w:val="0"/>
      <w:marRight w:val="0"/>
      <w:marTop w:val="0"/>
      <w:marBottom w:val="0"/>
      <w:divBdr>
        <w:top w:val="none" w:sz="0" w:space="0" w:color="auto"/>
        <w:left w:val="none" w:sz="0" w:space="0" w:color="auto"/>
        <w:bottom w:val="none" w:sz="0" w:space="0" w:color="auto"/>
        <w:right w:val="none" w:sz="0" w:space="0" w:color="auto"/>
      </w:divBdr>
    </w:div>
    <w:div w:id="900948192">
      <w:bodyDiv w:val="1"/>
      <w:marLeft w:val="0"/>
      <w:marRight w:val="0"/>
      <w:marTop w:val="0"/>
      <w:marBottom w:val="0"/>
      <w:divBdr>
        <w:top w:val="none" w:sz="0" w:space="0" w:color="auto"/>
        <w:left w:val="none" w:sz="0" w:space="0" w:color="auto"/>
        <w:bottom w:val="none" w:sz="0" w:space="0" w:color="auto"/>
        <w:right w:val="none" w:sz="0" w:space="0" w:color="auto"/>
      </w:divBdr>
    </w:div>
    <w:div w:id="913584431">
      <w:bodyDiv w:val="1"/>
      <w:marLeft w:val="0"/>
      <w:marRight w:val="0"/>
      <w:marTop w:val="0"/>
      <w:marBottom w:val="0"/>
      <w:divBdr>
        <w:top w:val="none" w:sz="0" w:space="0" w:color="auto"/>
        <w:left w:val="none" w:sz="0" w:space="0" w:color="auto"/>
        <w:bottom w:val="none" w:sz="0" w:space="0" w:color="auto"/>
        <w:right w:val="none" w:sz="0" w:space="0" w:color="auto"/>
      </w:divBdr>
    </w:div>
    <w:div w:id="1032343122">
      <w:bodyDiv w:val="1"/>
      <w:marLeft w:val="0"/>
      <w:marRight w:val="0"/>
      <w:marTop w:val="0"/>
      <w:marBottom w:val="0"/>
      <w:divBdr>
        <w:top w:val="none" w:sz="0" w:space="0" w:color="auto"/>
        <w:left w:val="none" w:sz="0" w:space="0" w:color="auto"/>
        <w:bottom w:val="none" w:sz="0" w:space="0" w:color="auto"/>
        <w:right w:val="none" w:sz="0" w:space="0" w:color="auto"/>
      </w:divBdr>
    </w:div>
    <w:div w:id="1146900434">
      <w:bodyDiv w:val="1"/>
      <w:marLeft w:val="0"/>
      <w:marRight w:val="0"/>
      <w:marTop w:val="0"/>
      <w:marBottom w:val="0"/>
      <w:divBdr>
        <w:top w:val="none" w:sz="0" w:space="0" w:color="auto"/>
        <w:left w:val="none" w:sz="0" w:space="0" w:color="auto"/>
        <w:bottom w:val="none" w:sz="0" w:space="0" w:color="auto"/>
        <w:right w:val="none" w:sz="0" w:space="0" w:color="auto"/>
      </w:divBdr>
    </w:div>
    <w:div w:id="1158427377">
      <w:bodyDiv w:val="1"/>
      <w:marLeft w:val="0"/>
      <w:marRight w:val="0"/>
      <w:marTop w:val="0"/>
      <w:marBottom w:val="0"/>
      <w:divBdr>
        <w:top w:val="none" w:sz="0" w:space="0" w:color="auto"/>
        <w:left w:val="none" w:sz="0" w:space="0" w:color="auto"/>
        <w:bottom w:val="none" w:sz="0" w:space="0" w:color="auto"/>
        <w:right w:val="none" w:sz="0" w:space="0" w:color="auto"/>
      </w:divBdr>
    </w:div>
    <w:div w:id="1226799480">
      <w:bodyDiv w:val="1"/>
      <w:marLeft w:val="0"/>
      <w:marRight w:val="0"/>
      <w:marTop w:val="0"/>
      <w:marBottom w:val="0"/>
      <w:divBdr>
        <w:top w:val="none" w:sz="0" w:space="0" w:color="auto"/>
        <w:left w:val="none" w:sz="0" w:space="0" w:color="auto"/>
        <w:bottom w:val="none" w:sz="0" w:space="0" w:color="auto"/>
        <w:right w:val="none" w:sz="0" w:space="0" w:color="auto"/>
      </w:divBdr>
    </w:div>
    <w:div w:id="1267270747">
      <w:bodyDiv w:val="1"/>
      <w:marLeft w:val="0"/>
      <w:marRight w:val="0"/>
      <w:marTop w:val="0"/>
      <w:marBottom w:val="0"/>
      <w:divBdr>
        <w:top w:val="none" w:sz="0" w:space="0" w:color="auto"/>
        <w:left w:val="none" w:sz="0" w:space="0" w:color="auto"/>
        <w:bottom w:val="none" w:sz="0" w:space="0" w:color="auto"/>
        <w:right w:val="none" w:sz="0" w:space="0" w:color="auto"/>
      </w:divBdr>
    </w:div>
    <w:div w:id="1371417911">
      <w:bodyDiv w:val="1"/>
      <w:marLeft w:val="0"/>
      <w:marRight w:val="0"/>
      <w:marTop w:val="0"/>
      <w:marBottom w:val="0"/>
      <w:divBdr>
        <w:top w:val="none" w:sz="0" w:space="0" w:color="auto"/>
        <w:left w:val="none" w:sz="0" w:space="0" w:color="auto"/>
        <w:bottom w:val="none" w:sz="0" w:space="0" w:color="auto"/>
        <w:right w:val="none" w:sz="0" w:space="0" w:color="auto"/>
      </w:divBdr>
    </w:div>
    <w:div w:id="1444231002">
      <w:bodyDiv w:val="1"/>
      <w:marLeft w:val="0"/>
      <w:marRight w:val="0"/>
      <w:marTop w:val="0"/>
      <w:marBottom w:val="0"/>
      <w:divBdr>
        <w:top w:val="none" w:sz="0" w:space="0" w:color="auto"/>
        <w:left w:val="none" w:sz="0" w:space="0" w:color="auto"/>
        <w:bottom w:val="none" w:sz="0" w:space="0" w:color="auto"/>
        <w:right w:val="none" w:sz="0" w:space="0" w:color="auto"/>
      </w:divBdr>
    </w:div>
    <w:div w:id="1548566805">
      <w:bodyDiv w:val="1"/>
      <w:marLeft w:val="0"/>
      <w:marRight w:val="0"/>
      <w:marTop w:val="0"/>
      <w:marBottom w:val="0"/>
      <w:divBdr>
        <w:top w:val="none" w:sz="0" w:space="0" w:color="auto"/>
        <w:left w:val="none" w:sz="0" w:space="0" w:color="auto"/>
        <w:bottom w:val="none" w:sz="0" w:space="0" w:color="auto"/>
        <w:right w:val="none" w:sz="0" w:space="0" w:color="auto"/>
      </w:divBdr>
    </w:div>
    <w:div w:id="1608268819">
      <w:bodyDiv w:val="1"/>
      <w:marLeft w:val="0"/>
      <w:marRight w:val="0"/>
      <w:marTop w:val="0"/>
      <w:marBottom w:val="0"/>
      <w:divBdr>
        <w:top w:val="none" w:sz="0" w:space="0" w:color="auto"/>
        <w:left w:val="none" w:sz="0" w:space="0" w:color="auto"/>
        <w:bottom w:val="none" w:sz="0" w:space="0" w:color="auto"/>
        <w:right w:val="none" w:sz="0" w:space="0" w:color="auto"/>
      </w:divBdr>
    </w:div>
    <w:div w:id="1642927545">
      <w:bodyDiv w:val="1"/>
      <w:marLeft w:val="0"/>
      <w:marRight w:val="0"/>
      <w:marTop w:val="0"/>
      <w:marBottom w:val="0"/>
      <w:divBdr>
        <w:top w:val="none" w:sz="0" w:space="0" w:color="auto"/>
        <w:left w:val="none" w:sz="0" w:space="0" w:color="auto"/>
        <w:bottom w:val="none" w:sz="0" w:space="0" w:color="auto"/>
        <w:right w:val="none" w:sz="0" w:space="0" w:color="auto"/>
      </w:divBdr>
    </w:div>
    <w:div w:id="1881088049">
      <w:bodyDiv w:val="1"/>
      <w:marLeft w:val="0"/>
      <w:marRight w:val="0"/>
      <w:marTop w:val="0"/>
      <w:marBottom w:val="0"/>
      <w:divBdr>
        <w:top w:val="none" w:sz="0" w:space="0" w:color="auto"/>
        <w:left w:val="none" w:sz="0" w:space="0" w:color="auto"/>
        <w:bottom w:val="none" w:sz="0" w:space="0" w:color="auto"/>
        <w:right w:val="none" w:sz="0" w:space="0" w:color="auto"/>
      </w:divBdr>
    </w:div>
    <w:div w:id="1931967948">
      <w:bodyDiv w:val="1"/>
      <w:marLeft w:val="0"/>
      <w:marRight w:val="0"/>
      <w:marTop w:val="0"/>
      <w:marBottom w:val="0"/>
      <w:divBdr>
        <w:top w:val="none" w:sz="0" w:space="0" w:color="auto"/>
        <w:left w:val="none" w:sz="0" w:space="0" w:color="auto"/>
        <w:bottom w:val="none" w:sz="0" w:space="0" w:color="auto"/>
        <w:right w:val="none" w:sz="0" w:space="0" w:color="auto"/>
      </w:divBdr>
    </w:div>
    <w:div w:id="1995181795">
      <w:bodyDiv w:val="1"/>
      <w:marLeft w:val="0"/>
      <w:marRight w:val="0"/>
      <w:marTop w:val="0"/>
      <w:marBottom w:val="0"/>
      <w:divBdr>
        <w:top w:val="none" w:sz="0" w:space="0" w:color="auto"/>
        <w:left w:val="none" w:sz="0" w:space="0" w:color="auto"/>
        <w:bottom w:val="none" w:sz="0" w:space="0" w:color="auto"/>
        <w:right w:val="none" w:sz="0" w:space="0" w:color="auto"/>
      </w:divBdr>
    </w:div>
    <w:div w:id="2082635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eader" Target="header3.xml"/><Relationship Id="rId21" Type="http://schemas.openxmlformats.org/officeDocument/2006/relationships/image" Target="media/image13.emf"/><Relationship Id="rId34" Type="http://schemas.openxmlformats.org/officeDocument/2006/relationships/image" Target="media/image25.emf"/><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chart" Target="charts/chart1.xml"/><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eader" Target="header2.xml"/><Relationship Id="rId10" Type="http://schemas.openxmlformats.org/officeDocument/2006/relationships/image" Target="media/image2.emf"/><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eader" Target="header1.xml"/><Relationship Id="rId8" Type="http://schemas.openxmlformats.org/officeDocument/2006/relationships/hyperlink" Target="mailto:snowman0@kumoh.ac.kr" TargetMode="External"/><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4.emf"/><Relationship Id="rId38"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D:\OneDrive\Desktop\&#49548;&#50836;&#49884;&#44036;%20&#51221;&#47532;.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ko-K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ko-KR" sz="1400" b="0" i="0" u="none" strike="noStrike" baseline="0">
                <a:effectLst/>
              </a:rPr>
              <a:t>Calculation results of various CPU/GPU </a:t>
            </a:r>
            <a:endParaRPr lang="ko-KR"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ko-KR"/>
        </a:p>
      </c:txPr>
    </c:title>
    <c:autoTitleDeleted val="0"/>
    <c:plotArea>
      <c:layout/>
      <c:barChart>
        <c:barDir val="col"/>
        <c:grouping val="clustered"/>
        <c:varyColors val="0"/>
        <c:ser>
          <c:idx val="0"/>
          <c:order val="0"/>
          <c:tx>
            <c:strRef>
              <c:f>Sheet1!$H$42</c:f>
              <c:strCache>
                <c:ptCount val="1"/>
                <c:pt idx="0">
                  <c:v>Rizen 9 5900X</c:v>
                </c:pt>
              </c:strCache>
            </c:strRef>
          </c:tx>
          <c:spPr>
            <a:solidFill>
              <a:schemeClr val="accent1"/>
            </a:solidFill>
            <a:ln>
              <a:noFill/>
            </a:ln>
            <a:effectLst/>
          </c:spPr>
          <c:invertIfNegative val="0"/>
          <c:cat>
            <c:strRef>
              <c:f>Sheet1!$G$43</c:f>
              <c:strCache>
                <c:ptCount val="1"/>
                <c:pt idx="0">
                  <c:v>시간</c:v>
                </c:pt>
              </c:strCache>
            </c:strRef>
          </c:cat>
          <c:val>
            <c:numRef>
              <c:f>Sheet1!$H$43</c:f>
              <c:numCache>
                <c:formatCode>General</c:formatCode>
                <c:ptCount val="1"/>
                <c:pt idx="0">
                  <c:v>176.43176500000001</c:v>
                </c:pt>
              </c:numCache>
            </c:numRef>
          </c:val>
          <c:extLst>
            <c:ext xmlns:c16="http://schemas.microsoft.com/office/drawing/2014/chart" uri="{C3380CC4-5D6E-409C-BE32-E72D297353CC}">
              <c16:uniqueId val="{00000000-886F-4EE0-84B4-F4D9ADD7ED7D}"/>
            </c:ext>
          </c:extLst>
        </c:ser>
        <c:ser>
          <c:idx val="1"/>
          <c:order val="1"/>
          <c:tx>
            <c:strRef>
              <c:f>Sheet1!$I$42</c:f>
              <c:strCache>
                <c:ptCount val="1"/>
                <c:pt idx="0">
                  <c:v>Rizen 9 7950X</c:v>
                </c:pt>
              </c:strCache>
            </c:strRef>
          </c:tx>
          <c:spPr>
            <a:solidFill>
              <a:schemeClr val="accent2"/>
            </a:solidFill>
            <a:ln>
              <a:noFill/>
            </a:ln>
            <a:effectLst/>
          </c:spPr>
          <c:invertIfNegative val="0"/>
          <c:cat>
            <c:strRef>
              <c:f>Sheet1!$G$43</c:f>
              <c:strCache>
                <c:ptCount val="1"/>
                <c:pt idx="0">
                  <c:v>시간</c:v>
                </c:pt>
              </c:strCache>
            </c:strRef>
          </c:cat>
          <c:val>
            <c:numRef>
              <c:f>Sheet1!$I$43</c:f>
              <c:numCache>
                <c:formatCode>General</c:formatCode>
                <c:ptCount val="1"/>
                <c:pt idx="0">
                  <c:v>157.54850640000001</c:v>
                </c:pt>
              </c:numCache>
            </c:numRef>
          </c:val>
          <c:extLst>
            <c:ext xmlns:c16="http://schemas.microsoft.com/office/drawing/2014/chart" uri="{C3380CC4-5D6E-409C-BE32-E72D297353CC}">
              <c16:uniqueId val="{00000001-886F-4EE0-84B4-F4D9ADD7ED7D}"/>
            </c:ext>
          </c:extLst>
        </c:ser>
        <c:ser>
          <c:idx val="2"/>
          <c:order val="2"/>
          <c:tx>
            <c:strRef>
              <c:f>Sheet1!$J$42</c:f>
              <c:strCache>
                <c:ptCount val="1"/>
                <c:pt idx="0">
                  <c:v>GTX 1050Ti</c:v>
                </c:pt>
              </c:strCache>
            </c:strRef>
          </c:tx>
          <c:spPr>
            <a:solidFill>
              <a:schemeClr val="accent3"/>
            </a:solidFill>
            <a:ln>
              <a:noFill/>
            </a:ln>
            <a:effectLst/>
          </c:spPr>
          <c:invertIfNegative val="0"/>
          <c:cat>
            <c:strRef>
              <c:f>Sheet1!$G$43</c:f>
              <c:strCache>
                <c:ptCount val="1"/>
                <c:pt idx="0">
                  <c:v>시간</c:v>
                </c:pt>
              </c:strCache>
            </c:strRef>
          </c:cat>
          <c:val>
            <c:numRef>
              <c:f>Sheet1!$J$43</c:f>
              <c:numCache>
                <c:formatCode>General</c:formatCode>
                <c:ptCount val="1"/>
                <c:pt idx="0">
                  <c:v>221.08612299999999</c:v>
                </c:pt>
              </c:numCache>
            </c:numRef>
          </c:val>
          <c:extLst>
            <c:ext xmlns:c16="http://schemas.microsoft.com/office/drawing/2014/chart" uri="{C3380CC4-5D6E-409C-BE32-E72D297353CC}">
              <c16:uniqueId val="{00000002-886F-4EE0-84B4-F4D9ADD7ED7D}"/>
            </c:ext>
          </c:extLst>
        </c:ser>
        <c:ser>
          <c:idx val="3"/>
          <c:order val="3"/>
          <c:tx>
            <c:strRef>
              <c:f>Sheet1!$K$42</c:f>
              <c:strCache>
                <c:ptCount val="1"/>
                <c:pt idx="0">
                  <c:v>RTX 3080Ti</c:v>
                </c:pt>
              </c:strCache>
            </c:strRef>
          </c:tx>
          <c:spPr>
            <a:solidFill>
              <a:schemeClr val="accent4"/>
            </a:solidFill>
            <a:ln>
              <a:noFill/>
            </a:ln>
            <a:effectLst/>
          </c:spPr>
          <c:invertIfNegative val="0"/>
          <c:cat>
            <c:strRef>
              <c:f>Sheet1!$G$43</c:f>
              <c:strCache>
                <c:ptCount val="1"/>
                <c:pt idx="0">
                  <c:v>시간</c:v>
                </c:pt>
              </c:strCache>
            </c:strRef>
          </c:cat>
          <c:val>
            <c:numRef>
              <c:f>Sheet1!$K$43</c:f>
              <c:numCache>
                <c:formatCode>General</c:formatCode>
                <c:ptCount val="1"/>
                <c:pt idx="0">
                  <c:v>24.571718000000001</c:v>
                </c:pt>
              </c:numCache>
            </c:numRef>
          </c:val>
          <c:extLst>
            <c:ext xmlns:c16="http://schemas.microsoft.com/office/drawing/2014/chart" uri="{C3380CC4-5D6E-409C-BE32-E72D297353CC}">
              <c16:uniqueId val="{00000003-886F-4EE0-84B4-F4D9ADD7ED7D}"/>
            </c:ext>
          </c:extLst>
        </c:ser>
        <c:ser>
          <c:idx val="4"/>
          <c:order val="4"/>
          <c:tx>
            <c:strRef>
              <c:f>Sheet1!$L$42</c:f>
              <c:strCache>
                <c:ptCount val="1"/>
                <c:pt idx="0">
                  <c:v>RTX 4090</c:v>
                </c:pt>
              </c:strCache>
            </c:strRef>
          </c:tx>
          <c:spPr>
            <a:solidFill>
              <a:schemeClr val="accent5"/>
            </a:solidFill>
            <a:ln>
              <a:noFill/>
            </a:ln>
            <a:effectLst/>
          </c:spPr>
          <c:invertIfNegative val="0"/>
          <c:cat>
            <c:strRef>
              <c:f>Sheet1!$G$43</c:f>
              <c:strCache>
                <c:ptCount val="1"/>
                <c:pt idx="0">
                  <c:v>시간</c:v>
                </c:pt>
              </c:strCache>
            </c:strRef>
          </c:cat>
          <c:val>
            <c:numRef>
              <c:f>Sheet1!$L$43</c:f>
              <c:numCache>
                <c:formatCode>General</c:formatCode>
                <c:ptCount val="1"/>
                <c:pt idx="0">
                  <c:v>11.208766000000001</c:v>
                </c:pt>
              </c:numCache>
            </c:numRef>
          </c:val>
          <c:extLst>
            <c:ext xmlns:c16="http://schemas.microsoft.com/office/drawing/2014/chart" uri="{C3380CC4-5D6E-409C-BE32-E72D297353CC}">
              <c16:uniqueId val="{00000004-886F-4EE0-84B4-F4D9ADD7ED7D}"/>
            </c:ext>
          </c:extLst>
        </c:ser>
        <c:dLbls>
          <c:showLegendKey val="0"/>
          <c:showVal val="0"/>
          <c:showCatName val="0"/>
          <c:showSerName val="0"/>
          <c:showPercent val="0"/>
          <c:showBubbleSize val="0"/>
        </c:dLbls>
        <c:gapWidth val="219"/>
        <c:overlap val="-27"/>
        <c:axId val="1096394224"/>
        <c:axId val="1194254976"/>
      </c:barChart>
      <c:catAx>
        <c:axId val="1096394224"/>
        <c:scaling>
          <c:orientation val="minMax"/>
        </c:scaling>
        <c:delete val="1"/>
        <c:axPos val="b"/>
        <c:numFmt formatCode="General" sourceLinked="1"/>
        <c:majorTickMark val="none"/>
        <c:minorTickMark val="none"/>
        <c:tickLblPos val="nextTo"/>
        <c:crossAx val="1194254976"/>
        <c:crosses val="autoZero"/>
        <c:auto val="1"/>
        <c:lblAlgn val="ctr"/>
        <c:lblOffset val="100"/>
        <c:noMultiLvlLbl val="0"/>
      </c:catAx>
      <c:valAx>
        <c:axId val="11942549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ko-KR"/>
                  <a:t>Time(sec)</a:t>
                </a:r>
                <a:endParaRPr lang="ko-KR"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ko-K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ko-KR"/>
          </a:p>
        </c:txPr>
        <c:crossAx val="109639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ko-K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ko-K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7E9F92-1FE3-4BFD-9F54-853B650B1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0857</Words>
  <Characters>56135</Characters>
  <Application>Microsoft Office Word</Application>
  <DocSecurity>0</DocSecurity>
  <Lines>1603</Lines>
  <Paragraphs>999</Paragraphs>
  <ScaleCrop>false</ScaleCrop>
  <HeadingPairs>
    <vt:vector size="2" baseType="variant">
      <vt:variant>
        <vt:lpstr>제목</vt:lpstr>
      </vt:variant>
      <vt:variant>
        <vt:i4>1</vt:i4>
      </vt:variant>
    </vt:vector>
  </HeadingPairs>
  <TitlesOfParts>
    <vt:vector size="1" baseType="lpstr">
      <vt:lpstr/>
    </vt:vector>
  </TitlesOfParts>
  <Company>PROFESSIONAL</Company>
  <LinksUpToDate>false</LinksUpToDate>
  <CharactersWithSpaces>65993</CharactersWithSpaces>
  <SharedDoc>false</SharedDoc>
  <HLinks>
    <vt:vector size="6" baseType="variant">
      <vt:variant>
        <vt:i4>65571</vt:i4>
      </vt:variant>
      <vt:variant>
        <vt:i4>0</vt:i4>
      </vt:variant>
      <vt:variant>
        <vt:i4>0</vt:i4>
      </vt:variant>
      <vt:variant>
        <vt:i4>5</vt:i4>
      </vt:variant>
      <vt:variant>
        <vt:lpwstr>mailto:snowman0@kumoh.ac.k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2</dc:creator>
  <cp:keywords/>
  <dc:description/>
  <cp:lastModifiedBy>user</cp:lastModifiedBy>
  <cp:revision>2</cp:revision>
  <cp:lastPrinted>2024-06-07T04:24:00Z</cp:lastPrinted>
  <dcterms:created xsi:type="dcterms:W3CDTF">2024-06-21T09:31:00Z</dcterms:created>
  <dcterms:modified xsi:type="dcterms:W3CDTF">2024-06-21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rammarlyDocumentId">
    <vt:lpwstr>f367e25b4d9c2c14478a5180384d18a0576e4380c7ae94a7b2cf48cf0905a126</vt:lpwstr>
  </property>
</Properties>
</file>